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54EDCC" w14:textId="3CAF0205" w:rsidR="000F1C8E" w:rsidRPr="00127507" w:rsidRDefault="00181555" w:rsidP="00E36BC9">
      <w:pPr>
        <w:pStyle w:val="NormalWeb"/>
        <w:spacing w:after="0" w:line="240" w:lineRule="auto"/>
        <w:jc w:val="center"/>
        <w:rPr>
          <w:b/>
          <w:bCs/>
          <w:sz w:val="32"/>
          <w:szCs w:val="32"/>
          <w:lang w:val="en-US"/>
        </w:rPr>
      </w:pPr>
      <w:r>
        <w:rPr>
          <w:b/>
          <w:bCs/>
          <w:sz w:val="32"/>
          <w:szCs w:val="32"/>
          <w:lang w:val="en-US"/>
        </w:rPr>
        <w:t>M</w:t>
      </w:r>
      <w:r w:rsidR="005B7EC3">
        <w:rPr>
          <w:b/>
          <w:bCs/>
          <w:sz w:val="32"/>
          <w:szCs w:val="32"/>
          <w:lang w:val="en-US"/>
        </w:rPr>
        <w:t xml:space="preserve">emristive </w:t>
      </w:r>
      <w:r w:rsidR="00C27B98">
        <w:rPr>
          <w:b/>
          <w:bCs/>
          <w:sz w:val="32"/>
          <w:szCs w:val="32"/>
          <w:lang w:val="en-US"/>
        </w:rPr>
        <w:t>synapse</w:t>
      </w:r>
      <w:r w:rsidR="006258B0">
        <w:rPr>
          <w:b/>
          <w:bCs/>
          <w:sz w:val="32"/>
          <w:szCs w:val="32"/>
          <w:lang w:val="en-US"/>
        </w:rPr>
        <w:t>s</w:t>
      </w:r>
      <w:r w:rsidR="00C27B98">
        <w:rPr>
          <w:b/>
          <w:bCs/>
          <w:sz w:val="32"/>
          <w:szCs w:val="32"/>
          <w:lang w:val="en-US"/>
        </w:rPr>
        <w:t xml:space="preserve"> connect </w:t>
      </w:r>
      <w:r w:rsidR="00A66EAB">
        <w:rPr>
          <w:b/>
          <w:bCs/>
          <w:sz w:val="32"/>
          <w:szCs w:val="32"/>
          <w:lang w:val="en-US"/>
        </w:rPr>
        <w:t xml:space="preserve">brain </w:t>
      </w:r>
      <w:r w:rsidR="00C14389">
        <w:rPr>
          <w:b/>
          <w:bCs/>
          <w:sz w:val="32"/>
          <w:szCs w:val="32"/>
          <w:lang w:val="en-US"/>
        </w:rPr>
        <w:t xml:space="preserve">and silicon spiking </w:t>
      </w:r>
      <w:r w:rsidR="00A66EAB">
        <w:rPr>
          <w:b/>
          <w:bCs/>
          <w:sz w:val="32"/>
          <w:szCs w:val="32"/>
          <w:lang w:val="en-US"/>
        </w:rPr>
        <w:t>neuron</w:t>
      </w:r>
      <w:r w:rsidR="00C27B98">
        <w:rPr>
          <w:b/>
          <w:bCs/>
          <w:sz w:val="32"/>
          <w:szCs w:val="32"/>
          <w:lang w:val="en-US"/>
        </w:rPr>
        <w:t>s</w:t>
      </w:r>
    </w:p>
    <w:p w14:paraId="02336209" w14:textId="33428FE1" w:rsidR="00444B1A" w:rsidRDefault="00DF479E" w:rsidP="00DF479E">
      <w:pPr>
        <w:pStyle w:val="NormalWeb"/>
        <w:spacing w:after="0" w:line="240" w:lineRule="auto"/>
        <w:jc w:val="center"/>
        <w:rPr>
          <w:lang w:val="it-IT"/>
        </w:rPr>
      </w:pPr>
      <w:r w:rsidRPr="00127507">
        <w:rPr>
          <w:lang w:val="it-IT"/>
        </w:rPr>
        <w:t>Alexantrou Serb</w:t>
      </w:r>
      <w:r w:rsidR="00354D01" w:rsidRPr="00354D01">
        <w:rPr>
          <w:vertAlign w:val="superscript"/>
          <w:lang w:val="it-IT"/>
        </w:rPr>
        <w:t>1</w:t>
      </w:r>
      <w:r w:rsidRPr="00127507">
        <w:rPr>
          <w:lang w:val="it-IT"/>
        </w:rPr>
        <w:t>, Andrea Corna</w:t>
      </w:r>
      <w:r w:rsidR="00354D01">
        <w:rPr>
          <w:vertAlign w:val="superscript"/>
          <w:lang w:val="it-IT"/>
        </w:rPr>
        <w:t>2</w:t>
      </w:r>
      <w:r w:rsidRPr="00127507">
        <w:rPr>
          <w:lang w:val="it-IT"/>
        </w:rPr>
        <w:t>, Richard George</w:t>
      </w:r>
      <w:r w:rsidR="00354D01">
        <w:rPr>
          <w:vertAlign w:val="superscript"/>
          <w:lang w:val="it-IT"/>
        </w:rPr>
        <w:t>3</w:t>
      </w:r>
      <w:r w:rsidRPr="00127507">
        <w:rPr>
          <w:lang w:val="it-IT"/>
        </w:rPr>
        <w:t xml:space="preserve">, </w:t>
      </w:r>
      <w:r w:rsidR="007D59B1" w:rsidRPr="00127507">
        <w:rPr>
          <w:lang w:val="it-IT"/>
        </w:rPr>
        <w:t>Ali Khiat</w:t>
      </w:r>
      <w:r w:rsidR="00354D01" w:rsidRPr="00354D01">
        <w:rPr>
          <w:vertAlign w:val="superscript"/>
          <w:lang w:val="it-IT"/>
        </w:rPr>
        <w:t>1</w:t>
      </w:r>
      <w:r w:rsidR="007D59B1" w:rsidRPr="00127507">
        <w:rPr>
          <w:lang w:val="it-IT"/>
        </w:rPr>
        <w:t xml:space="preserve">, </w:t>
      </w:r>
      <w:r w:rsidRPr="00127507">
        <w:rPr>
          <w:lang w:val="it-IT"/>
        </w:rPr>
        <w:t>Federico Rocchi</w:t>
      </w:r>
      <w:r w:rsidR="00354D01">
        <w:rPr>
          <w:vertAlign w:val="superscript"/>
          <w:lang w:val="it-IT"/>
        </w:rPr>
        <w:t>2</w:t>
      </w:r>
      <w:r w:rsidRPr="00127507">
        <w:rPr>
          <w:lang w:val="it-IT"/>
        </w:rPr>
        <w:t>, Marco Reato</w:t>
      </w:r>
      <w:r w:rsidR="00354D01">
        <w:rPr>
          <w:vertAlign w:val="superscript"/>
          <w:lang w:val="it-IT"/>
        </w:rPr>
        <w:t>2</w:t>
      </w:r>
      <w:r w:rsidRPr="00127507">
        <w:rPr>
          <w:lang w:val="it-IT"/>
        </w:rPr>
        <w:t xml:space="preserve">, </w:t>
      </w:r>
      <w:r w:rsidR="001D03B5" w:rsidRPr="00127507">
        <w:rPr>
          <w:lang w:val="it-IT"/>
        </w:rPr>
        <w:t>Marta Maschietto</w:t>
      </w:r>
      <w:r w:rsidR="00354D01">
        <w:rPr>
          <w:vertAlign w:val="superscript"/>
          <w:lang w:val="it-IT"/>
        </w:rPr>
        <w:t>2</w:t>
      </w:r>
      <w:r w:rsidR="001D03B5" w:rsidRPr="00127507">
        <w:rPr>
          <w:lang w:val="it-IT"/>
        </w:rPr>
        <w:t xml:space="preserve">, </w:t>
      </w:r>
      <w:r w:rsidRPr="00127507">
        <w:rPr>
          <w:lang w:val="it-IT"/>
        </w:rPr>
        <w:t>Ch</w:t>
      </w:r>
      <w:r w:rsidR="000C4682">
        <w:rPr>
          <w:lang w:val="it-IT"/>
        </w:rPr>
        <w:t>r</w:t>
      </w:r>
      <w:r w:rsidRPr="00127507">
        <w:rPr>
          <w:lang w:val="it-IT"/>
        </w:rPr>
        <w:t>istian Mayr</w:t>
      </w:r>
      <w:r w:rsidR="00354D01">
        <w:rPr>
          <w:vertAlign w:val="superscript"/>
          <w:lang w:val="it-IT"/>
        </w:rPr>
        <w:t>3</w:t>
      </w:r>
      <w:r w:rsidRPr="00127507">
        <w:rPr>
          <w:lang w:val="it-IT"/>
        </w:rPr>
        <w:t>, Giacomo Indiveri</w:t>
      </w:r>
      <w:r w:rsidR="00354D01">
        <w:rPr>
          <w:vertAlign w:val="superscript"/>
          <w:lang w:val="it-IT"/>
        </w:rPr>
        <w:t>4</w:t>
      </w:r>
      <w:r w:rsidRPr="00127507">
        <w:rPr>
          <w:lang w:val="it-IT"/>
        </w:rPr>
        <w:t>, Stefano Vassanelli</w:t>
      </w:r>
      <w:r w:rsidR="00354D01">
        <w:rPr>
          <w:vertAlign w:val="superscript"/>
          <w:lang w:val="it-IT"/>
        </w:rPr>
        <w:t>2</w:t>
      </w:r>
      <w:r w:rsidRPr="00127507">
        <w:rPr>
          <w:lang w:val="it-IT"/>
        </w:rPr>
        <w:t>, Themistoklis Prodromakis</w:t>
      </w:r>
      <w:r w:rsidR="00354D01" w:rsidRPr="00354D01">
        <w:rPr>
          <w:vertAlign w:val="superscript"/>
          <w:lang w:val="it-IT"/>
        </w:rPr>
        <w:t>1</w:t>
      </w:r>
      <w:r w:rsidR="00354D01">
        <w:rPr>
          <w:vertAlign w:val="superscript"/>
          <w:lang w:val="it-IT"/>
        </w:rPr>
        <w:t>,</w:t>
      </w:r>
      <w:r w:rsidR="00717F66" w:rsidRPr="00127507">
        <w:rPr>
          <w:lang w:val="it-IT"/>
        </w:rPr>
        <w:t>*</w:t>
      </w:r>
    </w:p>
    <w:p w14:paraId="126C5F44" w14:textId="2A75FF96" w:rsidR="00354D01" w:rsidRDefault="00354D01" w:rsidP="00354D01">
      <w:pPr>
        <w:pStyle w:val="NormalWeb"/>
        <w:spacing w:after="0" w:line="240" w:lineRule="auto"/>
        <w:jc w:val="center"/>
      </w:pPr>
      <w:r w:rsidRPr="00354D01">
        <w:rPr>
          <w:vertAlign w:val="superscript"/>
          <w:lang w:val="it-IT"/>
        </w:rPr>
        <w:t>1</w:t>
      </w:r>
      <w:r w:rsidRPr="00354D01">
        <w:t>Electronic Materials &amp; Devices Research Group</w:t>
      </w:r>
      <w:r>
        <w:t xml:space="preserve">, </w:t>
      </w:r>
      <w:r w:rsidRPr="00354D01">
        <w:t xml:space="preserve">Zepler Institute for Photonics </w:t>
      </w:r>
      <w:r>
        <w:t>&amp;</w:t>
      </w:r>
      <w:r w:rsidRPr="00354D01">
        <w:t xml:space="preserve"> Nanoelectronics</w:t>
      </w:r>
      <w:r>
        <w:t xml:space="preserve">, </w:t>
      </w:r>
      <w:r w:rsidRPr="00354D01">
        <w:t>University of Southampton, SO17 1BJ, UK</w:t>
      </w:r>
    </w:p>
    <w:p w14:paraId="04408D3E" w14:textId="1C07172E" w:rsidR="00354D01" w:rsidRDefault="00354D01" w:rsidP="00354D01">
      <w:pPr>
        <w:pStyle w:val="NormalWeb"/>
        <w:spacing w:after="0" w:line="240" w:lineRule="auto"/>
        <w:jc w:val="center"/>
      </w:pPr>
      <w:r>
        <w:rPr>
          <w:vertAlign w:val="superscript"/>
          <w:lang w:val="it-IT"/>
        </w:rPr>
        <w:t>2</w:t>
      </w:r>
      <w:r w:rsidRPr="00354D01">
        <w:t>Biomedical Sciences and Padua Neuroscience Center</w:t>
      </w:r>
      <w:r>
        <w:t xml:space="preserve">, </w:t>
      </w:r>
      <w:r w:rsidRPr="00354D01">
        <w:t>University of Pad</w:t>
      </w:r>
      <w:r>
        <w:t xml:space="preserve">ova, </w:t>
      </w:r>
      <w:r w:rsidRPr="00354D01">
        <w:t>35131</w:t>
      </w:r>
      <w:r>
        <w:t>, Italy</w:t>
      </w:r>
    </w:p>
    <w:p w14:paraId="2786592A" w14:textId="5D26B80B" w:rsidR="00354D01" w:rsidRDefault="00354D01" w:rsidP="00354D01">
      <w:pPr>
        <w:pStyle w:val="NormalWeb"/>
        <w:spacing w:after="0" w:line="240" w:lineRule="auto"/>
        <w:jc w:val="center"/>
      </w:pPr>
      <w:r>
        <w:rPr>
          <w:vertAlign w:val="superscript"/>
          <w:lang w:val="it-IT"/>
        </w:rPr>
        <w:t>3</w:t>
      </w:r>
      <w:r w:rsidRPr="00354D01">
        <w:t>Institute of Circuits and Systems</w:t>
      </w:r>
      <w:r>
        <w:t>, T</w:t>
      </w:r>
      <w:r w:rsidRPr="00354D01">
        <w:t>U Dresden</w:t>
      </w:r>
      <w:r>
        <w:t xml:space="preserve">, </w:t>
      </w:r>
      <w:r w:rsidRPr="00354D01">
        <w:t>01062, Germany</w:t>
      </w:r>
    </w:p>
    <w:p w14:paraId="725B3F02" w14:textId="2F83C22A" w:rsidR="00354D01" w:rsidRPr="00354D01" w:rsidRDefault="00354D01" w:rsidP="00354D01">
      <w:pPr>
        <w:pStyle w:val="NormalWeb"/>
        <w:spacing w:after="0" w:line="240" w:lineRule="auto"/>
        <w:jc w:val="center"/>
      </w:pPr>
      <w:r>
        <w:rPr>
          <w:vertAlign w:val="superscript"/>
          <w:lang w:val="it-IT"/>
        </w:rPr>
        <w:t>4</w:t>
      </w:r>
      <w:r w:rsidRPr="00354D01">
        <w:t>Institute of Neuroinformatics</w:t>
      </w:r>
      <w:r>
        <w:t xml:space="preserve">, </w:t>
      </w:r>
      <w:r w:rsidRPr="00354D01">
        <w:t>University of Zurich and ETH Zurich</w:t>
      </w:r>
      <w:r>
        <w:t xml:space="preserve">, </w:t>
      </w:r>
      <w:r w:rsidRPr="00354D01">
        <w:t>8057</w:t>
      </w:r>
      <w:r>
        <w:t>, Switzerland</w:t>
      </w:r>
    </w:p>
    <w:p w14:paraId="628F63CE" w14:textId="77777777" w:rsidR="00354D01" w:rsidRPr="00354D01" w:rsidRDefault="00354D01" w:rsidP="00354D01">
      <w:pPr>
        <w:pStyle w:val="NormalWeb"/>
        <w:spacing w:after="0" w:line="240" w:lineRule="auto"/>
        <w:jc w:val="center"/>
      </w:pPr>
      <w:r w:rsidRPr="00354D01">
        <w:rPr>
          <w:vertAlign w:val="superscript"/>
        </w:rPr>
        <w:t>*</w:t>
      </w:r>
      <w:r w:rsidRPr="00354D01">
        <w:t xml:space="preserve">Corresponding Author: Prof Themis Prodromakis (Email: </w:t>
      </w:r>
      <w:hyperlink r:id="rId8" w:history="1">
        <w:r w:rsidRPr="00354D01">
          <w:rPr>
            <w:rStyle w:val="Hyperlink"/>
          </w:rPr>
          <w:t>t.prodromakis@soton.ac.uk</w:t>
        </w:r>
      </w:hyperlink>
      <w:r w:rsidRPr="00354D01">
        <w:t>)</w:t>
      </w:r>
    </w:p>
    <w:p w14:paraId="0844AC38" w14:textId="4F82EF99" w:rsidR="001A6C9E" w:rsidRDefault="00D03B6B" w:rsidP="00943459">
      <w:pPr>
        <w:pStyle w:val="NormalWeb"/>
        <w:spacing w:after="0" w:line="240" w:lineRule="auto"/>
        <w:jc w:val="both"/>
        <w:rPr>
          <w:b/>
          <w:bCs/>
        </w:rPr>
      </w:pPr>
      <w:r>
        <w:rPr>
          <w:b/>
          <w:bCs/>
        </w:rPr>
        <w:t xml:space="preserve">Brain </w:t>
      </w:r>
      <w:r w:rsidR="00FB312B">
        <w:rPr>
          <w:b/>
          <w:bCs/>
        </w:rPr>
        <w:t>function</w:t>
      </w:r>
      <w:r>
        <w:rPr>
          <w:b/>
          <w:bCs/>
        </w:rPr>
        <w:t xml:space="preserve"> relies on</w:t>
      </w:r>
      <w:r w:rsidR="006E220E">
        <w:rPr>
          <w:b/>
          <w:bCs/>
        </w:rPr>
        <w:t xml:space="preserve"> circuits </w:t>
      </w:r>
      <w:r w:rsidR="00FB312B">
        <w:rPr>
          <w:b/>
          <w:bCs/>
        </w:rPr>
        <w:t>of spiking neurons with</w:t>
      </w:r>
      <w:r w:rsidR="0052576F">
        <w:rPr>
          <w:b/>
          <w:bCs/>
        </w:rPr>
        <w:t xml:space="preserve"> s</w:t>
      </w:r>
      <w:r w:rsidR="00E32A27">
        <w:rPr>
          <w:b/>
          <w:bCs/>
        </w:rPr>
        <w:t>ynapses play</w:t>
      </w:r>
      <w:r w:rsidR="00FB312B">
        <w:rPr>
          <w:b/>
          <w:bCs/>
        </w:rPr>
        <w:t>ing</w:t>
      </w:r>
      <w:r w:rsidR="00E32A27">
        <w:rPr>
          <w:b/>
          <w:bCs/>
        </w:rPr>
        <w:t xml:space="preserve"> </w:t>
      </w:r>
      <w:r w:rsidR="00FB312B">
        <w:rPr>
          <w:b/>
          <w:bCs/>
        </w:rPr>
        <w:t>the</w:t>
      </w:r>
      <w:r w:rsidR="00E32A27">
        <w:rPr>
          <w:b/>
          <w:bCs/>
        </w:rPr>
        <w:t xml:space="preserve"> key role </w:t>
      </w:r>
      <w:r w:rsidR="00FB312B">
        <w:rPr>
          <w:b/>
          <w:bCs/>
        </w:rPr>
        <w:t>of</w:t>
      </w:r>
      <w:r w:rsidR="001932F4">
        <w:rPr>
          <w:b/>
          <w:bCs/>
        </w:rPr>
        <w:t xml:space="preserve"> </w:t>
      </w:r>
      <w:r w:rsidR="004B2319">
        <w:rPr>
          <w:b/>
          <w:bCs/>
        </w:rPr>
        <w:t>me</w:t>
      </w:r>
      <w:r w:rsidR="001C6307">
        <w:rPr>
          <w:b/>
          <w:bCs/>
        </w:rPr>
        <w:t>r</w:t>
      </w:r>
      <w:r w:rsidR="005A6D9D">
        <w:rPr>
          <w:b/>
          <w:bCs/>
        </w:rPr>
        <w:t>g</w:t>
      </w:r>
      <w:r w:rsidR="00E32A27">
        <w:rPr>
          <w:b/>
          <w:bCs/>
        </w:rPr>
        <w:t>ing</w:t>
      </w:r>
      <w:r w:rsidR="004B2319">
        <w:rPr>
          <w:b/>
          <w:bCs/>
        </w:rPr>
        <w:t xml:space="preserve"> </w:t>
      </w:r>
      <w:r w:rsidR="001C6307">
        <w:rPr>
          <w:b/>
          <w:bCs/>
        </w:rPr>
        <w:t>transmission</w:t>
      </w:r>
      <w:r w:rsidR="00E36BC9" w:rsidRPr="001E6252">
        <w:rPr>
          <w:b/>
          <w:bCs/>
        </w:rPr>
        <w:t xml:space="preserve"> </w:t>
      </w:r>
      <w:r w:rsidR="004B2319">
        <w:rPr>
          <w:b/>
          <w:bCs/>
        </w:rPr>
        <w:t xml:space="preserve">with </w:t>
      </w:r>
      <w:r w:rsidR="00E36BC9" w:rsidRPr="001E6252">
        <w:rPr>
          <w:b/>
          <w:bCs/>
        </w:rPr>
        <w:t xml:space="preserve">memory storage and </w:t>
      </w:r>
      <w:r>
        <w:rPr>
          <w:b/>
          <w:bCs/>
        </w:rPr>
        <w:t>processing</w:t>
      </w:r>
      <w:r w:rsidR="00E36BC9" w:rsidRPr="001E6252">
        <w:rPr>
          <w:b/>
          <w:bCs/>
        </w:rPr>
        <w:t xml:space="preserve">. Electronics has made important </w:t>
      </w:r>
      <w:r w:rsidR="008D23A6">
        <w:rPr>
          <w:b/>
          <w:bCs/>
        </w:rPr>
        <w:t>advances</w:t>
      </w:r>
      <w:r w:rsidR="008D23A6" w:rsidRPr="001E6252">
        <w:rPr>
          <w:b/>
          <w:bCs/>
        </w:rPr>
        <w:t xml:space="preserve"> </w:t>
      </w:r>
      <w:r w:rsidR="006258B0">
        <w:rPr>
          <w:b/>
          <w:bCs/>
        </w:rPr>
        <w:t xml:space="preserve">to emulate </w:t>
      </w:r>
      <w:r w:rsidR="0052576F">
        <w:rPr>
          <w:b/>
          <w:bCs/>
        </w:rPr>
        <w:t>neurons</w:t>
      </w:r>
      <w:r w:rsidR="005163CC">
        <w:rPr>
          <w:b/>
          <w:bCs/>
        </w:rPr>
        <w:t xml:space="preserve"> and synapses</w:t>
      </w:r>
      <w:r w:rsidR="0052576F">
        <w:rPr>
          <w:b/>
          <w:bCs/>
        </w:rPr>
        <w:t xml:space="preserve"> and </w:t>
      </w:r>
      <w:r w:rsidR="00A66DA9">
        <w:rPr>
          <w:b/>
          <w:bCs/>
        </w:rPr>
        <w:t>brain-computer interfac</w:t>
      </w:r>
      <w:r w:rsidR="006E220E">
        <w:rPr>
          <w:b/>
          <w:bCs/>
        </w:rPr>
        <w:t>ing</w:t>
      </w:r>
      <w:r w:rsidR="00A66DA9">
        <w:rPr>
          <w:b/>
          <w:bCs/>
        </w:rPr>
        <w:t xml:space="preserve"> </w:t>
      </w:r>
      <w:r w:rsidR="0052576F">
        <w:rPr>
          <w:b/>
          <w:bCs/>
        </w:rPr>
        <w:t xml:space="preserve">concepts </w:t>
      </w:r>
      <w:r>
        <w:rPr>
          <w:b/>
          <w:bCs/>
        </w:rPr>
        <w:t>that interlink</w:t>
      </w:r>
      <w:r w:rsidR="00457FCB" w:rsidRPr="00124E6A">
        <w:rPr>
          <w:b/>
          <w:bCs/>
        </w:rPr>
        <w:t xml:space="preserve"> </w:t>
      </w:r>
      <w:r w:rsidR="0052576F">
        <w:rPr>
          <w:b/>
          <w:bCs/>
        </w:rPr>
        <w:t>brain</w:t>
      </w:r>
      <w:r w:rsidR="00BB1DDA">
        <w:rPr>
          <w:b/>
          <w:bCs/>
        </w:rPr>
        <w:t xml:space="preserve"> </w:t>
      </w:r>
      <w:r w:rsidR="00FB312B">
        <w:rPr>
          <w:b/>
          <w:bCs/>
        </w:rPr>
        <w:t>and</w:t>
      </w:r>
      <w:r w:rsidR="005163CC">
        <w:rPr>
          <w:b/>
          <w:bCs/>
        </w:rPr>
        <w:t xml:space="preserve"> </w:t>
      </w:r>
      <w:r w:rsidR="00FB312B">
        <w:rPr>
          <w:b/>
          <w:bCs/>
        </w:rPr>
        <w:t>brain-inspired</w:t>
      </w:r>
      <w:r w:rsidR="0052576F">
        <w:rPr>
          <w:b/>
          <w:bCs/>
        </w:rPr>
        <w:t xml:space="preserve"> </w:t>
      </w:r>
      <w:r w:rsidR="00FB312B">
        <w:rPr>
          <w:b/>
          <w:bCs/>
        </w:rPr>
        <w:t>devices</w:t>
      </w:r>
      <w:r w:rsidR="004B2319">
        <w:rPr>
          <w:b/>
          <w:bCs/>
        </w:rPr>
        <w:t xml:space="preserve"> </w:t>
      </w:r>
      <w:r w:rsidR="001C6307">
        <w:rPr>
          <w:b/>
          <w:bCs/>
        </w:rPr>
        <w:t>are beginning</w:t>
      </w:r>
      <w:r w:rsidR="00E36BC9" w:rsidRPr="00124E6A">
        <w:rPr>
          <w:b/>
          <w:bCs/>
        </w:rPr>
        <w:t xml:space="preserve"> to materialise</w:t>
      </w:r>
      <w:r w:rsidR="004B7BE8">
        <w:rPr>
          <w:b/>
          <w:bCs/>
        </w:rPr>
        <w:t>.</w:t>
      </w:r>
      <w:r w:rsidR="0073490F">
        <w:rPr>
          <w:b/>
          <w:bCs/>
        </w:rPr>
        <w:t xml:space="preserve"> </w:t>
      </w:r>
      <w:r w:rsidR="0075051A">
        <w:rPr>
          <w:b/>
          <w:bCs/>
        </w:rPr>
        <w:t xml:space="preserve">We </w:t>
      </w:r>
      <w:r w:rsidR="00CC6D38">
        <w:rPr>
          <w:b/>
          <w:bCs/>
        </w:rPr>
        <w:t>report on memristive links</w:t>
      </w:r>
      <w:r w:rsidR="006E220E">
        <w:rPr>
          <w:b/>
          <w:bCs/>
        </w:rPr>
        <w:t xml:space="preserve"> </w:t>
      </w:r>
      <w:r w:rsidR="004B7440">
        <w:rPr>
          <w:b/>
          <w:bCs/>
        </w:rPr>
        <w:t xml:space="preserve">between </w:t>
      </w:r>
      <w:r w:rsidR="00A66DA9">
        <w:rPr>
          <w:b/>
          <w:bCs/>
        </w:rPr>
        <w:t>brain and silicon spiking neurons</w:t>
      </w:r>
      <w:r w:rsidR="002E6417">
        <w:rPr>
          <w:b/>
          <w:bCs/>
        </w:rPr>
        <w:t xml:space="preserve"> </w:t>
      </w:r>
      <w:r w:rsidR="00FB312B">
        <w:rPr>
          <w:b/>
          <w:bCs/>
        </w:rPr>
        <w:t>that emulate</w:t>
      </w:r>
      <w:r w:rsidR="002E6417">
        <w:rPr>
          <w:b/>
          <w:bCs/>
        </w:rPr>
        <w:t xml:space="preserve"> transmission and plasticity properties of real synapses</w:t>
      </w:r>
      <w:r w:rsidR="008B787B">
        <w:rPr>
          <w:b/>
          <w:bCs/>
        </w:rPr>
        <w:t xml:space="preserve">. </w:t>
      </w:r>
      <w:r w:rsidR="00E6040A">
        <w:rPr>
          <w:b/>
          <w:bCs/>
        </w:rPr>
        <w:t>A</w:t>
      </w:r>
      <w:r w:rsidR="003A2A51">
        <w:rPr>
          <w:b/>
          <w:bCs/>
        </w:rPr>
        <w:t xml:space="preserve"> </w:t>
      </w:r>
      <w:r w:rsidR="00BB1DDA">
        <w:rPr>
          <w:b/>
          <w:bCs/>
        </w:rPr>
        <w:t xml:space="preserve">memristor paired </w:t>
      </w:r>
      <w:r w:rsidR="00D37845">
        <w:rPr>
          <w:b/>
          <w:bCs/>
        </w:rPr>
        <w:t>with</w:t>
      </w:r>
      <w:r w:rsidR="00BB1DDA">
        <w:rPr>
          <w:b/>
          <w:bCs/>
        </w:rPr>
        <w:t xml:space="preserve"> a metal-</w:t>
      </w:r>
      <w:r w:rsidR="00C73E72">
        <w:rPr>
          <w:b/>
          <w:bCs/>
        </w:rPr>
        <w:t xml:space="preserve">thin film </w:t>
      </w:r>
      <w:r w:rsidR="003A2A51">
        <w:rPr>
          <w:b/>
          <w:bCs/>
        </w:rPr>
        <w:t xml:space="preserve">titanium </w:t>
      </w:r>
      <w:r w:rsidR="00BB1DDA">
        <w:rPr>
          <w:b/>
          <w:bCs/>
        </w:rPr>
        <w:t>oxide</w:t>
      </w:r>
      <w:r w:rsidR="00C73E72">
        <w:rPr>
          <w:b/>
          <w:bCs/>
        </w:rPr>
        <w:t xml:space="preserve"> </w:t>
      </w:r>
      <w:r w:rsidR="00D37845">
        <w:rPr>
          <w:b/>
          <w:bCs/>
        </w:rPr>
        <w:t>micro</w:t>
      </w:r>
      <w:r w:rsidR="00C73E72">
        <w:rPr>
          <w:b/>
          <w:bCs/>
        </w:rPr>
        <w:t>electrode</w:t>
      </w:r>
      <w:r w:rsidR="00BB1DDA">
        <w:rPr>
          <w:b/>
          <w:bCs/>
        </w:rPr>
        <w:t xml:space="preserve"> </w:t>
      </w:r>
      <w:r w:rsidR="00FB312B">
        <w:rPr>
          <w:b/>
          <w:bCs/>
        </w:rPr>
        <w:t>connects</w:t>
      </w:r>
      <w:r w:rsidR="00D354B0">
        <w:rPr>
          <w:b/>
          <w:bCs/>
        </w:rPr>
        <w:t xml:space="preserve"> </w:t>
      </w:r>
      <w:r w:rsidR="00761F45">
        <w:rPr>
          <w:b/>
          <w:bCs/>
        </w:rPr>
        <w:t>a silicon</w:t>
      </w:r>
      <w:r w:rsidR="0075051A">
        <w:rPr>
          <w:b/>
          <w:bCs/>
        </w:rPr>
        <w:t xml:space="preserve"> </w:t>
      </w:r>
      <w:r w:rsidR="00761F45">
        <w:rPr>
          <w:b/>
          <w:bCs/>
        </w:rPr>
        <w:t>neuron</w:t>
      </w:r>
      <w:r w:rsidR="0075051A">
        <w:rPr>
          <w:b/>
          <w:bCs/>
        </w:rPr>
        <w:t xml:space="preserve"> </w:t>
      </w:r>
      <w:r w:rsidR="00D354B0">
        <w:rPr>
          <w:b/>
          <w:bCs/>
        </w:rPr>
        <w:t>to</w:t>
      </w:r>
      <w:r w:rsidR="0075051A">
        <w:rPr>
          <w:b/>
          <w:bCs/>
        </w:rPr>
        <w:t xml:space="preserve"> </w:t>
      </w:r>
      <w:r w:rsidR="00761F45">
        <w:rPr>
          <w:b/>
          <w:bCs/>
        </w:rPr>
        <w:t xml:space="preserve">a </w:t>
      </w:r>
      <w:r w:rsidR="0075051A">
        <w:rPr>
          <w:b/>
          <w:bCs/>
        </w:rPr>
        <w:t xml:space="preserve">neuron </w:t>
      </w:r>
      <w:r w:rsidR="00D37845">
        <w:rPr>
          <w:b/>
          <w:bCs/>
        </w:rPr>
        <w:t>of</w:t>
      </w:r>
      <w:r w:rsidR="00761F45">
        <w:rPr>
          <w:b/>
          <w:bCs/>
        </w:rPr>
        <w:t xml:space="preserve"> the rat hippocampus</w:t>
      </w:r>
      <w:r w:rsidR="00A277BA">
        <w:rPr>
          <w:b/>
          <w:bCs/>
        </w:rPr>
        <w:t>.</w:t>
      </w:r>
      <w:r w:rsidR="0075051A">
        <w:rPr>
          <w:b/>
          <w:bCs/>
        </w:rPr>
        <w:t xml:space="preserve"> </w:t>
      </w:r>
      <w:r w:rsidR="0074026F">
        <w:rPr>
          <w:b/>
          <w:bCs/>
        </w:rPr>
        <w:t xml:space="preserve">Memristive plasticity </w:t>
      </w:r>
      <w:r w:rsidR="00A66DA9">
        <w:rPr>
          <w:b/>
          <w:bCs/>
        </w:rPr>
        <w:t>account</w:t>
      </w:r>
      <w:r w:rsidR="003A2A51">
        <w:rPr>
          <w:b/>
          <w:bCs/>
        </w:rPr>
        <w:t>s</w:t>
      </w:r>
      <w:r w:rsidR="00A66DA9">
        <w:rPr>
          <w:b/>
          <w:bCs/>
        </w:rPr>
        <w:t xml:space="preserve"> for</w:t>
      </w:r>
      <w:r w:rsidR="00D354B0">
        <w:rPr>
          <w:b/>
          <w:bCs/>
        </w:rPr>
        <w:t xml:space="preserve"> </w:t>
      </w:r>
      <w:r w:rsidR="005B70B0">
        <w:rPr>
          <w:b/>
          <w:bCs/>
        </w:rPr>
        <w:t>modulation</w:t>
      </w:r>
      <w:r w:rsidR="008A1947">
        <w:rPr>
          <w:b/>
          <w:bCs/>
        </w:rPr>
        <w:t xml:space="preserve"> of </w:t>
      </w:r>
      <w:r w:rsidR="00D37845">
        <w:rPr>
          <w:b/>
          <w:bCs/>
        </w:rPr>
        <w:t xml:space="preserve">connection </w:t>
      </w:r>
      <w:r w:rsidR="00402B3E">
        <w:rPr>
          <w:b/>
          <w:bCs/>
        </w:rPr>
        <w:t>strength</w:t>
      </w:r>
      <w:r w:rsidR="005B70B0">
        <w:rPr>
          <w:b/>
          <w:bCs/>
        </w:rPr>
        <w:t>, while t</w:t>
      </w:r>
      <w:r w:rsidR="0074026F">
        <w:rPr>
          <w:b/>
          <w:bCs/>
        </w:rPr>
        <w:t>ransmission</w:t>
      </w:r>
      <w:r w:rsidR="007F0DD8">
        <w:rPr>
          <w:b/>
          <w:bCs/>
        </w:rPr>
        <w:t xml:space="preserve"> </w:t>
      </w:r>
      <w:r w:rsidR="0074026F">
        <w:rPr>
          <w:b/>
          <w:bCs/>
        </w:rPr>
        <w:t xml:space="preserve">is mediated by weighted stimuli </w:t>
      </w:r>
      <w:r w:rsidR="004B4A58">
        <w:rPr>
          <w:b/>
          <w:bCs/>
        </w:rPr>
        <w:t xml:space="preserve">through the thin film </w:t>
      </w:r>
      <w:r w:rsidR="006110C1">
        <w:rPr>
          <w:b/>
          <w:bCs/>
        </w:rPr>
        <w:t>oxide</w:t>
      </w:r>
      <w:r w:rsidR="004B4A58">
        <w:rPr>
          <w:b/>
          <w:bCs/>
        </w:rPr>
        <w:t xml:space="preserve"> </w:t>
      </w:r>
      <w:r w:rsidR="0074026F">
        <w:rPr>
          <w:b/>
          <w:bCs/>
        </w:rPr>
        <w:t>leading</w:t>
      </w:r>
      <w:r w:rsidR="00D354B0">
        <w:rPr>
          <w:b/>
          <w:bCs/>
        </w:rPr>
        <w:t xml:space="preserve"> to</w:t>
      </w:r>
      <w:r w:rsidR="007F0DD8">
        <w:rPr>
          <w:b/>
          <w:bCs/>
        </w:rPr>
        <w:t xml:space="preserve"> </w:t>
      </w:r>
      <w:r w:rsidR="00B70D7C">
        <w:rPr>
          <w:b/>
          <w:bCs/>
        </w:rPr>
        <w:t xml:space="preserve">responses </w:t>
      </w:r>
      <w:r w:rsidR="00BE5527">
        <w:rPr>
          <w:b/>
          <w:bCs/>
        </w:rPr>
        <w:t xml:space="preserve">that </w:t>
      </w:r>
      <w:r w:rsidR="009324A3">
        <w:rPr>
          <w:b/>
          <w:bCs/>
        </w:rPr>
        <w:t>resemble</w:t>
      </w:r>
      <w:r w:rsidR="00B70D7C">
        <w:rPr>
          <w:b/>
          <w:bCs/>
        </w:rPr>
        <w:t xml:space="preserve"> </w:t>
      </w:r>
      <w:r w:rsidR="008A1947">
        <w:rPr>
          <w:b/>
          <w:bCs/>
        </w:rPr>
        <w:t>excitatory</w:t>
      </w:r>
      <w:r w:rsidR="00B70D7C">
        <w:rPr>
          <w:b/>
          <w:bCs/>
        </w:rPr>
        <w:t xml:space="preserve"> postsynaptic potentials</w:t>
      </w:r>
      <w:r w:rsidR="00DF30AC">
        <w:rPr>
          <w:b/>
          <w:bCs/>
        </w:rPr>
        <w:t xml:space="preserve">. </w:t>
      </w:r>
      <w:r w:rsidR="005B70B0">
        <w:rPr>
          <w:b/>
          <w:bCs/>
        </w:rPr>
        <w:t>The</w:t>
      </w:r>
      <w:r w:rsidR="0001534A">
        <w:rPr>
          <w:b/>
          <w:bCs/>
        </w:rPr>
        <w:t xml:space="preserve"> </w:t>
      </w:r>
      <w:r w:rsidR="005B70B0">
        <w:rPr>
          <w:b/>
          <w:bCs/>
        </w:rPr>
        <w:t xml:space="preserve">reverse brain-to-silicon link is established through a </w:t>
      </w:r>
      <w:r w:rsidR="00402B3E">
        <w:rPr>
          <w:b/>
          <w:bCs/>
        </w:rPr>
        <w:t>microelectrode-memristor pair. On these bases, we</w:t>
      </w:r>
      <w:r w:rsidR="008A1947">
        <w:rPr>
          <w:b/>
          <w:bCs/>
        </w:rPr>
        <w:t xml:space="preserve"> </w:t>
      </w:r>
      <w:r w:rsidR="00C46C10">
        <w:rPr>
          <w:b/>
          <w:bCs/>
        </w:rPr>
        <w:t xml:space="preserve">demonstrate </w:t>
      </w:r>
      <w:r w:rsidR="00700FEC">
        <w:rPr>
          <w:b/>
          <w:bCs/>
        </w:rPr>
        <w:t xml:space="preserve">a </w:t>
      </w:r>
      <w:r w:rsidR="005B70B0">
        <w:rPr>
          <w:b/>
          <w:bCs/>
        </w:rPr>
        <w:t>three</w:t>
      </w:r>
      <w:r w:rsidR="00743C64">
        <w:rPr>
          <w:b/>
          <w:bCs/>
        </w:rPr>
        <w:t>-</w:t>
      </w:r>
      <w:r w:rsidR="005B70B0">
        <w:rPr>
          <w:b/>
          <w:bCs/>
        </w:rPr>
        <w:t>neuron</w:t>
      </w:r>
      <w:r w:rsidR="009324A3">
        <w:rPr>
          <w:b/>
          <w:bCs/>
        </w:rPr>
        <w:t xml:space="preserve"> </w:t>
      </w:r>
      <w:r w:rsidR="009D5B38">
        <w:rPr>
          <w:b/>
          <w:bCs/>
        </w:rPr>
        <w:t>brain-silicon</w:t>
      </w:r>
      <w:r w:rsidR="004B4A58">
        <w:rPr>
          <w:b/>
          <w:bCs/>
        </w:rPr>
        <w:t xml:space="preserve"> network</w:t>
      </w:r>
      <w:r w:rsidR="00BF4BE7">
        <w:rPr>
          <w:b/>
          <w:bCs/>
        </w:rPr>
        <w:t xml:space="preserve"> </w:t>
      </w:r>
      <w:r w:rsidR="00E6040A">
        <w:rPr>
          <w:b/>
          <w:bCs/>
        </w:rPr>
        <w:t xml:space="preserve">where </w:t>
      </w:r>
      <w:r w:rsidR="00D354B0">
        <w:rPr>
          <w:b/>
          <w:bCs/>
        </w:rPr>
        <w:t xml:space="preserve">memristive synapses </w:t>
      </w:r>
      <w:r w:rsidR="008A1947">
        <w:rPr>
          <w:b/>
          <w:bCs/>
        </w:rPr>
        <w:t xml:space="preserve">undergo </w:t>
      </w:r>
      <w:r w:rsidR="003A2A51">
        <w:rPr>
          <w:b/>
          <w:bCs/>
        </w:rPr>
        <w:t xml:space="preserve">long-term </w:t>
      </w:r>
      <w:r w:rsidR="00952DB8">
        <w:rPr>
          <w:b/>
          <w:bCs/>
        </w:rPr>
        <w:t xml:space="preserve">potentiation </w:t>
      </w:r>
      <w:r w:rsidR="0074026F">
        <w:rPr>
          <w:b/>
          <w:bCs/>
        </w:rPr>
        <w:t>or</w:t>
      </w:r>
      <w:r w:rsidR="00FD60A3">
        <w:rPr>
          <w:b/>
          <w:bCs/>
        </w:rPr>
        <w:t xml:space="preserve"> </w:t>
      </w:r>
      <w:r w:rsidR="00952DB8">
        <w:rPr>
          <w:b/>
          <w:bCs/>
        </w:rPr>
        <w:t>depression</w:t>
      </w:r>
      <w:r w:rsidR="008A1947">
        <w:rPr>
          <w:b/>
          <w:bCs/>
        </w:rPr>
        <w:t xml:space="preserve"> </w:t>
      </w:r>
      <w:r w:rsidR="0074026F">
        <w:rPr>
          <w:b/>
          <w:bCs/>
        </w:rPr>
        <w:t>driven by</w:t>
      </w:r>
      <w:r w:rsidR="008A1947">
        <w:rPr>
          <w:b/>
          <w:bCs/>
        </w:rPr>
        <w:t xml:space="preserve"> neuronal firing rates</w:t>
      </w:r>
      <w:r w:rsidR="00A277BA">
        <w:rPr>
          <w:b/>
          <w:bCs/>
        </w:rPr>
        <w:t>.</w:t>
      </w:r>
    </w:p>
    <w:p w14:paraId="00E920D6" w14:textId="1BE4770A" w:rsidR="007A770E" w:rsidRDefault="00FD60A3" w:rsidP="00472CE9">
      <w:pPr>
        <w:pStyle w:val="NormalWeb"/>
        <w:spacing w:after="0" w:line="240" w:lineRule="auto"/>
        <w:jc w:val="both"/>
      </w:pPr>
      <w:r>
        <w:rPr>
          <w:bCs/>
        </w:rPr>
        <w:t xml:space="preserve">Invasive spike-based </w:t>
      </w:r>
      <w:r w:rsidR="00E12F3B">
        <w:rPr>
          <w:bCs/>
        </w:rPr>
        <w:t>Brain-Computer Interfaces (</w:t>
      </w:r>
      <w:r>
        <w:rPr>
          <w:bCs/>
        </w:rPr>
        <w:t>BCIs</w:t>
      </w:r>
      <w:r w:rsidR="00E12F3B">
        <w:rPr>
          <w:bCs/>
        </w:rPr>
        <w:t>)</w:t>
      </w:r>
      <w:r>
        <w:rPr>
          <w:bCs/>
        </w:rPr>
        <w:t xml:space="preserve"> </w:t>
      </w:r>
      <w:r w:rsidR="00B6304E">
        <w:rPr>
          <w:bCs/>
        </w:rPr>
        <w:t>based on</w:t>
      </w:r>
      <w:r w:rsidR="007336AA">
        <w:rPr>
          <w:bCs/>
        </w:rPr>
        <w:t xml:space="preserve"> implantable neural interfaces </w:t>
      </w:r>
      <w:r>
        <w:rPr>
          <w:bCs/>
        </w:rPr>
        <w:t xml:space="preserve">have </w:t>
      </w:r>
      <w:r w:rsidR="007336AA">
        <w:rPr>
          <w:bCs/>
        </w:rPr>
        <w:t xml:space="preserve">shown </w:t>
      </w:r>
      <w:r>
        <w:rPr>
          <w:bCs/>
        </w:rPr>
        <w:t>great potential for neural prostheses</w:t>
      </w:r>
      <w:r>
        <w:rPr>
          <w:bCs/>
        </w:rPr>
        <w:fldChar w:fldCharType="begin"/>
      </w:r>
      <w:r w:rsidR="00FC3BD0">
        <w:rPr>
          <w:bCs/>
        </w:rPr>
        <w:instrText xml:space="preserve"> ADDIN ZOTERO_ITEM CSL_CITATION {"citationID":"TR14KhAV","properties":{"formattedCitation":"\\super 1\\nosupersub{}","plainCitation":"1","noteIndex":0},"citationItems":[{"id":726,"uris":["http://zotero.org/users/1307934/items/SCKS2DR2"],"uri":["http://zotero.org/users/1307934/items/SCKS2DR2"],"itemData":{"id":726,"type":"article-journal","title":"Active tactile exploration using a brain–machine–brain interface","container-title":"Nature","page":"228-231","volume":"479","issue":"7372","source":"CrossRef","DOI":"10.1038/nature10489","ISSN":"0028-0836, 1476-4687","author":[{"family":"O’Doherty","given":"Joseph E."},{"family":"Lebedev","given":"Mikhail A."},{"family":"Ifft","given":"Peter J."},{"family":"Zhuang","given":"Katie Z."},{"family":"Shokur","given":"Solaiman"},{"family":"Bleuler","given":"Hannes"},{"family":"Nicolelis","given":"Miguel A. L."}],"issued":{"date-parts":[["2011",10,5]]}}}],"schema":"https://github.com/citation-style-language/schema/raw/master/csl-citation.json"} </w:instrText>
      </w:r>
      <w:r>
        <w:rPr>
          <w:bCs/>
        </w:rPr>
        <w:fldChar w:fldCharType="separate"/>
      </w:r>
      <w:r w:rsidR="00FC3BD0" w:rsidRPr="00FC3BD0">
        <w:rPr>
          <w:vertAlign w:val="superscript"/>
          <w:lang w:val="en-US"/>
        </w:rPr>
        <w:t>1</w:t>
      </w:r>
      <w:r>
        <w:rPr>
          <w:bCs/>
        </w:rPr>
        <w:fldChar w:fldCharType="end"/>
      </w:r>
      <w:r w:rsidRPr="00127507">
        <w:rPr>
          <w:bCs/>
          <w:vertAlign w:val="superscript"/>
        </w:rPr>
        <w:t>,</w:t>
      </w:r>
      <w:r>
        <w:rPr>
          <w:bCs/>
        </w:rPr>
        <w:fldChar w:fldCharType="begin"/>
      </w:r>
      <w:r w:rsidR="00FC3BD0">
        <w:rPr>
          <w:bCs/>
        </w:rPr>
        <w:instrText xml:space="preserve"> ADDIN ZOTERO_ITEM CSL_CITATION {"citationID":"iYgVYz8U","properties":{"formattedCitation":"\\super 2\\nosupersub{}","plainCitation":"2","noteIndex":0},"citationItems":[{"id":5307,"uris":["http://zotero.org/users/1307934/items/P9CJ3HGB"],"uri":["http://zotero.org/users/1307934/items/P9CJ3HGB"],"itemData":{"id":5307,"type":"article-journal","title":"Developing a hippocampal neural prosthetic to facilitate human memory encoding and recall","container-title":"Journal of Neural Engineering","page":"036014","volume":"15","issue":"3","source":"Institute of Physics","abstract":"Objective . We demonstrate here the first successful implementation in humans of a proof-of-concept system for restoring and improving memory function via facilitation of memory encoding using the patient’s own hippocampal spatiotemporal neural codes for memory. Memory in humans is subject to disruption by drugs, disease and brain injury, yet previous attempts to restore or rescue memory function in humans typically involved only nonspecific, modulation of brain areas and neural systems related to memory retrieval. Approach . We have constructed a model of processes by which the hippocampus encodes memory items via spatiotemporal firing of neural ensembles that underlie the successful encoding of short-term memory. A nonlinear multi-input, multi-output (MIMO) model of hippocampal CA3 and CA1 neural firing is computed that predicts activation patterns of CA1 neurons during the encoding (sample) phase of a delayed match-to-sample (DMS) human short-term memory task. Main results . MIMO model-derived electrical stimulation delivered to the same CA1 locations during the sample phase of DMS trials facilitated short-term/working memory by 37% during the task. Longer term memory retention was also tested in the same human subjects with a delayed recognition (DR) task that utilized images from the DMS task, along with images that were not from the task. Across the subjects, the stimulated trials exhibited significant improvement (35%) in both short-term and long-term retention of visual information. Significance . These results demonstrate the facilitation of memory encoding which is an important feature for the construction of an implantable neural prosthetic to improve human memory.","DOI":"10.1088/1741-2552/aaaed7","ISSN":"1741-2552","journalAbbreviation":"J. Neural Eng.","language":"en","author":[{"family":"Hampson","given":"Robert E."},{"family":"Song","given":"Dong"},{"family":"Robinson","given":"Brian S."},{"family":"Fetterhoff","given":"Dustin"},{"family":"Dakos","given":"Alexander S."},{"family":"Roeder","given":"Brent M."},{"literal":"Xiwei She"},{"family":"Wicks","given":"Robert T."},{"family":"Witcher","given":"Mark R."},{"family":"Couture","given":"Daniel E."},{"family":"Laxton","given":"Adrian W."},{"family":"Munger-Clary","given":"Heidi"},{"literal":"Gautam Popli"},{"family":"Sollman","given":"Myriam J."},{"family":"Whitlow","given":"Christopher T."},{"family":"Marmarelis","given":"Vasilis Z."},{"family":"Berger","given":"Theodore W."},{"family":"Deadwyler","given":"Sam A."}],"issued":{"date-parts":[["2018"]]}}}],"schema":"https://github.com/citation-style-language/schema/raw/master/csl-citation.json"} </w:instrText>
      </w:r>
      <w:r>
        <w:rPr>
          <w:bCs/>
        </w:rPr>
        <w:fldChar w:fldCharType="separate"/>
      </w:r>
      <w:r w:rsidR="00FC3BD0" w:rsidRPr="00FC3BD0">
        <w:rPr>
          <w:vertAlign w:val="superscript"/>
          <w:lang w:val="en-US"/>
        </w:rPr>
        <w:t>2</w:t>
      </w:r>
      <w:r>
        <w:rPr>
          <w:bCs/>
        </w:rPr>
        <w:fldChar w:fldCharType="end"/>
      </w:r>
      <w:r w:rsidRPr="00127507">
        <w:rPr>
          <w:bCs/>
          <w:vertAlign w:val="superscript"/>
        </w:rPr>
        <w:t>,</w:t>
      </w:r>
      <w:r>
        <w:rPr>
          <w:bCs/>
        </w:rPr>
        <w:fldChar w:fldCharType="begin"/>
      </w:r>
      <w:r w:rsidR="00FC3BD0">
        <w:rPr>
          <w:bCs/>
        </w:rPr>
        <w:instrText xml:space="preserve"> ADDIN ZOTERO_ITEM CSL_CITATION {"citationID":"MLu2HHRi","properties":{"formattedCitation":"\\super 3\\nosupersub{}","plainCitation":"3","noteIndex":0},"citationItems":[{"id":5309,"uris":["http://zotero.org/users/1307934/items/DG5UFKL3"],"uri":["http://zotero.org/users/1307934/items/DG5UFKL3"],"itemData":{"id":5309,"type":"article-journal","title":"Translating the Brain-Machine Interface","container-title":"Science Translational Medicine","page":"210ps17-210ps17","volume":"5","issue":"210","source":"stm.sciencemag.org","abstract":"Brain-machine and brain-computer interface technologies hold great promise for use in the recovery of sensory and motor functions lost as a result of nervous-system injuries or limb amputations. This Perspective describes the current state of noninvasive and invasive technologies with a view to potential applications. The scientific and technological challenges and barriers to translation are critically analyzed for a variety of approaches.\nBrain-machine interfaces hold promise for the recovery of sensory and motor functions, but translational challenges remain.\nBrain-machine interfaces hold promise for the recovery of sensory and motor functions, but translational challenges remain.","DOI":"10.1126/scitranslmed.3007303","ISSN":"1946-6234, 1946-6242","note":"PMID: 24197734","language":"en","author":[{"family":"Thakor","given":"Nitish V."}],"issued":{"date-parts":[["2013",11,6]]}}}],"schema":"https://github.com/citation-style-language/schema/raw/master/csl-citation.json"} </w:instrText>
      </w:r>
      <w:r>
        <w:rPr>
          <w:bCs/>
        </w:rPr>
        <w:fldChar w:fldCharType="separate"/>
      </w:r>
      <w:r w:rsidR="00FC3BD0" w:rsidRPr="00FC3BD0">
        <w:rPr>
          <w:vertAlign w:val="superscript"/>
          <w:lang w:val="en-US"/>
        </w:rPr>
        <w:t>3</w:t>
      </w:r>
      <w:r>
        <w:rPr>
          <w:bCs/>
        </w:rPr>
        <w:fldChar w:fldCharType="end"/>
      </w:r>
      <w:r>
        <w:rPr>
          <w:bCs/>
        </w:rPr>
        <w:t xml:space="preserve">. </w:t>
      </w:r>
      <w:r w:rsidR="00B6304E">
        <w:rPr>
          <w:bCs/>
        </w:rPr>
        <w:t>Currently,</w:t>
      </w:r>
      <w:r w:rsidR="007336AA">
        <w:rPr>
          <w:bCs/>
        </w:rPr>
        <w:t xml:space="preserve"> </w:t>
      </w:r>
      <w:r w:rsidR="00B6304E">
        <w:rPr>
          <w:bCs/>
        </w:rPr>
        <w:t>spike</w:t>
      </w:r>
      <w:r w:rsidR="00FB2302">
        <w:rPr>
          <w:bCs/>
        </w:rPr>
        <w:t xml:space="preserve"> </w:t>
      </w:r>
      <w:r w:rsidR="00D447D9">
        <w:rPr>
          <w:bCs/>
        </w:rPr>
        <w:t xml:space="preserve">processing is </w:t>
      </w:r>
      <w:r w:rsidR="00B5620B">
        <w:rPr>
          <w:bCs/>
        </w:rPr>
        <w:t>typically</w:t>
      </w:r>
      <w:r w:rsidR="00C46C10">
        <w:rPr>
          <w:bCs/>
        </w:rPr>
        <w:t xml:space="preserve"> </w:t>
      </w:r>
      <w:r w:rsidR="00FB2302">
        <w:rPr>
          <w:bCs/>
        </w:rPr>
        <w:t>managed</w:t>
      </w:r>
      <w:r w:rsidR="00D447D9">
        <w:rPr>
          <w:bCs/>
        </w:rPr>
        <w:t xml:space="preserve"> </w:t>
      </w:r>
      <w:r w:rsidR="005C6CB0">
        <w:rPr>
          <w:bCs/>
        </w:rPr>
        <w:t>by digital</w:t>
      </w:r>
      <w:r>
        <w:rPr>
          <w:bCs/>
        </w:rPr>
        <w:t xml:space="preserve"> Von Neumann</w:t>
      </w:r>
      <w:r w:rsidR="002C7A80">
        <w:rPr>
          <w:bCs/>
        </w:rPr>
        <w:t>-</w:t>
      </w:r>
      <w:r>
        <w:rPr>
          <w:bCs/>
        </w:rPr>
        <w:t>based hardware</w:t>
      </w:r>
      <w:r w:rsidR="005C6CB0" w:rsidRPr="005C6CB0">
        <w:rPr>
          <w:bCs/>
        </w:rPr>
        <w:t xml:space="preserve"> </w:t>
      </w:r>
      <w:r w:rsidR="00480CB7">
        <w:rPr>
          <w:bCs/>
        </w:rPr>
        <w:t xml:space="preserve">running </w:t>
      </w:r>
      <w:r w:rsidR="005C6CB0">
        <w:rPr>
          <w:bCs/>
        </w:rPr>
        <w:t>statistical algorithms</w:t>
      </w:r>
      <w:r w:rsidR="00B6304E">
        <w:rPr>
          <w:bCs/>
        </w:rPr>
        <w:t>. However,</w:t>
      </w:r>
      <w:r>
        <w:rPr>
          <w:bCs/>
        </w:rPr>
        <w:t xml:space="preserve"> </w:t>
      </w:r>
      <w:r w:rsidR="007336AA">
        <w:rPr>
          <w:bCs/>
        </w:rPr>
        <w:t>n</w:t>
      </w:r>
      <w:r w:rsidR="00A21F28">
        <w:rPr>
          <w:bCs/>
        </w:rPr>
        <w:t>euromorphic</w:t>
      </w:r>
      <w:r>
        <w:rPr>
          <w:bCs/>
        </w:rPr>
        <w:t xml:space="preserve"> </w:t>
      </w:r>
      <w:r w:rsidR="005C6CB0">
        <w:rPr>
          <w:bCs/>
        </w:rPr>
        <w:t>electronic devices</w:t>
      </w:r>
      <w:r w:rsidR="00A21F28">
        <w:rPr>
          <w:bCs/>
        </w:rPr>
        <w:t xml:space="preserve"> </w:t>
      </w:r>
      <w:r w:rsidR="005C6CB0">
        <w:rPr>
          <w:bCs/>
        </w:rPr>
        <w:t xml:space="preserve">and </w:t>
      </w:r>
      <w:r>
        <w:rPr>
          <w:bCs/>
        </w:rPr>
        <w:t xml:space="preserve">architectures </w:t>
      </w:r>
      <w:r w:rsidR="00A21F28">
        <w:rPr>
          <w:bCs/>
        </w:rPr>
        <w:t>represent</w:t>
      </w:r>
      <w:r>
        <w:rPr>
          <w:bCs/>
        </w:rPr>
        <w:t xml:space="preserve"> a</w:t>
      </w:r>
      <w:r w:rsidR="00E6107F">
        <w:rPr>
          <w:bCs/>
        </w:rPr>
        <w:t xml:space="preserve"> fascinating</w:t>
      </w:r>
      <w:r>
        <w:rPr>
          <w:bCs/>
        </w:rPr>
        <w:t xml:space="preserve"> </w:t>
      </w:r>
      <w:r w:rsidR="00B6304E">
        <w:rPr>
          <w:bCs/>
        </w:rPr>
        <w:t xml:space="preserve">computational </w:t>
      </w:r>
      <w:r>
        <w:rPr>
          <w:bCs/>
        </w:rPr>
        <w:t>alternative</w:t>
      </w:r>
      <w:r w:rsidR="003F0452">
        <w:rPr>
          <w:bCs/>
        </w:rPr>
        <w:t>, by virtue of relying on near-biological spike signals</w:t>
      </w:r>
      <w:r w:rsidR="005C6CB0">
        <w:rPr>
          <w:bCs/>
        </w:rPr>
        <w:t xml:space="preserve"> and processing strategies</w:t>
      </w:r>
      <w:r w:rsidR="00B5620B">
        <w:rPr>
          <w:bCs/>
        </w:rPr>
        <w:fldChar w:fldCharType="begin"/>
      </w:r>
      <w:r w:rsidR="00B5620B">
        <w:rPr>
          <w:bCs/>
        </w:rPr>
        <w:instrText xml:space="preserve"> ADDIN ZOTERO_ITEM CSL_CITATION {"citationID":"Py5D9M2O","properties":{"formattedCitation":"\\super 4\\nosupersub{}","plainCitation":"4","noteIndex":0},"citationItems":[{"id":5115,"uris":["http://zotero.org/users/1307934/items/TPQ2HEW9"],"uri":["http://zotero.org/users/1307934/items/TPQ2HEW9"],"itemData":{"id":5115,"type":"article-journal","title":"Neuromorphic electronic systems","container-title":"Proceedings of the IEEE","page":"1629-1636","volume":"78","issue":"10","source":"IEEE Xplore","abstract":"It is shown that for many problems, particularly those in which the input data are ill-conditioned and the computation can be specified in a relative manner, biological solutions are many orders of magnitude more effective than those using digital methods. This advantage can be attributed principally to the use of elementary physical phenomena as computational primitives, and to the representation of information by the relative values of analog signals rather than by the absolute values of digital signals. This approach requires adaptive techniques to mitigate the effects of component differences. This kind of adaptation leads naturally to systems that learn about their environment. Large-scale adaptive analog systems are more robust to component degradation and failure than are more conventional systems, and they use far less power. For this reason, adaptive analog technology can be expected to utilize the full potential of wafer-scale silicon fabrication","DOI":"10.1109/5.58356","ISSN":"0018-9219","author":[{"family":"Mead","given":"C."}],"issued":{"date-parts":[["1990",10]]}}}],"schema":"https://github.com/citation-style-language/schema/raw/master/csl-citation.json"} </w:instrText>
      </w:r>
      <w:r w:rsidR="00B5620B">
        <w:rPr>
          <w:bCs/>
        </w:rPr>
        <w:fldChar w:fldCharType="separate"/>
      </w:r>
      <w:r w:rsidR="00B5620B" w:rsidRPr="00B5620B">
        <w:rPr>
          <w:vertAlign w:val="superscript"/>
          <w:lang w:val="en-US"/>
        </w:rPr>
        <w:t>4</w:t>
      </w:r>
      <w:r w:rsidR="00B5620B">
        <w:rPr>
          <w:bCs/>
        </w:rPr>
        <w:fldChar w:fldCharType="end"/>
      </w:r>
      <w:r w:rsidR="007336AA" w:rsidRPr="00D216B7">
        <w:rPr>
          <w:bCs/>
          <w:vertAlign w:val="superscript"/>
        </w:rPr>
        <w:t>,</w:t>
      </w:r>
      <w:r>
        <w:rPr>
          <w:bCs/>
        </w:rPr>
        <w:fldChar w:fldCharType="begin"/>
      </w:r>
      <w:r w:rsidR="00B5620B">
        <w:rPr>
          <w:bCs/>
        </w:rPr>
        <w:instrText xml:space="preserve"> ADDIN ZOTERO_ITEM CSL_CITATION {"citationID":"qxbg1G3y","properties":{"formattedCitation":"\\super 5\\nosupersub{}","plainCitation":"5","noteIndex":0},"citationItems":[{"id":2411,"uris":["http://zotero.org/users/1307934/items/MIAQSQAX"],"uri":["http://zotero.org/users/1307934/items/MIAQSQAX"],"itemData":{"id":2411,"type":"article-journal","title":"Trends and Challenges in Neuroengineering: Toward “Intelligent” Neuroprostheses through Brain-“Brain Inspired Systems” Communication","container-title":"Frontiers in Neuroscience","volume":"10","author":[{"family":"Vassanelli","given":"Stefano"},{"family":"Mahmud","given":"Mufti"}],"issued":{"date-parts":[["2016"]]}}}],"schema":"https://github.com/citation-style-language/schema/raw/master/csl-citation.json"} </w:instrText>
      </w:r>
      <w:r>
        <w:rPr>
          <w:bCs/>
        </w:rPr>
        <w:fldChar w:fldCharType="separate"/>
      </w:r>
      <w:r w:rsidR="00B5620B" w:rsidRPr="00B5620B">
        <w:rPr>
          <w:vertAlign w:val="superscript"/>
          <w:lang w:val="en-US"/>
        </w:rPr>
        <w:t>5</w:t>
      </w:r>
      <w:r>
        <w:rPr>
          <w:bCs/>
        </w:rPr>
        <w:fldChar w:fldCharType="end"/>
      </w:r>
      <w:r w:rsidR="007336AA" w:rsidRPr="00D216B7">
        <w:rPr>
          <w:bCs/>
          <w:vertAlign w:val="superscript"/>
        </w:rPr>
        <w:t>,</w:t>
      </w:r>
      <w:r w:rsidR="007336AA">
        <w:rPr>
          <w:bCs/>
          <w:vertAlign w:val="superscript"/>
        </w:rPr>
        <w:fldChar w:fldCharType="begin"/>
      </w:r>
      <w:r w:rsidR="007336AA">
        <w:rPr>
          <w:bCs/>
          <w:vertAlign w:val="superscript"/>
        </w:rPr>
        <w:instrText xml:space="preserve"> ADDIN ZOTERO_ITEM CSL_CITATION {"citationID":"jconu7IY","properties":{"formattedCitation":"\\super 6\\nosupersub{}","plainCitation":"6","noteIndex":0},"citationItems":[{"id":5550,"uris":["http://zotero.org/users/1307934/items/HY3SGBT6"],"uri":["http://zotero.org/users/1307934/items/HY3SGBT6"],"itemData":{"id":5550,"type":"article-journal","title":"A Bidirectional Brain-Machine Interface Featuring a Neuromorphic Hardware Decoder","container-title":"Frontiers in Neuroscience","volume":"10","source":"Frontiers","abstract":"Bidirectional brain-machine interfaces (BMIs) establish a two-way direct communication link 4 between the brain and the external world. A decoder translates recorded neural activity into motor 5 commands and an encoder delivers sensory information collected from the environment directly 6 to the brain creating a closed-loop system. These two modules are typically integrated in bulky 7 external devices. However, the clinical support of patients with severe motor and sensory deficits 8 requires compact, low-power, and fully implantable systems that can decode neural signals to 9 control external devices. As a first step toward this goal, we developed a modular bidirectional BMI 10 setup that uses a compact neuromorphic processor as a decoder. On this chip we implemented 11 a network of spiking neurons built using its ultra-low-power mixed-signal analog/digital circuits. 12 On-chip on-line spike-timing-dependent plasticity synapse circuits enabled the network to learn 13 to decode neural signals recorded from the brain into motor outputs controlling the movements 14 of an external device. The modularity of the BMI allowed us to tune the individual components 15 of the setup without modifying the whole system. In this paper we present the features of 16 this modular BMI, and describe how we configured the network of spiking neuron circuits to 17 implement the decoder and to coordinate it with the encoder in an experimental BMI paradigm 18 that connects bidirectionally the brain of an anesthetized rat with an external object. We show that 19 the chip learned the decoding task correctly, allowing the interfaced brain to control the object’s 20 trajectories robustly. Based on our demonstration, we propose that neuromorphic technology is 21 mature enough for the development of BMI modules that are sufficiently low-power and compact, 22 while being highly computationally powerful and adaptive.","URL":"https://www.frontiersin.org/articles/10.3389/fnins.2016.00563/full","DOI":"10.3389/fnins.2016.00563","ISSN":"1662-453X","journalAbbreviation":"Front. Neurosci.","language":"English","author":[{"family":"Boi","given":"Fabio"},{"family":"Moraitis","given":"Timoleon"},{"family":"De Feo","given":"Vito"},{"family":"Diotalevi","given":"Francesco"},{"family":"Bartolozzi","given":"Chiara"},{"family":"Indiveri","given":"Giacomo"},{"family":"Vato","given":"Alessandro"}],"issued":{"date-parts":[["2016"]]},"accessed":{"date-parts":[["2019",5,22]]}}}],"schema":"https://github.com/citation-style-language/schema/raw/master/csl-citation.json"} </w:instrText>
      </w:r>
      <w:r w:rsidR="007336AA">
        <w:rPr>
          <w:bCs/>
          <w:vertAlign w:val="superscript"/>
        </w:rPr>
        <w:fldChar w:fldCharType="separate"/>
      </w:r>
      <w:r w:rsidR="007336AA" w:rsidRPr="007336AA">
        <w:rPr>
          <w:vertAlign w:val="superscript"/>
          <w:lang w:val="en-US"/>
        </w:rPr>
        <w:t>6</w:t>
      </w:r>
      <w:r w:rsidR="007336AA">
        <w:rPr>
          <w:bCs/>
          <w:vertAlign w:val="superscript"/>
        </w:rPr>
        <w:fldChar w:fldCharType="end"/>
      </w:r>
      <w:r w:rsidR="00E6107F">
        <w:rPr>
          <w:bCs/>
        </w:rPr>
        <w:t xml:space="preserve">. </w:t>
      </w:r>
      <w:r w:rsidR="005C6CB0">
        <w:rPr>
          <w:bCs/>
        </w:rPr>
        <w:t>In this context, r</w:t>
      </w:r>
      <w:r w:rsidR="00CE0A61">
        <w:rPr>
          <w:bCs/>
        </w:rPr>
        <w:t>ecent</w:t>
      </w:r>
      <w:r w:rsidR="00107695" w:rsidRPr="00124E6A">
        <w:t xml:space="preserve"> findings that nanoscale memristors can emulate plasticity properties</w:t>
      </w:r>
      <w:r>
        <w:t xml:space="preserve"> of synapses</w:t>
      </w:r>
      <w:r w:rsidR="00B27698" w:rsidRPr="00D463DB">
        <w:fldChar w:fldCharType="begin" w:fldLock="1"/>
      </w:r>
      <w:r w:rsidR="00512609">
        <w:instrText xml:space="preserve"> ADDIN ZOTERO_ITEM CSL_CITATION {"citationID":"YZkysnZb","properties":{"formattedCitation":"\\super 7,8\\nosupersub{}","plainCitation":"7,8","noteIndex":0},"citationItems":[{"id":"NjYPbEVM/jRoen5at","uris":["http://www.mendeley.com/documents/?uuid=561295e7-b860-4647-93fc-ee8d89aeee27"],"uri":["http://www.mendeley.com/documents/?uuid=561295e7-b860-4647-93fc-ee8d89aeee27"],"itemData":{"abstract":"The potential of memristive devices is often seeing in implementing neuromorphic architectures for achieving brain-like computation. However, the designing procedures do not allow for extended manipulation of the material, unlike CMOS technology, the properties of the memristive material should be harnessed in the context of such computation, under the view that biological synapses are memristors. Here we demonstrate that single solid-state TiO2 memristors can exhibit associative plasticity phenomena observed in biological cortical synapses, and are captured by a phenomenological plasticity model called triplet rule. This rule comprises of a spike-timing dependent plasticity regime and a classical hebbian associative regime, and is compatible with a large amount of electrophysiology data. Via a set of experiments with our artificial, memristive, synapses we show that, contrary to conventional uses of solid-state memory, the co-existence of field- and thermally-driven switching mechanisms that could render bipolar and/or unipolar programming modes is a salient feature for capturing long-term potentiation and depression synaptic dynamics. We further demonstrate that the non-linear accumulating nature of memristors promotes long-term potentiating or depressing memory transitions.","author":[{"dropping-particle":"","family":"Wei","given":"Shari Lim","non-dropping-particle":"","parse-names":false,"suffix":""},{"dropping-particle":"","family":"Vasilaki","given":"Eleni","non-dropping-particle":"","parse-names":false,"suffix":""},{"dropping-particle":"","family":"Khiat","given":"Ali","non-dropping-particle":"","parse-names":false,"suffix":""},{"dropping-particle":"","family":"Salaoru","given":"Iulia","non-dropping-particle":"","parse-names":false,"suffix":""},{"dropping-particle":"","family":"Berdan","given":"Radu","non-dropping-particle":"","parse-names":false,"suffix":""},{"dropping-particle":"","family":"Prodromakis","given":"Themistoklis","non-dropping-particle":"","parse-names":false,"suffix":""}],"id":"ITEM-1","issued":{"date-parts":[["2015","9","7"]]},"note":"Long-term synaptic dynamics in memristors paper.","title":"Emulating long-term synaptic dynamics with memristive devices","type":"article-journal"}},{"id":"NjYPbEVM/7cPvrTiB","uris":["http://www.mendeley.com/documents/?uuid=96bb4f42-55a4-44af-8a07-64311df2e97c"],"uri":["http://www.mendeley.com/documents/?uuid=96bb4f42-55a4-44af-8a07-64311df2e97c"],"itemData":{"abstract":"Neuromorphic architectures offer great promise for achieving computation capacities beyond conventional Von Neumann machines. The essential elements for achieving this vision are highly scalable synaptic mimics that do not undermine biological fidelity. Here we demonstrate that single solid-state TiO2 memristors can exhibit non-associative plasticity phenomena observed in biological synapses, supported by their metastable memory state transition properties. We show that, contrary to conventional uses of solid-state memory, the existence of rate-limiting volatility is a key feature for capturing short-term synaptic dynamics. We also show how the temporal dynamics of our prototypes can be exploited to implement spatio-temporal computation, demonstrating the memristors full potential for building biophysically realistic neural processing systems.","author":[{"dropping-particle":"","family":"Berdan","given":"Radu","non-dropping-particle":"","parse-names":false,"suffix":""},{"dropping-particle":"","family":"Vasilaki","given":"Eleni","non-dropping-particle":"","parse-names":false,"suffix":""},{"dropping-particle":"","family":"Khiat","given":"Ali","non-dropping-particle":"","parse-names":false,"suffix":""},{"dropping-particle":"","family":"Indiveri","given":"Giacomo","non-dropping-particle":"","parse-names":false,"suffix":""},{"dropping-particle":"","family":"Serb","given":"Alexandru","non-dropping-particle":"","parse-names":false,"suffix":""},{"dropping-particle":"","family":"Prodromakis","given":"Themistoklis","non-dropping-particle":"","parse-names":false,"suffix":""}],"id":"ITEM-2","issued":{"date-parts":[["2015","7","8"]]},"note":"Memristors for short-term dynamics emulation.","page":"17","title":"Emulating short-term synaptic dynamics with memristive devices","type":"article-journal"}}],"schema":"https://github.com/citation-style-language/schema/raw/master/csl-citation.json"} </w:instrText>
      </w:r>
      <w:r w:rsidR="00B27698" w:rsidRPr="00D463DB">
        <w:fldChar w:fldCharType="separate"/>
      </w:r>
      <w:r w:rsidR="007336AA" w:rsidRPr="007336AA">
        <w:rPr>
          <w:vertAlign w:val="superscript"/>
          <w:lang w:val="en-US"/>
        </w:rPr>
        <w:t>7,8</w:t>
      </w:r>
      <w:r w:rsidR="00B27698" w:rsidRPr="00D463DB">
        <w:fldChar w:fldCharType="end"/>
      </w:r>
      <w:r w:rsidR="00107695" w:rsidRPr="00124E6A">
        <w:t xml:space="preserve"> </w:t>
      </w:r>
      <w:r w:rsidR="00092589">
        <w:t>have</w:t>
      </w:r>
      <w:r w:rsidR="00EE7961">
        <w:t>,</w:t>
      </w:r>
      <w:r w:rsidR="00E6107F">
        <w:t xml:space="preserve"> on </w:t>
      </w:r>
      <w:r w:rsidR="00D447D9">
        <w:t xml:space="preserve">the </w:t>
      </w:r>
      <w:r w:rsidR="00E6107F">
        <w:t>one hand</w:t>
      </w:r>
      <w:r w:rsidR="00EE7961">
        <w:t>,</w:t>
      </w:r>
      <w:r w:rsidR="00092589">
        <w:t xml:space="preserve"> </w:t>
      </w:r>
      <w:r w:rsidR="005B1103">
        <w:t xml:space="preserve">boosted </w:t>
      </w:r>
      <w:r w:rsidR="00092589">
        <w:t xml:space="preserve">hopes </w:t>
      </w:r>
      <w:r w:rsidR="005B1103">
        <w:t>of</w:t>
      </w:r>
      <w:r w:rsidR="00092589">
        <w:t xml:space="preserve"> delivering computing systems that </w:t>
      </w:r>
      <w:r w:rsidR="00472CE9">
        <w:t>are closer to</w:t>
      </w:r>
      <w:r w:rsidR="00092589">
        <w:t xml:space="preserve"> the brain </w:t>
      </w:r>
      <w:r w:rsidR="005B1103">
        <w:t xml:space="preserve">circuits </w:t>
      </w:r>
      <w:r w:rsidR="00092589">
        <w:t>in terms of computation capacity and power efficiency</w:t>
      </w:r>
      <w:r w:rsidR="005C6CB0">
        <w:fldChar w:fldCharType="begin"/>
      </w:r>
      <w:r w:rsidR="005C6CB0">
        <w:instrText xml:space="preserve"> ADDIN ZOTERO_ITEM CSL_CITATION {"citationID":"KNtcWR8d","properties":{"formattedCitation":"\\super 9\\nosupersub{}","plainCitation":"9","noteIndex":0},"citationItems":[{"id":5552,"uris":["http://zotero.org/users/1307934/items/GKYT5A6C"],"uri":["http://zotero.org/users/1307934/items/GKYT5A6C"],"itemData":{"id":5552,"type":"article-journal","title":"Experimental Demonstration and Tolerancing of a Large-Scale Neural Network (165 000 Synapses) Using Phase-Change Memory as the Synaptic Weight Element","container-title":"IEEE Transactions on Electron Devices","page":"3498-3507","volume":"62","issue":"11","source":"IEEE Xplore","abstract":"Using two phase-change memory devices per synapse, a three-layer perceptron network with 164 885 synapses is trained on a subset (5000 examples) of the MNIST database of handwritten digits using a backpropagation variant suitable for nonvolatile memory (NVM) + selector crossbar arrays, obtaining a training (generalization) accuracy of 82.2% (82.9%). Using a neural network simulator matched to the experimental demonstrator, extensive tolerancing is performed with respect to NVM variability, yield, and the stochasticity, linearity, and asymmetry of the NVM-conductance response. We show that a bidirectional NVM with a symmetric, linear conductance response of high dynamic range is capable of delivering the same high classification accuracies on this problem as a conventional, software-based implementation of this same network.","DOI":"10.1109/TED.2015.2439635","ISSN":"0018-9383","author":[{"family":"Burr","given":"G. W."},{"family":"Shelby","given":"R. M."},{"family":"Sidler","given":"S."},{"family":"Nolfo","given":"C.","dropping-particle":"di"},{"family":"Jang","given":"J."},{"family":"Boybat","given":"I."},{"family":"Shenoy","given":"R. S."},{"family":"Narayanan","given":"P."},{"family":"Virwani","given":"K."},{"family":"Giacometti","given":"E. U."},{"family":"Kurdi","given":"B. N."},{"family":"Hwang","given":"H."}],"issued":{"date-parts":[["2015",11]]}}}],"schema":"https://github.com/citation-style-language/schema/raw/master/csl-citation.json"} </w:instrText>
      </w:r>
      <w:r w:rsidR="005C6CB0">
        <w:fldChar w:fldCharType="separate"/>
      </w:r>
      <w:r w:rsidR="005C6CB0" w:rsidRPr="005C6CB0">
        <w:rPr>
          <w:vertAlign w:val="superscript"/>
          <w:lang w:val="en-US"/>
        </w:rPr>
        <w:t>9</w:t>
      </w:r>
      <w:r w:rsidR="005C6CB0">
        <w:fldChar w:fldCharType="end"/>
      </w:r>
      <w:r w:rsidR="004362EA" w:rsidRPr="00D216B7">
        <w:rPr>
          <w:vertAlign w:val="superscript"/>
        </w:rPr>
        <w:t>,</w:t>
      </w:r>
      <w:r w:rsidR="001627C2">
        <w:rPr>
          <w:vertAlign w:val="superscript"/>
        </w:rPr>
        <w:fldChar w:fldCharType="begin"/>
      </w:r>
      <w:r w:rsidR="001627C2">
        <w:rPr>
          <w:vertAlign w:val="superscript"/>
        </w:rPr>
        <w:instrText xml:space="preserve"> ADDIN ZOTERO_ITEM CSL_CITATION {"citationID":"VmtBvvki","properties":{"formattedCitation":"\\super 10\\nosupersub{}","plainCitation":"10","noteIndex":0},"citationItems":[{"id":4984,"uris":["http://zotero.org/users/1307934/items/7BAIJC9X"],"uri":["http://zotero.org/users/1307934/items/7BAIJC9X"],"itemData":{"id":4984,"type":"article-journal","title":"Memristive devices for computing","container-title":"Nature Nanotechnology","page":"13-24","volume":"8","issue":"1","source":"CrossRef","DOI":"10.1038/nnano.2012.240","ISSN":"1748-3387, 1748-3395","language":"en","author":[{"family":"Yang","given":"J. Joshua"},{"family":"Strukov","given":"Dmitri B."},{"family":"Stewart","given":"Duncan R."}],"issued":{"date-parts":[["2013",1]]}}}],"schema":"https://github.com/citation-style-language/schema/raw/master/csl-citation.json"} </w:instrText>
      </w:r>
      <w:r w:rsidR="001627C2">
        <w:rPr>
          <w:vertAlign w:val="superscript"/>
        </w:rPr>
        <w:fldChar w:fldCharType="separate"/>
      </w:r>
      <w:r w:rsidR="001627C2" w:rsidRPr="001627C2">
        <w:rPr>
          <w:vertAlign w:val="superscript"/>
          <w:lang w:val="en-US"/>
        </w:rPr>
        <w:t>10</w:t>
      </w:r>
      <w:r w:rsidR="001627C2">
        <w:rPr>
          <w:vertAlign w:val="superscript"/>
        </w:rPr>
        <w:fldChar w:fldCharType="end"/>
      </w:r>
      <w:r w:rsidR="00D447D9">
        <w:t>. O</w:t>
      </w:r>
      <w:r w:rsidR="00E6107F">
        <w:t>n the</w:t>
      </w:r>
      <w:r>
        <w:t xml:space="preserve"> other hand</w:t>
      </w:r>
      <w:r w:rsidR="00D447D9">
        <w:t>, they</w:t>
      </w:r>
      <w:r>
        <w:t xml:space="preserve"> </w:t>
      </w:r>
      <w:r w:rsidR="00107695" w:rsidRPr="00124E6A">
        <w:t xml:space="preserve">created the premise for </w:t>
      </w:r>
      <w:r w:rsidR="001053D0">
        <w:t>BCIs</w:t>
      </w:r>
      <w:r w:rsidR="00C666EB">
        <w:t xml:space="preserve"> </w:t>
      </w:r>
      <w:r w:rsidR="005E001F">
        <w:t>where</w:t>
      </w:r>
      <w:r w:rsidR="00C666EB">
        <w:t xml:space="preserve"> </w:t>
      </w:r>
      <w:r>
        <w:t>spikes</w:t>
      </w:r>
      <w:r w:rsidR="00C666EB">
        <w:t xml:space="preserve"> </w:t>
      </w:r>
      <w:r w:rsidR="00B6304E">
        <w:t xml:space="preserve">are seamlessly </w:t>
      </w:r>
      <w:r w:rsidR="00C666EB">
        <w:t>process</w:t>
      </w:r>
      <w:r w:rsidR="00B6304E">
        <w:t>ed</w:t>
      </w:r>
      <w:r w:rsidR="00C666EB">
        <w:t xml:space="preserve"> </w:t>
      </w:r>
      <w:r w:rsidR="00B6304E">
        <w:t xml:space="preserve">by </w:t>
      </w:r>
      <w:r w:rsidR="005B1103">
        <w:t xml:space="preserve">nanoscale </w:t>
      </w:r>
      <w:r w:rsidR="00187162">
        <w:t>physical elements</w:t>
      </w:r>
      <w:r w:rsidR="005C6CB0">
        <w:t xml:space="preserve">, </w:t>
      </w:r>
      <w:r w:rsidR="00B67B87">
        <w:t xml:space="preserve">as recently demonstrated </w:t>
      </w:r>
      <w:r w:rsidR="005C6CB0">
        <w:t xml:space="preserve">for the encoding and sorting </w:t>
      </w:r>
      <w:r w:rsidR="00D1520C">
        <w:t xml:space="preserve">of </w:t>
      </w:r>
      <w:r w:rsidR="005C6CB0">
        <w:t xml:space="preserve">spikes recorded by </w:t>
      </w:r>
      <w:r w:rsidR="001053D0">
        <w:t>large-scale multielectrode array</w:t>
      </w:r>
      <w:r w:rsidR="00B6304E">
        <w:t>s</w:t>
      </w:r>
      <w:r w:rsidR="00B67B87">
        <w:t xml:space="preserve"> </w:t>
      </w:r>
      <w:r w:rsidR="001053D0">
        <w:t>from neurons in culture</w:t>
      </w:r>
      <w:r w:rsidR="001053D0">
        <w:fldChar w:fldCharType="begin"/>
      </w:r>
      <w:r w:rsidR="001627C2">
        <w:instrText xml:space="preserve"> ADDIN ZOTERO_ITEM CSL_CITATION {"citationID":"IXoRfdbn","properties":{"formattedCitation":"\\super 11\\nosupersub{}","plainCitation":"11","noteIndex":0},"citationItems":[{"id":5066,"uris":["http://zotero.org/users/1307934/items/QMJSR6F5"],"uri":["http://zotero.org/users/1307934/items/QMJSR6F5"],"itemData":{"id":5066,"type":"article-journal","title":"Real-time encoding and compression of neuronal spikes by metal-oxide memristors","container-title":"Nature Communications","page":"12805","volume":"7","source":"www.nature.com","abstract":"The need for intelligent compression of big data, for example in neuroscience, has sparked interest in neuromorphic data processing. Here, Gupta et al. use memristors as event integrators to encode and compress neuronal spiking activity recorded by multi-electrode arrays.","DOI":"10.1038/ncomms12805","ISSN":"2041-1723","language":"En","author":[{"family":"Gupta","given":"Isha"},{"family":"Serb","given":"Alexantrou"},{"family":"Khiat","given":"Ali"},{"family":"Zeitler","given":"Ralf"},{"family":"Vassanelli","given":"Stefano"},{"family":"Prodromakis","given":"Themistoklis"}],"issued":{"date-parts":[["2016",9,26]]}}}],"schema":"https://github.com/citation-style-language/schema/raw/master/csl-citation.json"} </w:instrText>
      </w:r>
      <w:r w:rsidR="001053D0">
        <w:fldChar w:fldCharType="separate"/>
      </w:r>
      <w:r w:rsidR="001627C2" w:rsidRPr="001627C2">
        <w:rPr>
          <w:vertAlign w:val="superscript"/>
          <w:lang w:val="en-US"/>
        </w:rPr>
        <w:t>11</w:t>
      </w:r>
      <w:r w:rsidR="001053D0">
        <w:fldChar w:fldCharType="end"/>
      </w:r>
      <w:r w:rsidR="00D32F7E">
        <w:t>.</w:t>
      </w:r>
      <w:r w:rsidR="00187162">
        <w:t xml:space="preserve"> </w:t>
      </w:r>
      <w:r w:rsidR="00D1520C">
        <w:t>Thus, in perspective, n</w:t>
      </w:r>
      <w:r w:rsidR="00594457">
        <w:t>euroelectronic systems</w:t>
      </w:r>
      <w:r w:rsidR="00B22DF5">
        <w:t xml:space="preserve"> with </w:t>
      </w:r>
      <w:r w:rsidR="00B67B87">
        <w:t>memristors</w:t>
      </w:r>
      <w:r w:rsidR="00B22DF5">
        <w:t xml:space="preserve"> are</w:t>
      </w:r>
      <w:r w:rsidR="00223431">
        <w:t xml:space="preserve"> </w:t>
      </w:r>
      <w:r w:rsidR="0048014E">
        <w:t>promising</w:t>
      </w:r>
      <w:r w:rsidR="00223431">
        <w:t xml:space="preserve"> to ultimately deliver </w:t>
      </w:r>
      <w:r w:rsidR="003F0452">
        <w:t xml:space="preserve">neuromorphic </w:t>
      </w:r>
      <w:r w:rsidR="002959FC">
        <w:t>BCIs</w:t>
      </w:r>
      <w:r w:rsidR="00A933E6">
        <w:t xml:space="preserve"> </w:t>
      </w:r>
      <w:r w:rsidR="00B67B87">
        <w:t xml:space="preserve">where silicon and brain neurons </w:t>
      </w:r>
      <w:r w:rsidR="00D1520C">
        <w:t>are intertwined</w:t>
      </w:r>
      <w:r w:rsidR="00B6304E">
        <w:t>,</w:t>
      </w:r>
      <w:r w:rsidR="00D1520C">
        <w:t xml:space="preserve"> </w:t>
      </w:r>
      <w:r w:rsidR="00B67B87">
        <w:t>shar</w:t>
      </w:r>
      <w:r w:rsidR="00D1520C">
        <w:t>ing</w:t>
      </w:r>
      <w:r w:rsidR="00B67B87">
        <w:t xml:space="preserve"> signal transmission and processing rules</w:t>
      </w:r>
      <w:r w:rsidR="00B6304E">
        <w:t xml:space="preserve"> </w:t>
      </w:r>
      <w:r w:rsidR="002D0C91">
        <w:t xml:space="preserve">with </w:t>
      </w:r>
      <w:r w:rsidR="00A933E6">
        <w:t xml:space="preserve">application in </w:t>
      </w:r>
      <w:r w:rsidR="00D1520C">
        <w:t>neuroprosthetics</w:t>
      </w:r>
      <w:r w:rsidR="00AF3EF6">
        <w:fldChar w:fldCharType="begin"/>
      </w:r>
      <w:r w:rsidR="00B5620B">
        <w:instrText xml:space="preserve"> ADDIN ZOTERO_ITEM CSL_CITATION {"citationID":"E6Oz59Jz","properties":{"formattedCitation":"\\super 5\\nosupersub{}","plainCitation":"5","noteIndex":0},"citationItems":[{"id":2411,"uris":["http://zotero.org/users/1307934/items/MIAQSQAX"],"uri":["http://zotero.org/users/1307934/items/MIAQSQAX"],"itemData":{"id":2411,"type":"article-journal","title":"Trends and Challenges in Neuroengineering: Toward “Intelligent” Neuroprostheses through Brain-“Brain Inspired Systems” Communication","container-title":"Frontiers in Neuroscience","volume":"10","author":[{"family":"Vassanelli","given":"Stefano"},{"family":"Mahmud","given":"Mufti"}],"issued":{"date-parts":[["2016"]]}}}],"schema":"https://github.com/citation-style-language/schema/raw/master/csl-citation.json"} </w:instrText>
      </w:r>
      <w:r w:rsidR="00AF3EF6">
        <w:fldChar w:fldCharType="separate"/>
      </w:r>
      <w:r w:rsidR="00B5620B" w:rsidRPr="00B5620B">
        <w:rPr>
          <w:vertAlign w:val="superscript"/>
          <w:lang w:val="en-US"/>
        </w:rPr>
        <w:t>5</w:t>
      </w:r>
      <w:r w:rsidR="00AF3EF6">
        <w:fldChar w:fldCharType="end"/>
      </w:r>
      <w:r w:rsidR="00D1520C">
        <w:t xml:space="preserve"> </w:t>
      </w:r>
      <w:r w:rsidR="00A933E6">
        <w:t xml:space="preserve">and </w:t>
      </w:r>
      <w:r w:rsidR="00223431">
        <w:t>bioelectronic medicines</w:t>
      </w:r>
      <w:r w:rsidR="00FC5484">
        <w:fldChar w:fldCharType="begin"/>
      </w:r>
      <w:r w:rsidR="001627C2">
        <w:instrText xml:space="preserve"> ADDIN ZOTERO_ITEM CSL_CITATION {"citationID":"tCdrmQbZ","properties":{"formattedCitation":"\\super 12\\nosupersub{}","plainCitation":"12","noteIndex":0},"citationItems":[{"id":5318,"uris":["http://zotero.org/users/1307934/items/Z85MME7I"],"uri":["http://zotero.org/users/1307934/items/Z85MME7I"],"itemData":{"id":5318,"type":"article-journal","title":"Bioelectronic medicines: a research roadmap","container-title":"Nature Reviews Drug Discovery","page":"399-400","volume":"13","issue":"6","source":"Crossref","DOI":"10.1038/nrd4351","ISSN":"1474-1776, 1474-1784","title-short":"Bioelectronic medicines","language":"en","author":[{"family":"Birmingham","given":"Karen"},{"family":"Gradinaru","given":"Viviana"},{"family":"Anikeeva","given":"Polina"},{"family":"Grill","given":"Warren M."},{"family":"Pikov","given":"Victor"},{"family":"McLaughlin","given":"Bryan"},{"family":"Pasricha","given":"Pankaj"},{"family":"Weber","given":"Douglas"},{"family":"Ludwig","given":"Kip"},{"family":"Famm","given":"Kristoffer"}],"issued":{"date-parts":[["2014",6]]}}}],"schema":"https://github.com/citation-style-language/schema/raw/master/csl-citation.json"} </w:instrText>
      </w:r>
      <w:r w:rsidR="00FC5484">
        <w:fldChar w:fldCharType="separate"/>
      </w:r>
      <w:r w:rsidR="001627C2" w:rsidRPr="001627C2">
        <w:rPr>
          <w:vertAlign w:val="superscript"/>
          <w:lang w:val="en-US"/>
        </w:rPr>
        <w:t>12</w:t>
      </w:r>
      <w:r w:rsidR="00FC5484">
        <w:fldChar w:fldCharType="end"/>
      </w:r>
      <w:r w:rsidR="008411D4">
        <w:t>.</w:t>
      </w:r>
    </w:p>
    <w:p w14:paraId="4CE3B547" w14:textId="311B80DE" w:rsidR="004A2478" w:rsidRPr="00CE44C7" w:rsidRDefault="00D1520C" w:rsidP="00D216B7">
      <w:pPr>
        <w:pStyle w:val="NormalWeb"/>
        <w:spacing w:after="0" w:line="240" w:lineRule="auto"/>
        <w:jc w:val="both"/>
        <w:rPr>
          <w:color w:val="FF0000"/>
        </w:rPr>
      </w:pPr>
      <w:r>
        <w:t>We hereby</w:t>
      </w:r>
      <w:r w:rsidR="004E6ECD">
        <w:t xml:space="preserve"> </w:t>
      </w:r>
      <w:r w:rsidR="002D0035">
        <w:t>demonstrat</w:t>
      </w:r>
      <w:r w:rsidR="00DE4DCF">
        <w:t>e</w:t>
      </w:r>
      <w:r w:rsidR="004E6ECD">
        <w:t xml:space="preserve"> </w:t>
      </w:r>
      <w:r w:rsidR="005B70B0">
        <w:t xml:space="preserve">two </w:t>
      </w:r>
      <w:r w:rsidR="002959FC">
        <w:t>memristive</w:t>
      </w:r>
      <w:r w:rsidR="007A770E">
        <w:t xml:space="preserve"> </w:t>
      </w:r>
      <w:r w:rsidR="002D0C91">
        <w:t xml:space="preserve">connections that link </w:t>
      </w:r>
      <w:r w:rsidR="004E6ECD">
        <w:t>silicon</w:t>
      </w:r>
      <w:r w:rsidR="005613AC">
        <w:t xml:space="preserve"> spiking neurons and </w:t>
      </w:r>
      <w:r w:rsidR="002D0C91">
        <w:t xml:space="preserve">brain </w:t>
      </w:r>
      <w:r w:rsidR="004E6ECD">
        <w:t>neuron</w:t>
      </w:r>
      <w:r w:rsidR="002D0C91">
        <w:t>s in both directions</w:t>
      </w:r>
      <w:r w:rsidR="004E6ECD">
        <w:t>.</w:t>
      </w:r>
      <w:r w:rsidR="008C01D1">
        <w:t xml:space="preserve"> The connections emulate synaptic function.</w:t>
      </w:r>
      <w:r w:rsidR="004E6ECD">
        <w:t xml:space="preserve"> </w:t>
      </w:r>
      <w:r w:rsidR="00885932">
        <w:t xml:space="preserve">In </w:t>
      </w:r>
      <w:r w:rsidR="00446F6B">
        <w:t>the silicon-to-brain path, a</w:t>
      </w:r>
      <w:r w:rsidR="001053D0">
        <w:t xml:space="preserve"> </w:t>
      </w:r>
      <w:r w:rsidR="00A96D65">
        <w:t>TiO</w:t>
      </w:r>
      <w:r w:rsidR="00A96D65" w:rsidRPr="00127507">
        <w:rPr>
          <w:vertAlign w:val="subscript"/>
        </w:rPr>
        <w:t>x</w:t>
      </w:r>
      <w:r w:rsidR="00A96D65">
        <w:t xml:space="preserve"> </w:t>
      </w:r>
      <w:r w:rsidR="00E96C0A">
        <w:t>memristor</w:t>
      </w:r>
      <w:r w:rsidR="00BC22DC">
        <w:t xml:space="preserve"> </w:t>
      </w:r>
      <w:r w:rsidR="002D0C91">
        <w:t xml:space="preserve">was </w:t>
      </w:r>
      <w:r w:rsidR="004D642A">
        <w:t>coupled to</w:t>
      </w:r>
      <w:r w:rsidR="00EE56E6">
        <w:t xml:space="preserve"> </w:t>
      </w:r>
      <w:r w:rsidR="001053D0">
        <w:t xml:space="preserve">a </w:t>
      </w:r>
      <w:r w:rsidR="00EE56E6">
        <w:t>metal-</w:t>
      </w:r>
      <w:r w:rsidR="00DE39E2">
        <w:t xml:space="preserve">thin film </w:t>
      </w:r>
      <w:r w:rsidR="00446F6B">
        <w:t>T</w:t>
      </w:r>
      <w:r w:rsidR="00446F6B" w:rsidRPr="002A43E9">
        <w:t>i</w:t>
      </w:r>
      <w:r w:rsidR="00446F6B">
        <w:t>O</w:t>
      </w:r>
      <w:r w:rsidR="00446F6B" w:rsidRPr="00D216B7">
        <w:rPr>
          <w:vertAlign w:val="subscript"/>
        </w:rPr>
        <w:t>2</w:t>
      </w:r>
      <w:r w:rsidR="00446F6B">
        <w:t xml:space="preserve"> micro</w:t>
      </w:r>
      <w:r w:rsidR="00DE39E2">
        <w:t>electrode</w:t>
      </w:r>
      <w:r w:rsidR="004E6ECD">
        <w:t xml:space="preserve"> </w:t>
      </w:r>
      <w:r w:rsidR="002D0C91">
        <w:t xml:space="preserve">to </w:t>
      </w:r>
      <w:r w:rsidR="005613AC">
        <w:t>connect</w:t>
      </w:r>
      <w:r w:rsidR="00C652E6">
        <w:t xml:space="preserve"> </w:t>
      </w:r>
      <w:r w:rsidR="001053D0">
        <w:t xml:space="preserve">a </w:t>
      </w:r>
      <w:r w:rsidR="00EE56E6">
        <w:t>very-large-scale-integration (</w:t>
      </w:r>
      <w:r w:rsidR="00AF3EF6">
        <w:t>VLSI</w:t>
      </w:r>
      <w:r w:rsidR="00EE56E6">
        <w:t>)</w:t>
      </w:r>
      <w:r w:rsidR="00AF3EF6">
        <w:t xml:space="preserve"> </w:t>
      </w:r>
      <w:r w:rsidR="00C652E6">
        <w:t xml:space="preserve">spiking neuron </w:t>
      </w:r>
      <w:r w:rsidR="00A96D65">
        <w:t xml:space="preserve">to </w:t>
      </w:r>
      <w:r w:rsidR="001053D0">
        <w:t xml:space="preserve">a </w:t>
      </w:r>
      <w:r w:rsidR="00885932">
        <w:t xml:space="preserve">biological </w:t>
      </w:r>
      <w:r w:rsidR="00865B43">
        <w:t xml:space="preserve">neuron from </w:t>
      </w:r>
      <w:r w:rsidR="00885932">
        <w:t>a</w:t>
      </w:r>
      <w:r w:rsidR="00865B43">
        <w:t xml:space="preserve"> rat </w:t>
      </w:r>
      <w:r w:rsidR="000643EB">
        <w:t xml:space="preserve">hippocampus </w:t>
      </w:r>
      <w:r w:rsidR="004E6ECD">
        <w:lastRenderedPageBreak/>
        <w:t>in culture</w:t>
      </w:r>
      <w:r w:rsidR="009756D1">
        <w:t xml:space="preserve"> (Fig. 1a)</w:t>
      </w:r>
      <w:r w:rsidR="008270BA">
        <w:t xml:space="preserve">. </w:t>
      </w:r>
      <w:r w:rsidR="002061A5">
        <w:t>The</w:t>
      </w:r>
      <w:r w:rsidR="002D0C91">
        <w:t xml:space="preserve"> </w:t>
      </w:r>
      <w:r w:rsidR="005613AC">
        <w:t>link</w:t>
      </w:r>
      <w:r w:rsidR="002061A5">
        <w:t xml:space="preserve">, </w:t>
      </w:r>
      <w:r w:rsidR="00F21E70">
        <w:t>referred to as</w:t>
      </w:r>
      <w:r w:rsidR="002061A5">
        <w:t xml:space="preserve"> </w:t>
      </w:r>
      <w:r w:rsidR="005613AC" w:rsidRPr="002061A5">
        <w:rPr>
          <w:i/>
        </w:rPr>
        <w:t>artificial-to-biological</w:t>
      </w:r>
      <w:r w:rsidR="005613AC">
        <w:t xml:space="preserve"> </w:t>
      </w:r>
      <w:r w:rsidR="005613AC" w:rsidRPr="00D216B7">
        <w:rPr>
          <w:i/>
        </w:rPr>
        <w:t>synaptor</w:t>
      </w:r>
      <w:r w:rsidR="005613AC">
        <w:t xml:space="preserve"> (</w:t>
      </w:r>
      <w:r w:rsidR="005613AC" w:rsidRPr="00A25275">
        <w:rPr>
          <w:i/>
        </w:rPr>
        <w:t>AB</w:t>
      </w:r>
      <w:r w:rsidR="005613AC" w:rsidRPr="00A25275">
        <w:rPr>
          <w:i/>
          <w:vertAlign w:val="subscript"/>
        </w:rPr>
        <w:t>syn</w:t>
      </w:r>
      <w:r w:rsidR="005613AC">
        <w:t>)</w:t>
      </w:r>
      <w:r w:rsidR="002061A5">
        <w:t xml:space="preserve">, was conceived to </w:t>
      </w:r>
      <w:r w:rsidR="00446F6B">
        <w:t xml:space="preserve">emulate </w:t>
      </w:r>
      <w:r w:rsidR="005613AC">
        <w:t>both</w:t>
      </w:r>
      <w:r w:rsidR="00F21E70">
        <w:t xml:space="preserve"> the</w:t>
      </w:r>
      <w:r w:rsidR="005613AC">
        <w:t xml:space="preserve"> </w:t>
      </w:r>
      <w:r w:rsidR="002061A5">
        <w:t xml:space="preserve">spike </w:t>
      </w:r>
      <w:r w:rsidR="000B64F7">
        <w:t>transmi</w:t>
      </w:r>
      <w:r w:rsidR="005613AC">
        <w:t>ssion</w:t>
      </w:r>
      <w:r w:rsidR="008270BA">
        <w:t xml:space="preserve"> </w:t>
      </w:r>
      <w:r w:rsidR="000B64F7">
        <w:t>and</w:t>
      </w:r>
      <w:r w:rsidR="00F21E70">
        <w:t xml:space="preserve"> plasticity</w:t>
      </w:r>
      <w:r w:rsidR="000B64F7">
        <w:t xml:space="preserve"> processing </w:t>
      </w:r>
      <w:r w:rsidR="005613AC">
        <w:t>of a brain synapse</w:t>
      </w:r>
      <w:r w:rsidR="003E5983">
        <w:t>.</w:t>
      </w:r>
      <w:r w:rsidR="006D43FB">
        <w:t xml:space="preserve"> </w:t>
      </w:r>
      <w:r w:rsidR="005613AC">
        <w:t>The</w:t>
      </w:r>
      <w:r w:rsidR="00A70CD7">
        <w:t xml:space="preserve"> </w:t>
      </w:r>
      <w:r w:rsidR="007833ED">
        <w:t xml:space="preserve">memristor </w:t>
      </w:r>
      <w:r w:rsidR="001D01F3">
        <w:t xml:space="preserve">MR1 </w:t>
      </w:r>
      <w:r w:rsidR="00F21E70">
        <w:t>stores</w:t>
      </w:r>
      <w:r w:rsidR="005613AC">
        <w:t xml:space="preserve"> </w:t>
      </w:r>
      <w:r w:rsidR="007270A3">
        <w:t xml:space="preserve">synaptic </w:t>
      </w:r>
      <w:r w:rsidR="00106A8C">
        <w:t>weights</w:t>
      </w:r>
      <w:r w:rsidR="000B64F7">
        <w:t xml:space="preserve"> </w:t>
      </w:r>
      <w:r w:rsidR="0004026E">
        <w:t>as</w:t>
      </w:r>
      <w:r w:rsidR="000B64F7">
        <w:t xml:space="preserve"> resistive states</w:t>
      </w:r>
      <w:r w:rsidR="004D642A">
        <w:t xml:space="preserve">. </w:t>
      </w:r>
      <w:r w:rsidR="00331B21">
        <w:t>The</w:t>
      </w:r>
      <w:r w:rsidR="008270BA">
        <w:t xml:space="preserve"> thin film capacitive </w:t>
      </w:r>
      <w:r w:rsidR="007119BD">
        <w:t>micro</w:t>
      </w:r>
      <w:r w:rsidR="008270BA">
        <w:t>electrode</w:t>
      </w:r>
      <w:r w:rsidR="000079AC">
        <w:fldChar w:fldCharType="begin"/>
      </w:r>
      <w:r w:rsidR="001627C2">
        <w:instrText xml:space="preserve"> ADDIN ZOTERO_ITEM CSL_CITATION {"citationID":"eI4eMt01","properties":{"formattedCitation":"\\super 13\\nosupersub{}","plainCitation":"13","noteIndex":0},"citationItems":[{"id":3879,"uris":["http://zotero.org/users/1307934/items/B5HVH7QD"],"uri":["http://zotero.org/users/1307934/items/B5HVH7QD"],"itemData":{"id":3879,"type":"article-journal","title":"Extracellular Stimulation of Mammalian Neurons Through Repetitive Activation of Na+ Channels by Weak Capacitive Currents on a Silicon Chip","container-title":"Journal of Neurophysiology","page":"346-357","volume":"100","issue":"1","source":"CrossRef","DOI":"10.1152/jn.90287.2008","ISSN":"0022-3077, 1522-1598","language":"en","author":[{"family":"Schoen","given":"I."},{"family":"Fromherz","given":"P."}],"issued":{"date-parts":[["2008",7,1]]}}}],"schema":"https://github.com/citation-style-language/schema/raw/master/csl-citation.json"} </w:instrText>
      </w:r>
      <w:r w:rsidR="000079AC">
        <w:fldChar w:fldCharType="separate"/>
      </w:r>
      <w:r w:rsidR="001627C2" w:rsidRPr="001627C2">
        <w:rPr>
          <w:vertAlign w:val="superscript"/>
          <w:lang w:val="en-US"/>
        </w:rPr>
        <w:t>13</w:t>
      </w:r>
      <w:r w:rsidR="000079AC">
        <w:fldChar w:fldCharType="end"/>
      </w:r>
      <w:r w:rsidR="007119BD">
        <w:t xml:space="preserve"> </w:t>
      </w:r>
      <w:r w:rsidR="007A626C">
        <w:t xml:space="preserve">CME </w:t>
      </w:r>
      <w:r w:rsidR="004D642A">
        <w:t>delive</w:t>
      </w:r>
      <w:r w:rsidR="007D7860">
        <w:t>r</w:t>
      </w:r>
      <w:r w:rsidR="00F21E70">
        <w:t>s</w:t>
      </w:r>
      <w:r w:rsidR="004D642A">
        <w:t xml:space="preserve"> stimuli to the biological neuron </w:t>
      </w:r>
      <w:r w:rsidR="001D01F3">
        <w:t xml:space="preserve">(BN) </w:t>
      </w:r>
      <w:r w:rsidR="004D642A">
        <w:t xml:space="preserve">that </w:t>
      </w:r>
      <w:r w:rsidR="00F21E70">
        <w:t xml:space="preserve">are </w:t>
      </w:r>
      <w:r w:rsidR="00D91B64">
        <w:t>adjusted</w:t>
      </w:r>
      <w:r w:rsidR="002061A5">
        <w:t xml:space="preserve"> </w:t>
      </w:r>
      <w:r w:rsidR="00F21E70">
        <w:t>by the</w:t>
      </w:r>
      <w:r w:rsidR="000B64F7">
        <w:t xml:space="preserve"> </w:t>
      </w:r>
      <w:r w:rsidR="007077D6">
        <w:t>memristive weights</w:t>
      </w:r>
      <w:r w:rsidR="000B64F7">
        <w:t xml:space="preserve"> (Fig. 1b)</w:t>
      </w:r>
      <w:r w:rsidR="00331B21">
        <w:t xml:space="preserve">. </w:t>
      </w:r>
      <w:r w:rsidR="007119BD">
        <w:t>Thus</w:t>
      </w:r>
      <w:r w:rsidR="007D7860">
        <w:t>, i</w:t>
      </w:r>
      <w:r w:rsidR="00331B21">
        <w:t xml:space="preserve">n analogy with </w:t>
      </w:r>
      <w:r w:rsidR="00446F6B">
        <w:t xml:space="preserve">a </w:t>
      </w:r>
      <w:r w:rsidR="002061A5">
        <w:t>native</w:t>
      </w:r>
      <w:r w:rsidR="00331B21">
        <w:t xml:space="preserve"> synapse, </w:t>
      </w:r>
      <w:r w:rsidR="005613AC" w:rsidRPr="00A25275">
        <w:rPr>
          <w:i/>
        </w:rPr>
        <w:t>AB</w:t>
      </w:r>
      <w:r w:rsidR="005613AC" w:rsidRPr="00A25275">
        <w:rPr>
          <w:i/>
          <w:vertAlign w:val="subscript"/>
        </w:rPr>
        <w:t>syn</w:t>
      </w:r>
      <w:r w:rsidR="005613AC">
        <w:t xml:space="preserve"> </w:t>
      </w:r>
      <w:r w:rsidR="002061A5">
        <w:t>operate</w:t>
      </w:r>
      <w:r w:rsidR="00F21E70">
        <w:t>s</w:t>
      </w:r>
      <w:r w:rsidR="002061A5">
        <w:t xml:space="preserve"> by </w:t>
      </w:r>
      <w:r w:rsidR="007D7860">
        <w:t>inject</w:t>
      </w:r>
      <w:r w:rsidR="002061A5">
        <w:t>ing</w:t>
      </w:r>
      <w:r w:rsidR="00331B21">
        <w:t xml:space="preserve"> </w:t>
      </w:r>
      <w:r w:rsidR="007D7860">
        <w:t xml:space="preserve">in the </w:t>
      </w:r>
      <w:r w:rsidR="00D91B64">
        <w:t>BN</w:t>
      </w:r>
      <w:r w:rsidR="007D7860">
        <w:t xml:space="preserve"> </w:t>
      </w:r>
      <w:r w:rsidR="002061A5">
        <w:t xml:space="preserve">an </w:t>
      </w:r>
      <w:r w:rsidR="007A626C">
        <w:t xml:space="preserve">excitatory </w:t>
      </w:r>
      <w:r w:rsidR="007D7860">
        <w:t>current</w:t>
      </w:r>
      <w:r w:rsidR="00D91B64">
        <w:t>, which</w:t>
      </w:r>
      <w:r w:rsidR="007D7860">
        <w:t xml:space="preserve"> </w:t>
      </w:r>
      <w:r w:rsidR="00D91B64">
        <w:t>reflect</w:t>
      </w:r>
      <w:r w:rsidR="00F21E70">
        <w:t>s</w:t>
      </w:r>
      <w:r w:rsidR="002061A5">
        <w:t xml:space="preserve"> </w:t>
      </w:r>
      <w:r w:rsidR="00D91B64">
        <w:t>a</w:t>
      </w:r>
      <w:r w:rsidR="00BE649F">
        <w:t xml:space="preserve"> plasticity-dependent</w:t>
      </w:r>
      <w:r w:rsidR="007A626C">
        <w:t xml:space="preserve"> </w:t>
      </w:r>
      <w:r w:rsidR="00331B21">
        <w:t>synaptic strength</w:t>
      </w:r>
      <w:r w:rsidR="00D8094C">
        <w:t>.</w:t>
      </w:r>
      <w:r w:rsidR="004D642A">
        <w:t xml:space="preserve"> </w:t>
      </w:r>
      <w:r w:rsidR="007119BD">
        <w:t>To emulate plasticity, t</w:t>
      </w:r>
      <w:r w:rsidR="0082682E">
        <w:t xml:space="preserve">he </w:t>
      </w:r>
      <w:r w:rsidR="001D01F3">
        <w:t xml:space="preserve">memristor </w:t>
      </w:r>
      <w:r w:rsidR="00BE649F">
        <w:t xml:space="preserve">MR1 </w:t>
      </w:r>
      <w:r w:rsidR="00BC4CB7">
        <w:t>i</w:t>
      </w:r>
      <w:r w:rsidR="0082682E">
        <w:t>s</w:t>
      </w:r>
      <w:r w:rsidR="00DE39E2">
        <w:t xml:space="preserve"> </w:t>
      </w:r>
      <w:r w:rsidR="00606703">
        <w:t xml:space="preserve">operated as </w:t>
      </w:r>
      <w:r w:rsidR="0082682E">
        <w:t xml:space="preserve">a </w:t>
      </w:r>
      <w:r w:rsidR="00606703">
        <w:t xml:space="preserve">two-terminal device </w:t>
      </w:r>
      <w:r w:rsidR="001876A2">
        <w:t>through a control system that receive</w:t>
      </w:r>
      <w:r w:rsidR="00BC4CB7">
        <w:t>s</w:t>
      </w:r>
      <w:r w:rsidR="001876A2">
        <w:t xml:space="preserve"> pre</w:t>
      </w:r>
      <w:r w:rsidR="00197DA9">
        <w:t>- and post</w:t>
      </w:r>
      <w:r w:rsidR="00102D90">
        <w:t>-</w:t>
      </w:r>
      <w:r w:rsidR="00197DA9">
        <w:t xml:space="preserve">synaptic </w:t>
      </w:r>
      <w:r w:rsidR="00873CE8">
        <w:t>depolari</w:t>
      </w:r>
      <w:r w:rsidR="00BC4CB7">
        <w:t>s</w:t>
      </w:r>
      <w:r w:rsidR="00873CE8">
        <w:t>ations</w:t>
      </w:r>
      <w:r w:rsidR="001D01F3">
        <w:t xml:space="preserve"> from on</w:t>
      </w:r>
      <w:r w:rsidR="00F21E70">
        <w:t>e</w:t>
      </w:r>
      <w:r w:rsidR="001D01F3">
        <w:t xml:space="preserve"> silicon neuron (AN</w:t>
      </w:r>
      <w:r w:rsidR="001D01F3" w:rsidRPr="001D01F3">
        <w:rPr>
          <w:vertAlign w:val="subscript"/>
        </w:rPr>
        <w:t>pre</w:t>
      </w:r>
      <w:r w:rsidR="001D01F3">
        <w:t>) and one biological neuron (BN), respectively</w:t>
      </w:r>
      <w:r w:rsidR="007D7860">
        <w:t xml:space="preserve">. </w:t>
      </w:r>
      <w:r w:rsidR="00F21E70">
        <w:t>The</w:t>
      </w:r>
      <w:r w:rsidR="007D7860">
        <w:t xml:space="preserve"> </w:t>
      </w:r>
      <w:r w:rsidR="0004026E">
        <w:t>plasticity rule</w:t>
      </w:r>
      <w:r w:rsidR="00873CE8">
        <w:t xml:space="preserve"> </w:t>
      </w:r>
      <w:r w:rsidR="00BC4CB7">
        <w:t>i</w:t>
      </w:r>
      <w:r w:rsidR="007D7860">
        <w:t xml:space="preserve">s implemented </w:t>
      </w:r>
      <w:r w:rsidR="00F21E70">
        <w:t>in</w:t>
      </w:r>
      <w:r w:rsidR="007D7860">
        <w:t xml:space="preserve"> software, </w:t>
      </w:r>
      <w:r w:rsidR="001876A2">
        <w:t xml:space="preserve">and </w:t>
      </w:r>
      <w:r w:rsidR="00197DA9">
        <w:t xml:space="preserve">programming </w:t>
      </w:r>
      <w:r w:rsidR="001876A2">
        <w:t>puls</w:t>
      </w:r>
      <w:r w:rsidR="00FB6769">
        <w:t xml:space="preserve">es </w:t>
      </w:r>
      <w:r w:rsidR="00BC4CB7">
        <w:t>a</w:t>
      </w:r>
      <w:r w:rsidR="00BE649F">
        <w:t xml:space="preserve">re </w:t>
      </w:r>
      <w:r w:rsidR="007D7860">
        <w:t xml:space="preserve">delivered </w:t>
      </w:r>
      <w:r w:rsidR="00D91B64">
        <w:t>to change</w:t>
      </w:r>
      <w:r w:rsidR="002B2D3D">
        <w:t xml:space="preserve"> </w:t>
      </w:r>
      <w:r w:rsidR="009168FB">
        <w:t xml:space="preserve">the </w:t>
      </w:r>
      <w:r w:rsidR="002B2D3D">
        <w:t>inte</w:t>
      </w:r>
      <w:r w:rsidR="001A0F32">
        <w:t>rnal resistance</w:t>
      </w:r>
      <w:r w:rsidR="0004026E">
        <w:t xml:space="preserve"> of the device</w:t>
      </w:r>
      <w:r w:rsidR="00841D80">
        <w:t>.</w:t>
      </w:r>
      <w:r w:rsidR="00D91B64">
        <w:t xml:space="preserve"> </w:t>
      </w:r>
      <w:r w:rsidR="00841D80">
        <w:t>Resistive states</w:t>
      </w:r>
      <w:r w:rsidR="001D01F3">
        <w:t xml:space="preserve"> </w:t>
      </w:r>
      <w:r w:rsidR="00BC4CB7">
        <w:t>(weights) a</w:t>
      </w:r>
      <w:r w:rsidR="007A626C">
        <w:t>re</w:t>
      </w:r>
      <w:r w:rsidR="00DE39E2">
        <w:t xml:space="preserve"> </w:t>
      </w:r>
      <w:r w:rsidR="001D01F3">
        <w:t>translated</w:t>
      </w:r>
      <w:r w:rsidR="00526530">
        <w:t xml:space="preserve"> </w:t>
      </w:r>
      <w:r w:rsidR="001D77D2">
        <w:t xml:space="preserve">into </w:t>
      </w:r>
      <w:r w:rsidR="0082682E">
        <w:t>adjust</w:t>
      </w:r>
      <w:r w:rsidR="00BC4CB7">
        <w:t>able</w:t>
      </w:r>
      <w:r w:rsidR="00873CE8">
        <w:t xml:space="preserve"> </w:t>
      </w:r>
      <w:r w:rsidR="001D77D2">
        <w:t xml:space="preserve">voltage stimuli </w:t>
      </w:r>
      <w:r w:rsidR="00873CE8">
        <w:t>that</w:t>
      </w:r>
      <w:r w:rsidR="00BE649F">
        <w:t>, through</w:t>
      </w:r>
      <w:r w:rsidR="00D106D6">
        <w:t xml:space="preserve"> CME</w:t>
      </w:r>
      <w:r w:rsidR="00BE649F">
        <w:t xml:space="preserve">, </w:t>
      </w:r>
      <w:r w:rsidR="0004026E">
        <w:t>produc</w:t>
      </w:r>
      <w:r w:rsidR="00BE649F">
        <w:t>e</w:t>
      </w:r>
      <w:r w:rsidR="00A721A3">
        <w:t xml:space="preserve"> </w:t>
      </w:r>
      <w:r w:rsidR="00D106D6">
        <w:t xml:space="preserve">postsynaptic </w:t>
      </w:r>
      <w:r w:rsidR="00BE649F">
        <w:t>depolari</w:t>
      </w:r>
      <w:r w:rsidR="00BC4CB7">
        <w:t>s</w:t>
      </w:r>
      <w:r w:rsidR="00BE649F">
        <w:t>ations</w:t>
      </w:r>
      <w:r w:rsidR="00D106D6">
        <w:t xml:space="preserve"> </w:t>
      </w:r>
      <w:r w:rsidR="001D77D2">
        <w:t>in</w:t>
      </w:r>
      <w:r w:rsidR="00577ECF">
        <w:t xml:space="preserve"> the biological neuron</w:t>
      </w:r>
      <w:r w:rsidR="00A721A3">
        <w:t xml:space="preserve"> </w:t>
      </w:r>
      <w:r w:rsidR="001B153F">
        <w:t>(Fig. 1</w:t>
      </w:r>
      <w:r w:rsidR="0082682E">
        <w:t>b and supplementary figure 1</w:t>
      </w:r>
      <w:r w:rsidR="001B153F">
        <w:t>)</w:t>
      </w:r>
      <w:r w:rsidR="00292190">
        <w:t xml:space="preserve">. </w:t>
      </w:r>
      <w:r w:rsidR="00BC4CB7">
        <w:t>Notably</w:t>
      </w:r>
      <w:r w:rsidR="00A721A3">
        <w:t xml:space="preserve">, </w:t>
      </w:r>
      <w:r w:rsidR="0004026E">
        <w:t xml:space="preserve">these </w:t>
      </w:r>
      <w:r w:rsidR="00A721A3">
        <w:t>capacitive</w:t>
      </w:r>
      <w:r w:rsidR="0004026E">
        <w:t>ly-induced</w:t>
      </w:r>
      <w:r w:rsidR="00A721A3">
        <w:t xml:space="preserve"> depolari</w:t>
      </w:r>
      <w:r w:rsidR="00BC4CB7">
        <w:t>s</w:t>
      </w:r>
      <w:r w:rsidR="00A721A3">
        <w:t xml:space="preserve">ations </w:t>
      </w:r>
      <w:r w:rsidR="00443AEB">
        <w:t>resemble</w:t>
      </w:r>
      <w:r w:rsidR="00292190">
        <w:t xml:space="preserve"> native excitatory-postsynaptic potentials (EPSPs)</w:t>
      </w:r>
      <w:r w:rsidR="00BE649F">
        <w:t>, eventually</w:t>
      </w:r>
      <w:r w:rsidR="009168FB">
        <w:t xml:space="preserve"> le</w:t>
      </w:r>
      <w:r w:rsidR="00091E9B">
        <w:t>a</w:t>
      </w:r>
      <w:r w:rsidR="009168FB">
        <w:t>d</w:t>
      </w:r>
      <w:r w:rsidR="00BE649F">
        <w:t>ing</w:t>
      </w:r>
      <w:r w:rsidR="009168FB">
        <w:t xml:space="preserve"> to spike firing when </w:t>
      </w:r>
      <w:r w:rsidR="00BC4CB7">
        <w:t xml:space="preserve">the biological cell </w:t>
      </w:r>
      <w:r w:rsidR="001A0F32">
        <w:t xml:space="preserve">threshold </w:t>
      </w:r>
      <w:r w:rsidR="00BC4CB7">
        <w:t xml:space="preserve">is exceeded </w:t>
      </w:r>
      <w:r w:rsidR="00292190">
        <w:t>(</w:t>
      </w:r>
      <w:r w:rsidR="0082682E">
        <w:t>supplementary figure 1</w:t>
      </w:r>
      <w:r w:rsidR="00A721A3">
        <w:t>)</w:t>
      </w:r>
      <w:r w:rsidR="00292190">
        <w:t xml:space="preserve">. </w:t>
      </w:r>
      <w:r w:rsidR="00B85C0A">
        <w:t>W</w:t>
      </w:r>
      <w:r w:rsidR="0082682E" w:rsidRPr="00D216B7">
        <w:t xml:space="preserve">e </w:t>
      </w:r>
      <w:r w:rsidR="009168FB">
        <w:t>conceived</w:t>
      </w:r>
      <w:r w:rsidR="0082682E" w:rsidRPr="00D216B7">
        <w:t xml:space="preserve"> </w:t>
      </w:r>
      <w:r w:rsidR="001D01F3">
        <w:t>the</w:t>
      </w:r>
      <w:r w:rsidR="0082682E" w:rsidRPr="00D216B7">
        <w:t xml:space="preserve"> </w:t>
      </w:r>
      <w:r w:rsidR="0082682E" w:rsidRPr="001D01F3">
        <w:rPr>
          <w:i/>
        </w:rPr>
        <w:t>biological-to-artificial synaptor</w:t>
      </w:r>
      <w:r w:rsidR="0082682E" w:rsidRPr="00D216B7">
        <w:t xml:space="preserve"> (</w:t>
      </w:r>
      <w:r w:rsidR="0082682E" w:rsidRPr="00D216B7">
        <w:rPr>
          <w:i/>
        </w:rPr>
        <w:t>BA</w:t>
      </w:r>
      <w:r w:rsidR="0082682E" w:rsidRPr="00D216B7">
        <w:rPr>
          <w:i/>
          <w:vertAlign w:val="subscript"/>
        </w:rPr>
        <w:t>syn</w:t>
      </w:r>
      <w:r w:rsidR="0082682E" w:rsidRPr="00D216B7">
        <w:t>)</w:t>
      </w:r>
      <w:r w:rsidR="00B85C0A">
        <w:t xml:space="preserve"> following a similar approach</w:t>
      </w:r>
      <w:r w:rsidR="009168FB">
        <w:t xml:space="preserve">. </w:t>
      </w:r>
      <w:r w:rsidR="0031231F" w:rsidRPr="00C965E7">
        <w:t xml:space="preserve">BN </w:t>
      </w:r>
      <w:r w:rsidR="009168FB">
        <w:t>spikes</w:t>
      </w:r>
      <w:r w:rsidR="0031231F">
        <w:t xml:space="preserve"> </w:t>
      </w:r>
      <w:r w:rsidR="00062661">
        <w:t>a</w:t>
      </w:r>
      <w:r w:rsidR="00BE649F">
        <w:t xml:space="preserve">re </w:t>
      </w:r>
      <w:r w:rsidR="0031231F" w:rsidRPr="00C965E7">
        <w:t xml:space="preserve">recorded by a </w:t>
      </w:r>
      <w:r w:rsidR="007A626C">
        <w:t xml:space="preserve">patch-clamp </w:t>
      </w:r>
      <w:r w:rsidR="0031231F" w:rsidRPr="00C965E7">
        <w:t>microelectrode</w:t>
      </w:r>
      <w:r w:rsidR="00BE649F">
        <w:t xml:space="preserve">, </w:t>
      </w:r>
      <w:r w:rsidR="00B85C0A">
        <w:t xml:space="preserve">then </w:t>
      </w:r>
      <w:r w:rsidR="001D01F3">
        <w:t>processed</w:t>
      </w:r>
      <w:r w:rsidR="00BE649F">
        <w:t xml:space="preserve"> by </w:t>
      </w:r>
      <w:r w:rsidR="00091E9B">
        <w:t>the</w:t>
      </w:r>
      <w:r w:rsidR="00BE649F">
        <w:t xml:space="preserve"> plasticity-driven memristor</w:t>
      </w:r>
      <w:r w:rsidR="00091E9B">
        <w:t xml:space="preserve"> </w:t>
      </w:r>
      <w:r w:rsidR="00BE649F">
        <w:t>MR2</w:t>
      </w:r>
      <w:r w:rsidR="00091E9B">
        <w:t>,</w:t>
      </w:r>
      <w:r w:rsidR="0031231F" w:rsidRPr="00C965E7">
        <w:t xml:space="preserve"> </w:t>
      </w:r>
      <w:r w:rsidR="00BE649F">
        <w:t xml:space="preserve">and </w:t>
      </w:r>
      <w:r w:rsidR="00B85C0A">
        <w:t>finally</w:t>
      </w:r>
      <w:r w:rsidR="0031231F">
        <w:t xml:space="preserve"> transmitted to </w:t>
      </w:r>
      <w:r w:rsidR="00112581">
        <w:t>a second</w:t>
      </w:r>
      <w:r w:rsidR="0031231F">
        <w:t xml:space="preserve"> silicon neuron</w:t>
      </w:r>
      <w:r w:rsidR="00112581">
        <w:t>, AN</w:t>
      </w:r>
      <w:r w:rsidR="00112581" w:rsidRPr="00D216B7">
        <w:rPr>
          <w:vertAlign w:val="subscript"/>
        </w:rPr>
        <w:t>post</w:t>
      </w:r>
      <w:r w:rsidR="00112581">
        <w:t>,</w:t>
      </w:r>
      <w:r w:rsidR="0031231F">
        <w:t xml:space="preserve"> </w:t>
      </w:r>
      <w:r w:rsidR="009168FB">
        <w:t xml:space="preserve">via </w:t>
      </w:r>
      <w:r w:rsidR="0031231F">
        <w:t>current injection</w:t>
      </w:r>
      <w:r w:rsidR="00B526E2">
        <w:t xml:space="preserve">. </w:t>
      </w:r>
      <w:r w:rsidR="00062661">
        <w:t xml:space="preserve">This configuration comprises </w:t>
      </w:r>
      <w:r w:rsidR="00B526E2">
        <w:t>a</w:t>
      </w:r>
      <w:r w:rsidR="00112581">
        <w:t xml:space="preserve"> </w:t>
      </w:r>
      <w:r w:rsidR="00640EDD">
        <w:t>representative</w:t>
      </w:r>
      <w:r w:rsidR="00112581">
        <w:t xml:space="preserve"> example</w:t>
      </w:r>
      <w:r w:rsidR="00080EEB">
        <w:t xml:space="preserve"> </w:t>
      </w:r>
      <w:r w:rsidR="00112581">
        <w:t>of</w:t>
      </w:r>
      <w:r w:rsidR="00B526E2">
        <w:t xml:space="preserve"> </w:t>
      </w:r>
      <w:r w:rsidR="00640EDD">
        <w:t xml:space="preserve">hybrid </w:t>
      </w:r>
      <w:r w:rsidR="00080EEB">
        <w:t>circuit</w:t>
      </w:r>
      <w:r w:rsidR="00640EDD">
        <w:t xml:space="preserve"> connecting silicon spiking neuron</w:t>
      </w:r>
      <w:r w:rsidR="00723A08">
        <w:t>s to a</w:t>
      </w:r>
      <w:r w:rsidR="00640EDD">
        <w:t xml:space="preserve"> biological neuron</w:t>
      </w:r>
      <w:r w:rsidR="00CE44C7">
        <w:t xml:space="preserve"> </w:t>
      </w:r>
      <w:r w:rsidR="00CE44C7">
        <w:rPr>
          <w:color w:val="FF0000"/>
        </w:rPr>
        <w:t>and illustrat</w:t>
      </w:r>
      <w:r w:rsidR="0087639F">
        <w:rPr>
          <w:color w:val="FF0000"/>
        </w:rPr>
        <w:t>es how an artificial neuron can influence the firing of another artificial neuron through a biological intermediary without any externally forced signals along the route</w:t>
      </w:r>
      <w:bookmarkStart w:id="0" w:name="_GoBack"/>
      <w:bookmarkEnd w:id="0"/>
      <w:r w:rsidR="00640EDD">
        <w:t>.</w:t>
      </w:r>
      <w:r w:rsidR="00062661">
        <w:t xml:space="preserve"> In summary,</w:t>
      </w:r>
      <w:r w:rsidR="00640EDD">
        <w:t xml:space="preserve"> </w:t>
      </w:r>
      <w:r w:rsidR="00062661">
        <w:t>a</w:t>
      </w:r>
      <w:r w:rsidR="005D167B">
        <w:t>long the</w:t>
      </w:r>
      <w:r w:rsidR="0007108B">
        <w:t xml:space="preserve"> </w:t>
      </w:r>
      <w:r w:rsidR="00C95768">
        <w:t>forward</w:t>
      </w:r>
      <w:r w:rsidR="0007108B">
        <w:t xml:space="preserve"> pathway</w:t>
      </w:r>
      <w:r w:rsidR="005D167B">
        <w:t xml:space="preserve">, </w:t>
      </w:r>
      <w:r w:rsidR="00723A08">
        <w:t>the artificial</w:t>
      </w:r>
      <w:r w:rsidR="0007108B">
        <w:t xml:space="preserve"> </w:t>
      </w:r>
      <w:r w:rsidR="00723A08">
        <w:t xml:space="preserve">‘presynaptic’ </w:t>
      </w:r>
      <w:r w:rsidR="00DD6164">
        <w:t xml:space="preserve">neuron </w:t>
      </w:r>
      <w:r w:rsidR="0007108B">
        <w:t>AN</w:t>
      </w:r>
      <w:r w:rsidR="0007108B" w:rsidRPr="00D216B7">
        <w:rPr>
          <w:vertAlign w:val="subscript"/>
        </w:rPr>
        <w:t>pre</w:t>
      </w:r>
      <w:r w:rsidR="0007108B">
        <w:t xml:space="preserve"> </w:t>
      </w:r>
      <w:r w:rsidR="00DD6164">
        <w:t>excit</w:t>
      </w:r>
      <w:r w:rsidR="005D167B">
        <w:t>ed</w:t>
      </w:r>
      <w:r w:rsidR="0007108B">
        <w:t xml:space="preserve"> BN</w:t>
      </w:r>
      <w:r w:rsidR="00DD6164">
        <w:t xml:space="preserve"> through </w:t>
      </w:r>
      <w:r w:rsidR="00DD6164" w:rsidRPr="00DD6164">
        <w:rPr>
          <w:i/>
        </w:rPr>
        <w:t>AB</w:t>
      </w:r>
      <w:r w:rsidR="00DD6164" w:rsidRPr="00DD6164">
        <w:rPr>
          <w:i/>
          <w:vertAlign w:val="subscript"/>
        </w:rPr>
        <w:t>syn</w:t>
      </w:r>
      <w:r w:rsidR="00723A08">
        <w:t>. Through the return branch</w:t>
      </w:r>
      <w:r w:rsidR="00062661">
        <w:t>,</w:t>
      </w:r>
      <w:r w:rsidR="00723A08">
        <w:t xml:space="preserve"> </w:t>
      </w:r>
      <w:r w:rsidR="00DD6164">
        <w:t xml:space="preserve">BN </w:t>
      </w:r>
      <w:r w:rsidR="00B85C0A">
        <w:t>stimulated</w:t>
      </w:r>
      <w:r w:rsidR="00DD6164">
        <w:t xml:space="preserve"> </w:t>
      </w:r>
      <w:r w:rsidR="00723A08">
        <w:t>the ‘postsynaptic’</w:t>
      </w:r>
      <w:r w:rsidR="00DD6164">
        <w:t xml:space="preserve"> silicon neuron AN</w:t>
      </w:r>
      <w:r w:rsidR="00DD6164" w:rsidRPr="00D216B7">
        <w:rPr>
          <w:vertAlign w:val="subscript"/>
        </w:rPr>
        <w:t>post</w:t>
      </w:r>
      <w:r w:rsidR="00DD6164">
        <w:t xml:space="preserve"> through </w:t>
      </w:r>
      <w:r w:rsidR="00DD6164" w:rsidRPr="00DD6164">
        <w:rPr>
          <w:i/>
        </w:rPr>
        <w:t>BA</w:t>
      </w:r>
      <w:r w:rsidR="00DD6164" w:rsidRPr="00DD6164">
        <w:rPr>
          <w:i/>
          <w:vertAlign w:val="subscript"/>
        </w:rPr>
        <w:t>syn</w:t>
      </w:r>
      <w:r w:rsidR="0007108B">
        <w:t xml:space="preserve"> </w:t>
      </w:r>
      <w:r w:rsidR="0082682E" w:rsidRPr="00D216B7">
        <w:t>(Fig. 1).</w:t>
      </w:r>
      <w:r w:rsidR="00CE44C7">
        <w:t xml:space="preserve"> </w:t>
      </w:r>
    </w:p>
    <w:p w14:paraId="0A5EA881" w14:textId="1340C2B3" w:rsidR="00D12D2C" w:rsidRPr="00DD7F2C" w:rsidRDefault="00D82D3C" w:rsidP="00D216B7">
      <w:pPr>
        <w:pStyle w:val="NormalWeb"/>
        <w:spacing w:after="0" w:line="240" w:lineRule="auto"/>
        <w:jc w:val="both"/>
      </w:pPr>
      <w:r w:rsidRPr="00124E6A">
        <w:t xml:space="preserve">An </w:t>
      </w:r>
      <w:r w:rsidR="008F2F79">
        <w:t>intriguing</w:t>
      </w:r>
      <w:r w:rsidRPr="00124E6A">
        <w:t xml:space="preserve"> method for </w:t>
      </w:r>
      <w:r w:rsidR="008F2F79">
        <w:t xml:space="preserve">implementing </w:t>
      </w:r>
      <w:r w:rsidR="00112581">
        <w:t xml:space="preserve">the </w:t>
      </w:r>
      <w:r w:rsidR="00F73286">
        <w:t>synaptors</w:t>
      </w:r>
      <w:r w:rsidR="001B153F" w:rsidDel="001B153F">
        <w:t xml:space="preserve"> </w:t>
      </w:r>
      <w:r w:rsidR="00496478">
        <w:t>involves using</w:t>
      </w:r>
      <w:r w:rsidRPr="00124E6A">
        <w:t xml:space="preserve"> the standardised interface of the </w:t>
      </w:r>
      <w:r w:rsidR="006E3B9B">
        <w:t>I</w:t>
      </w:r>
      <w:r w:rsidRPr="00124E6A">
        <w:t xml:space="preserve">nternet, which has been </w:t>
      </w:r>
      <w:r w:rsidR="00F73286">
        <w:t xml:space="preserve">previously </w:t>
      </w:r>
      <w:r w:rsidRPr="00124E6A">
        <w:t xml:space="preserve">trialled for </w:t>
      </w:r>
      <w:r w:rsidR="00C70BA8">
        <w:t xml:space="preserve">non-synaptic </w:t>
      </w:r>
      <w:r w:rsidRPr="00124E6A">
        <w:t xml:space="preserve">network </w:t>
      </w:r>
      <w:r w:rsidR="00C70BA8">
        <w:t>communication</w:t>
      </w:r>
      <w:r w:rsidR="00DD7F2C">
        <w:t>s</w:t>
      </w:r>
      <w:r w:rsidRPr="00D463DB">
        <w:fldChar w:fldCharType="begin" w:fldLock="1"/>
      </w:r>
      <w:r w:rsidR="00512609">
        <w:instrText xml:space="preserve"> ADDIN ZOTERO_ITEM CSL_CITATION {"citationID":"i4E4Jl7C","properties":{"formattedCitation":"\\super 14,15\\nosupersub{}","plainCitation":"14,15","noteIndex":0},"citationItems":[{"id":"NjYPbEVM/FBlkxW75","uris":["http://www.mendeley.com/documents/?uuid=b31932f0-f4c8-38f1-8a56-b1052f64c1be"],"uri":["http://www.mendeley.com/documents/?uuid=b31932f0-f4c8-38f1-8a56-b1052f64c1be"],"itemData":{"DOI":"10.1109/EBCCSP.2015.7300664","ISBN":"978-1-4673-7888-8","author":[{"dropping-particle":"","family":"George","given":"Richard","non-dropping-particle":"","parse-names":false,"suffix":""},{"dropping-particle":"","family":"Mayr","given":"Christian","non-dropping-particle":"","parse-names":false,"suffix":""},{"dropping-particle":"","family":"Indiveri","given":"Giacomo","non-dropping-particle":"","parse-names":false,"suffix":""},{"dropping-particle":"","family":"Vassanelli","given":"Stefano","non-dropping-particle":"","parse-names":false,"suffix":""}],"container-title":"2015 International Conference on Event-based Control, Communication, and Signal Processing (EBCCSP)","id":"ITEM-1","issued":{"date-parts":[["2015","6"]]},"page":"1-4","publisher":"IEEE","title":"Event-based softcore processor in a biohybrid setup applied to structural plasticity","type":"paper-conference"}},{"id":"NjYPbEVM/5JTuHj9l","uris":["http://www.mendeley.com/documents/?uuid=c21046f9-3803-3ea1-82a8-a5ac0073a7a9"],"uri":["http://www.mendeley.com/documents/?uuid=c21046f9-3803-3ea1-82a8-a5ac0073a7a9"],"itemData":{"DOI":"10.1109/IJCNN.2013.6706887","ISBN":"978-1-4673-6129-3","author":[{"dropping-particle":"","family":"Rast","given":"Alexander D.","non-dropping-particle":"","parse-names":false,"suffix":""},{"dropping-particle":"","family":"Partzsch","given":"Johannes","non-dropping-particle":"","parse-names":false,"suffix":""},{"dropping-particle":"","family":"Mayr","given":"Christian","non-dropping-particle":"","parse-names":false,"suffix":""},{"dropping-particle":"","family":"Schemmel","given":"Johannes","non-dropping-particle":"","parse-names":false,"suffix":""},{"dropping-particle":"","family":"Hartmann","given":"Stefan","non-dropping-particle":"","parse-names":false,"suffix":""},{"dropping-particle":"","family":"Plana","given":"Luis A.","non-dropping-particle":"","parse-names":false,"suffix":""},{"dropping-particle":"","family":"Temple","given":"Steve","non-dropping-particle":"","parse-names":false,"suffix":""},{"dropping-particle":"","family":"Lester","given":"David R.","non-dropping-particle":"","parse-names":false,"suffix":""},{"dropping-particle":"","family":"Schuffny","given":"Rene","non-dropping-particle":"","parse-names":false,"suffix":""},{"dropping-particle":"","family":"Furber","given":"Steve","non-dropping-particle":"","parse-names":false,"suffix":""}],"container-title":"The 2013 International Joint Conference on Neural Networks (IJCNN)","id":"ITEM-2","issued":{"date-parts":[["2013","8"]]},"page":"1-8","publisher":"IEEE","title":"A location-independent direct link neuromorphic interface","type":"paper-conference"}}],"schema":"https://github.com/citation-style-language/schema/raw/master/csl-citation.json"} </w:instrText>
      </w:r>
      <w:r w:rsidRPr="00D463DB">
        <w:fldChar w:fldCharType="separate"/>
      </w:r>
      <w:r w:rsidR="001627C2" w:rsidRPr="001627C2">
        <w:rPr>
          <w:vertAlign w:val="superscript"/>
          <w:lang w:val="en-US"/>
        </w:rPr>
        <w:t>14,15</w:t>
      </w:r>
      <w:r w:rsidRPr="00D463DB">
        <w:fldChar w:fldCharType="end"/>
      </w:r>
      <w:r w:rsidR="005C1659" w:rsidRPr="001413B6">
        <w:rPr>
          <w:vertAlign w:val="superscript"/>
        </w:rPr>
        <w:t>,</w:t>
      </w:r>
      <w:r w:rsidR="005C1659">
        <w:rPr>
          <w:vertAlign w:val="superscript"/>
        </w:rPr>
        <w:fldChar w:fldCharType="begin"/>
      </w:r>
      <w:r w:rsidR="001627C2">
        <w:rPr>
          <w:vertAlign w:val="superscript"/>
        </w:rPr>
        <w:instrText xml:space="preserve"> ADDIN ZOTERO_ITEM CSL_CITATION {"citationID":"TRoywPB8","properties":{"formattedCitation":"\\super 16\\nosupersub{}","plainCitation":"16","noteIndex":0},"citationItems":[{"id":5528,"uris":["http://zotero.org/users/1307934/items/32M3RUXD"],"uri":["http://zotero.org/users/1307934/items/32M3RUXD"],"itemData":{"id":5528,"type":"article-journal","title":"A Biohybrid Setup for Coupling Biological and Neuromorphic Neural Networks","container-title":"Frontiers in Neuroscience","volume":"13","source":"Frontiers","abstract":"Developing technologies for coupling neural activity and artificial neural components, is key for advancing neural interfaces and neuroprosthetics. We present a biohybrid experimental setting, where the activity of a biological neural network is coupled to a biomimetic hardware network. The implementation of the hardware network (denoted NeuroSoC) exhibits complex dynamics with a multiplicity of time-scales, emulating 2880 neurons and 12.7M synapses, designed on a VLSI chip. This network is coupled to a neural network in-vitro, where the activities of both the biological and the hardware networks can be recorded, processed and integrated bidirectionally in real-time. This experimental setup enables an adjustable and well-monitored coupling, while at the same time providing access to the key functional features of neural networks. We demonstrate the feasibility to functionally couple the two networks and of implementing control circuits to modify the biohybrid activity. Overall, we provide an experimental model for neuromorphic-neural interfaces, hopefully to advance the capability to interface with neural activity, and with its irregularities in pathology","URL":"https://www.frontiersin.org/articles/10.3389/fnins.2019.00432/full?utm_source=FRN&amp;utm_medium=EMAIL_IRIS&amp;utm_campaign=EMI_FRN_ARTICLEPUBLISHED_COAUTHORS&amp;utm_content=ARTICLE_TITLE","DOI":"10.3389/fnins.2019.00432","ISSN":"1662-453X","journalAbbreviation":"Front. Neurosci.","language":"English","author":[{"family":"Keren","given":"Hanna"},{"family":"Partzsch","given":"Johannes"},{"family":"Marom","given":"Shimon"},{"family":"Mayr","given":"Christian G."}],"issued":{"date-parts":[["2019"]]},"accessed":{"date-parts":[["2019",5,10]]}}}],"schema":"https://github.com/citation-style-language/schema/raw/master/csl-citation.json"} </w:instrText>
      </w:r>
      <w:r w:rsidR="005C1659">
        <w:rPr>
          <w:vertAlign w:val="superscript"/>
        </w:rPr>
        <w:fldChar w:fldCharType="separate"/>
      </w:r>
      <w:r w:rsidR="001627C2" w:rsidRPr="001627C2">
        <w:rPr>
          <w:vertAlign w:val="superscript"/>
          <w:lang w:val="en-US"/>
        </w:rPr>
        <w:t>16</w:t>
      </w:r>
      <w:r w:rsidR="005C1659">
        <w:rPr>
          <w:vertAlign w:val="superscript"/>
        </w:rPr>
        <w:fldChar w:fldCharType="end"/>
      </w:r>
      <w:r w:rsidR="00DD7F2C">
        <w:t xml:space="preserve">. </w:t>
      </w:r>
      <w:r w:rsidR="00CE6AD4">
        <w:t>W</w:t>
      </w:r>
      <w:r w:rsidR="00DD7F2C">
        <w:t>e</w:t>
      </w:r>
      <w:r w:rsidR="00CE6AD4">
        <w:t xml:space="preserve"> thus</w:t>
      </w:r>
      <w:r w:rsidR="00DD7F2C">
        <w:t xml:space="preserve"> </w:t>
      </w:r>
      <w:r w:rsidR="0025741A">
        <w:t xml:space="preserve">instantiated our example </w:t>
      </w:r>
      <w:r w:rsidR="00593553">
        <w:t xml:space="preserve">of </w:t>
      </w:r>
      <w:r w:rsidR="0025741A">
        <w:t>synaptor</w:t>
      </w:r>
      <w:r w:rsidR="00593553">
        <w:t>-linked</w:t>
      </w:r>
      <w:r w:rsidR="0025741A">
        <w:t xml:space="preserve"> </w:t>
      </w:r>
      <w:r w:rsidR="00EC3828">
        <w:t>circuit</w:t>
      </w:r>
      <w:r w:rsidR="0025741A">
        <w:t xml:space="preserve"> in a</w:t>
      </w:r>
      <w:r w:rsidR="00EC3828">
        <w:t xml:space="preserve"> </w:t>
      </w:r>
      <w:r w:rsidR="0085293D">
        <w:t>geographically-distributed</w:t>
      </w:r>
      <w:r w:rsidR="0025741A">
        <w:t xml:space="preserve"> manner</w:t>
      </w:r>
      <w:r w:rsidR="00DD7F2C">
        <w:t xml:space="preserve">. </w:t>
      </w:r>
      <w:r w:rsidR="008144D7">
        <w:rPr>
          <w:color w:val="000000" w:themeColor="text1"/>
        </w:rPr>
        <w:t>T</w:t>
      </w:r>
      <w:r w:rsidR="00D12D2C" w:rsidRPr="001413B6">
        <w:rPr>
          <w:color w:val="000000" w:themeColor="text1"/>
        </w:rPr>
        <w:t xml:space="preserve">hree set-ups </w:t>
      </w:r>
      <w:r w:rsidR="008144D7">
        <w:rPr>
          <w:color w:val="000000" w:themeColor="text1"/>
        </w:rPr>
        <w:t xml:space="preserve">were </w:t>
      </w:r>
      <w:r w:rsidR="00D12D2C" w:rsidRPr="001413B6">
        <w:rPr>
          <w:color w:val="000000" w:themeColor="text1"/>
        </w:rPr>
        <w:t>connected via user datagram protocol</w:t>
      </w:r>
      <w:r w:rsidR="00443AEB" w:rsidRPr="001413B6">
        <w:rPr>
          <w:color w:val="000000" w:themeColor="text1"/>
        </w:rPr>
        <w:t xml:space="preserve"> (UDP)</w:t>
      </w:r>
      <w:r w:rsidR="0025741A">
        <w:rPr>
          <w:color w:val="000000" w:themeColor="text1"/>
        </w:rPr>
        <w:t>:</w:t>
      </w:r>
      <w:r w:rsidR="00D12D2C" w:rsidRPr="001413B6">
        <w:rPr>
          <w:color w:val="000000" w:themeColor="text1"/>
        </w:rPr>
        <w:t xml:space="preserve"> a neuromorphic chip hosting </w:t>
      </w:r>
      <w:r w:rsidR="008144D7">
        <w:rPr>
          <w:color w:val="000000" w:themeColor="text1"/>
        </w:rPr>
        <w:t>silicon</w:t>
      </w:r>
      <w:r w:rsidR="001B7AC4">
        <w:rPr>
          <w:color w:val="000000" w:themeColor="text1"/>
        </w:rPr>
        <w:t xml:space="preserve"> </w:t>
      </w:r>
      <w:r w:rsidR="008144D7">
        <w:rPr>
          <w:color w:val="000000" w:themeColor="text1"/>
        </w:rPr>
        <w:t>spiking</w:t>
      </w:r>
      <w:r w:rsidR="008144D7" w:rsidRPr="001413B6">
        <w:rPr>
          <w:color w:val="000000" w:themeColor="text1"/>
        </w:rPr>
        <w:t xml:space="preserve"> </w:t>
      </w:r>
      <w:r w:rsidR="00D12D2C" w:rsidRPr="001413B6">
        <w:rPr>
          <w:color w:val="000000" w:themeColor="text1"/>
        </w:rPr>
        <w:t xml:space="preserve">neurons (located in Zurich, Switzerland), a memristor handling instrument (Southampton, UK) and a </w:t>
      </w:r>
      <w:r w:rsidR="008144D7">
        <w:rPr>
          <w:color w:val="000000" w:themeColor="text1"/>
        </w:rPr>
        <w:t xml:space="preserve">capacitive </w:t>
      </w:r>
      <w:r w:rsidR="00D12D2C" w:rsidRPr="001413B6">
        <w:rPr>
          <w:color w:val="000000" w:themeColor="text1"/>
        </w:rPr>
        <w:t xml:space="preserve">multi-electrode array </w:t>
      </w:r>
      <w:r w:rsidR="008144D7">
        <w:rPr>
          <w:color w:val="000000" w:themeColor="text1"/>
        </w:rPr>
        <w:t xml:space="preserve">with </w:t>
      </w:r>
      <w:r w:rsidR="00D12D2C" w:rsidRPr="001413B6">
        <w:rPr>
          <w:color w:val="000000" w:themeColor="text1"/>
        </w:rPr>
        <w:t xml:space="preserve">neurons </w:t>
      </w:r>
      <w:r w:rsidR="008144D7">
        <w:rPr>
          <w:color w:val="000000" w:themeColor="text1"/>
        </w:rPr>
        <w:t xml:space="preserve">of the rat hippocampus </w:t>
      </w:r>
      <w:r w:rsidR="00D12D2C" w:rsidRPr="001413B6">
        <w:rPr>
          <w:color w:val="000000" w:themeColor="text1"/>
        </w:rPr>
        <w:t>(Padova, Italy)</w:t>
      </w:r>
      <w:r w:rsidR="00EC3828" w:rsidRPr="00EC3828">
        <w:t xml:space="preserve"> </w:t>
      </w:r>
      <w:r w:rsidR="00EC3828">
        <w:t>(Supplementary figure 2)</w:t>
      </w:r>
      <w:r w:rsidR="001E2CC8">
        <w:rPr>
          <w:color w:val="000000" w:themeColor="text1"/>
        </w:rPr>
        <w:t>.</w:t>
      </w:r>
      <w:r w:rsidR="008F7268" w:rsidRPr="001413B6">
        <w:rPr>
          <w:color w:val="000000" w:themeColor="text1"/>
        </w:rPr>
        <w:t xml:space="preserve"> </w:t>
      </w:r>
      <w:r w:rsidR="00764BCB" w:rsidRPr="001413B6">
        <w:rPr>
          <w:color w:val="000000" w:themeColor="text1"/>
        </w:rPr>
        <w:t>Notably</w:t>
      </w:r>
      <w:r w:rsidR="008F49F5" w:rsidRPr="001413B6">
        <w:rPr>
          <w:color w:val="000000" w:themeColor="text1"/>
        </w:rPr>
        <w:t>, t</w:t>
      </w:r>
      <w:r w:rsidR="00D12D2C" w:rsidRPr="001413B6">
        <w:rPr>
          <w:color w:val="000000" w:themeColor="text1"/>
        </w:rPr>
        <w:t>he artificial and biological neuron set-ups communicate</w:t>
      </w:r>
      <w:r w:rsidR="00B569F8">
        <w:rPr>
          <w:color w:val="000000" w:themeColor="text1"/>
        </w:rPr>
        <w:t>d</w:t>
      </w:r>
      <w:r w:rsidR="00D12D2C" w:rsidRPr="001413B6">
        <w:rPr>
          <w:color w:val="000000" w:themeColor="text1"/>
        </w:rPr>
        <w:t xml:space="preserve"> exclusively via the </w:t>
      </w:r>
      <w:r w:rsidR="0086366E" w:rsidRPr="001413B6">
        <w:rPr>
          <w:color w:val="000000" w:themeColor="text1"/>
        </w:rPr>
        <w:t xml:space="preserve">memristor </w:t>
      </w:r>
      <w:r w:rsidR="00D12D2C" w:rsidRPr="001413B6">
        <w:rPr>
          <w:color w:val="000000" w:themeColor="text1"/>
        </w:rPr>
        <w:t xml:space="preserve">set-up </w:t>
      </w:r>
      <w:r w:rsidR="008F49F5" w:rsidRPr="001413B6">
        <w:rPr>
          <w:color w:val="000000" w:themeColor="text1"/>
        </w:rPr>
        <w:t>(see also</w:t>
      </w:r>
      <w:r w:rsidR="00D12D2C" w:rsidRPr="001413B6">
        <w:rPr>
          <w:color w:val="000000" w:themeColor="text1"/>
        </w:rPr>
        <w:t xml:space="preserve"> Supplementary note 2</w:t>
      </w:r>
      <w:r w:rsidR="008F49F5" w:rsidRPr="001413B6">
        <w:rPr>
          <w:color w:val="000000" w:themeColor="text1"/>
        </w:rPr>
        <w:t>)</w:t>
      </w:r>
      <w:r w:rsidR="00D12D2C" w:rsidRPr="001413B6">
        <w:rPr>
          <w:color w:val="000000" w:themeColor="text1"/>
        </w:rPr>
        <w:t>, thereby</w:t>
      </w:r>
      <w:r w:rsidR="000E37B3" w:rsidRPr="001413B6">
        <w:rPr>
          <w:color w:val="000000" w:themeColor="text1"/>
        </w:rPr>
        <w:t xml:space="preserve"> univocally</w:t>
      </w:r>
      <w:r w:rsidR="00D12D2C" w:rsidRPr="001413B6">
        <w:rPr>
          <w:color w:val="000000" w:themeColor="text1"/>
        </w:rPr>
        <w:t xml:space="preserve"> </w:t>
      </w:r>
      <w:r w:rsidR="000E37B3" w:rsidRPr="001413B6">
        <w:rPr>
          <w:color w:val="000000" w:themeColor="text1"/>
        </w:rPr>
        <w:t xml:space="preserve">establishing </w:t>
      </w:r>
      <w:r w:rsidR="00D12D2C" w:rsidRPr="001413B6">
        <w:rPr>
          <w:color w:val="000000" w:themeColor="text1"/>
        </w:rPr>
        <w:t xml:space="preserve">the two synaptors. The central position of the </w:t>
      </w:r>
      <w:r w:rsidR="0086366E" w:rsidRPr="001413B6">
        <w:rPr>
          <w:color w:val="000000" w:themeColor="text1"/>
        </w:rPr>
        <w:t xml:space="preserve">memristor </w:t>
      </w:r>
      <w:r w:rsidR="00D12D2C" w:rsidRPr="001413B6">
        <w:rPr>
          <w:color w:val="000000" w:themeColor="text1"/>
        </w:rPr>
        <w:t>set-up within the network render</w:t>
      </w:r>
      <w:r w:rsidR="00B569F8">
        <w:rPr>
          <w:color w:val="000000" w:themeColor="text1"/>
        </w:rPr>
        <w:t>ed</w:t>
      </w:r>
      <w:r w:rsidR="00D12D2C" w:rsidRPr="001413B6">
        <w:rPr>
          <w:color w:val="000000" w:themeColor="text1"/>
        </w:rPr>
        <w:t xml:space="preserve"> it the </w:t>
      </w:r>
      <w:r w:rsidR="00D12D2C" w:rsidRPr="001413B6">
        <w:rPr>
          <w:i/>
          <w:color w:val="000000" w:themeColor="text1"/>
        </w:rPr>
        <w:t>de facto</w:t>
      </w:r>
      <w:r w:rsidR="00D12D2C" w:rsidRPr="001413B6">
        <w:rPr>
          <w:color w:val="000000" w:themeColor="text1"/>
        </w:rPr>
        <w:t xml:space="preserve"> control centre of the entire system. </w:t>
      </w:r>
    </w:p>
    <w:p w14:paraId="6C73204C" w14:textId="496E83EB" w:rsidR="009236B7" w:rsidRPr="00124E6A" w:rsidRDefault="00622DBD" w:rsidP="00943459">
      <w:pPr>
        <w:pStyle w:val="NormalWeb"/>
        <w:spacing w:after="0" w:line="240" w:lineRule="auto"/>
        <w:jc w:val="both"/>
      </w:pPr>
      <w:r>
        <w:t xml:space="preserve">We </w:t>
      </w:r>
      <w:r w:rsidR="008144D7">
        <w:t>report</w:t>
      </w:r>
      <w:r>
        <w:t xml:space="preserve"> a</w:t>
      </w:r>
      <w:r w:rsidR="00E817C2" w:rsidRPr="00124E6A">
        <w:t xml:space="preserve"> </w:t>
      </w:r>
      <w:r w:rsidR="007813B7">
        <w:t>demonstrative</w:t>
      </w:r>
      <w:r w:rsidR="00E817C2" w:rsidRPr="00124E6A">
        <w:t xml:space="preserve"> experiment</w:t>
      </w:r>
      <w:r>
        <w:t xml:space="preserve"> where</w:t>
      </w:r>
      <w:r w:rsidR="00E817C2">
        <w:t xml:space="preserve"> </w:t>
      </w:r>
      <w:r w:rsidR="008144D7">
        <w:t xml:space="preserve">synaptor </w:t>
      </w:r>
      <w:r w:rsidR="00C70BA8">
        <w:t xml:space="preserve">plasticity </w:t>
      </w:r>
      <w:r w:rsidR="007813B7">
        <w:t>was</w:t>
      </w:r>
      <w:r w:rsidR="00CA695D">
        <w:t xml:space="preserve"> inspired </w:t>
      </w:r>
      <w:r w:rsidR="0025741A">
        <w:t>by</w:t>
      </w:r>
      <w:r w:rsidR="007813B7">
        <w:t xml:space="preserve"> </w:t>
      </w:r>
      <w:r w:rsidR="008144D7">
        <w:t xml:space="preserve">the Schaffer collateral - CA1 neuron </w:t>
      </w:r>
      <w:r w:rsidR="00605A52">
        <w:t xml:space="preserve">glutamatergic </w:t>
      </w:r>
      <w:r w:rsidR="008144D7">
        <w:t xml:space="preserve">synapse </w:t>
      </w:r>
      <w:r w:rsidR="00D54C25">
        <w:t xml:space="preserve">and the landmark demonstration </w:t>
      </w:r>
      <w:r w:rsidR="005D167B">
        <w:t>of</w:t>
      </w:r>
      <w:r w:rsidR="00D54C25">
        <w:t xml:space="preserve"> Dudek and Bear that </w:t>
      </w:r>
      <w:r w:rsidR="00BA3D02">
        <w:t xml:space="preserve">high frequency presynaptic </w:t>
      </w:r>
      <w:r w:rsidR="008144D7">
        <w:t>activity</w:t>
      </w:r>
      <w:r w:rsidR="00BA3D02">
        <w:t xml:space="preserve"> induces long-term potentiation (LTP) whereas low frequency firing causes long-term depression (LTD)</w:t>
      </w:r>
      <w:r w:rsidR="00AA2379">
        <w:rPr>
          <w:highlight w:val="yellow"/>
        </w:rPr>
        <w:fldChar w:fldCharType="begin"/>
      </w:r>
      <w:r w:rsidR="001627C2">
        <w:rPr>
          <w:highlight w:val="yellow"/>
        </w:rPr>
        <w:instrText xml:space="preserve"> ADDIN ZOTERO_ITEM CSL_CITATION {"citationID":"Rt0BxzIK","properties":{"formattedCitation":"\\super 17\\nosupersub{}","plainCitation":"17","noteIndex":0},"citationItems":[{"id":5441,"uris":["http://zotero.org/users/1307934/items/RZ6GGBIN"],"uri":["http://zotero.org/users/1307934/items/RZ6GGBIN"],"itemData":{"id":5441,"type":"article-journal","title":"Homosynaptic long-term depression in area CA1 of hippocampus and effects of N-methyl-D-aspartate receptor blockade.","container-title":"Proceedings of the National Academy of Sciences of the United States of America","page":"4363-4367","volume":"89","issue":"10","source":"PubMed Central","abstract":"We tested a theoretical prediction that patterns of excitatory input activity that consistently fail to activate target neurons sufficiently to induce synaptic potentiation will instead cause a specific synaptic depression. To realize this situation experimentally, the Schaffer collateral projection to area CA1 in rat hippocampal slices was stimulated electrically at frequencies ranging from 0.5 to 50 Hz. Nine hundred pulses at 1-3 Hz consistently yielded a depression of the CA1 population excitatory postsynaptic potential that persisted without signs of recovery for greater than 1 hr after cessation of the conditioning stimulation. This long-term depression was specific to the conditioned input, ruling out generalized changes in postsynaptic responsiveness or excitability. Three lines of evidence suggest that this effect is accounted for by a modification of synaptic effectiveness rather than damage to or fatigue of the stimulated inputs. First, the effect was dependent on the stimulation frequency; 900 pulses at 10 Hz caused no lasting change, and at 50 Hz a synaptic potentiation was usually observed. Second, the depressed synapses continued to support long-term potentiation in response to a high-frequency tetanus. Third, the effects of conditioning stimulation could be prevented by application of NMDA receptor antagonists. Thus, our data suggest that synaptic depression can be triggered by prolonged NMDA receptor activation that is below the threshold for inducing synaptic potentiation. We propose that this mechanism is important for the modifications of hippocampal response properties that underlie some forms of learning and memory.","ISSN":"0027-8424","note":"PMID: 1350090\nPMCID: PMC49082","journalAbbreviation":"Proc Natl Acad Sci U S A","author":[{"family":"Dudek","given":"S M"},{"family":"Bear","given":"M F"}],"issued":{"date-parts":[["1992",5,15]]}}}],"schema":"https://github.com/citation-style-language/schema/raw/master/csl-citation.json"} </w:instrText>
      </w:r>
      <w:r w:rsidR="00AA2379">
        <w:rPr>
          <w:highlight w:val="yellow"/>
        </w:rPr>
        <w:fldChar w:fldCharType="separate"/>
      </w:r>
      <w:r w:rsidR="001627C2" w:rsidRPr="001627C2">
        <w:rPr>
          <w:vertAlign w:val="superscript"/>
          <w:lang w:val="en-US"/>
        </w:rPr>
        <w:t>17</w:t>
      </w:r>
      <w:r w:rsidR="00AA2379">
        <w:rPr>
          <w:highlight w:val="yellow"/>
        </w:rPr>
        <w:fldChar w:fldCharType="end"/>
      </w:r>
      <w:r w:rsidR="00F00099">
        <w:t xml:space="preserve">. </w:t>
      </w:r>
      <w:r w:rsidR="00245C41">
        <w:t>Th</w:t>
      </w:r>
      <w:r w:rsidR="005861DE">
        <w:t>is</w:t>
      </w:r>
      <w:r w:rsidR="00245C41">
        <w:t xml:space="preserve"> </w:t>
      </w:r>
      <w:r w:rsidR="00605A52">
        <w:t>behaviour can be</w:t>
      </w:r>
      <w:r w:rsidR="00496CF9">
        <w:t xml:space="preserve"> interpreted </w:t>
      </w:r>
      <w:r w:rsidR="00B55525">
        <w:t>on the basis of the</w:t>
      </w:r>
      <w:r w:rsidR="00245C41">
        <w:t xml:space="preserve"> </w:t>
      </w:r>
      <w:r w:rsidR="00D54B9B">
        <w:t>Bienenstock-Cooper-Munro (</w:t>
      </w:r>
      <w:r w:rsidR="00245C41">
        <w:t>BCM</w:t>
      </w:r>
      <w:r w:rsidR="00D54B9B">
        <w:t>)</w:t>
      </w:r>
      <w:r w:rsidR="00245C41">
        <w:t xml:space="preserve"> theory,</w:t>
      </w:r>
      <w:r w:rsidR="00B05885">
        <w:t xml:space="preserve"> </w:t>
      </w:r>
      <w:r w:rsidR="0025741A">
        <w:t>modelling</w:t>
      </w:r>
      <w:r w:rsidR="00B05885">
        <w:t xml:space="preserve"> the </w:t>
      </w:r>
      <w:r w:rsidR="00324B16">
        <w:t xml:space="preserve">change of synaptic </w:t>
      </w:r>
      <w:r w:rsidR="007F749A">
        <w:t>strength</w:t>
      </w:r>
      <w:r w:rsidR="00324B16">
        <w:t xml:space="preserve"> </w:t>
      </w:r>
      <w:r w:rsidR="0025741A">
        <w:t>as dependent on</w:t>
      </w:r>
      <w:r w:rsidR="00324B16">
        <w:t xml:space="preserve"> the product of </w:t>
      </w:r>
      <w:r w:rsidR="007F749A">
        <w:t xml:space="preserve">the </w:t>
      </w:r>
      <w:r w:rsidR="00324B16">
        <w:t xml:space="preserve">input </w:t>
      </w:r>
      <w:r w:rsidR="007F749A">
        <w:t xml:space="preserve">presynaptic </w:t>
      </w:r>
      <w:r w:rsidR="00324B16">
        <w:t xml:space="preserve">activity and a function of </w:t>
      </w:r>
      <w:r w:rsidR="00605A52">
        <w:t xml:space="preserve">the </w:t>
      </w:r>
      <w:r w:rsidR="00324B16">
        <w:t xml:space="preserve">postsynaptic </w:t>
      </w:r>
      <w:r w:rsidR="00B05885">
        <w:t xml:space="preserve">response </w:t>
      </w:r>
      <w:r w:rsidR="00D54B9B">
        <w:t xml:space="preserve">with a modification threshold accounting for the transition between </w:t>
      </w:r>
      <w:r w:rsidR="00FF21F1">
        <w:t xml:space="preserve">the two </w:t>
      </w:r>
      <w:r w:rsidR="00315C49">
        <w:t>plasticity polarities</w:t>
      </w:r>
      <w:r w:rsidR="00D54B9B">
        <w:fldChar w:fldCharType="begin"/>
      </w:r>
      <w:r w:rsidR="001627C2">
        <w:instrText xml:space="preserve"> ADDIN ZOTERO_ITEM CSL_CITATION {"citationID":"WnyPIzR0","properties":{"formattedCitation":"\\super 17,18\\nosupersub{}","plainCitation":"17,18","noteIndex":0},"citationItems":[{"id":5441,"uris":["http://zotero.org/users/1307934/items/RZ6GGBIN"],"uri":["http://zotero.org/users/1307934/items/RZ6GGBIN"],"itemData":{"id":5441,"type":"article-journal","title":"Homosynaptic long-term depression in area CA1 of hippocampus and effects of N-methyl-D-aspartate receptor blockade.","container-title":"Proceedings of the National Academy of Sciences of the United States of America","page":"4363-4367","volume":"89","issue":"10","source":"PubMed Central","abstract":"We tested a theoretical prediction that patterns of excitatory input activity that consistently fail to activate target neurons sufficiently to induce synaptic potentiation will instead cause a specific synaptic depression. To realize this situation experimentally, the Schaffer collateral projection to area CA1 in rat hippocampal slices was stimulated electrically at frequencies ranging from 0.5 to 50 Hz. Nine hundred pulses at 1-3 Hz consistently yielded a depression of the CA1 population excitatory postsynaptic potential that persisted without signs of recovery for greater than 1 hr after cessation of the conditioning stimulation. This long-term depression was specific to the conditioned input, ruling out generalized changes in postsynaptic responsiveness or excitability. Three lines of evidence suggest that this effect is accounted for by a modification of synaptic effectiveness rather than damage to or fatigue of the stimulated inputs. First, the effect was dependent on the stimulation frequency; 900 pulses at 10 Hz caused no lasting change, and at 50 Hz a synaptic potentiation was usually observed. Second, the depressed synapses continued to support long-term potentiation in response to a high-frequency tetanus. Third, the effects of conditioning stimulation could be prevented by application of NMDA receptor antagonists. Thus, our data suggest that synaptic depression can be triggered by prolonged NMDA receptor activation that is below the threshold for inducing synaptic potentiation. We propose that this mechanism is important for the modifications of hippocampal response properties that underlie some forms of learning and memory.","ISSN":"0027-8424","note":"PMID: 1350090\nPMCID: PMC49082","journalAbbreviation":"Proc Natl Acad Sci U S A","author":[{"family":"Dudek","given":"S M"},{"family":"Bear","given":"M F"}],"issued":{"date-parts":[["1992",5,15]]}}},{"id":5405,"uris":["http://zotero.org/users/1307934/items/MV8LZNIR"],"uri":["http://zotero.org/users/1307934/items/MV8LZNIR"],"itemData":{"id":5405,"type":"article-journal","title":"The BCM theory of synapse modification at 30: interaction of theory with experiment","container-title":"Nature Reviews Neuroscience","page":"798-810","volume":"13","issue":"11","source":"www.nature.com","abstract":"Thirty years have passed since the publication of Elie Bienenstock, Leon Cooper and Paul Munro's 'Theory for the development of neuron selectivity: orientation specificity and binocular interaction in visual cortex', known as the BCM theory of synaptic plasticity. This theory has guided experimentalists to discover some fundamental properties of synaptic plasticity and has provided a mathematical structure that bridges molecular mechanisms and systems-level consequences of learning and memory storage.","DOI":"10.1038/nrn3353","ISSN":"1471-0048","title-short":"The BCM theory of synapse modification at 30","language":"en","author":[{"family":"Cooper","given":"Leon N."},{"family":"Bear","given":"Mark F."}],"issued":{"date-parts":[["2012",11]]}}}],"schema":"https://github.com/citation-style-language/schema/raw/master/csl-citation.json"} </w:instrText>
      </w:r>
      <w:r w:rsidR="00D54B9B">
        <w:fldChar w:fldCharType="separate"/>
      </w:r>
      <w:r w:rsidR="001627C2" w:rsidRPr="001627C2">
        <w:rPr>
          <w:vertAlign w:val="superscript"/>
          <w:lang w:val="en-US"/>
        </w:rPr>
        <w:t>17,18</w:t>
      </w:r>
      <w:r w:rsidR="00D54B9B">
        <w:fldChar w:fldCharType="end"/>
      </w:r>
      <w:r w:rsidR="00315C49">
        <w:t xml:space="preserve"> (Supplementary figure 3)</w:t>
      </w:r>
      <w:r w:rsidR="00B05885">
        <w:t xml:space="preserve">. </w:t>
      </w:r>
      <w:r w:rsidR="003E552E">
        <w:t xml:space="preserve">For the sake of simplicity, we </w:t>
      </w:r>
      <w:r w:rsidR="007E685A">
        <w:t>implemented</w:t>
      </w:r>
      <w:r w:rsidR="003E552E">
        <w:t xml:space="preserve"> a</w:t>
      </w:r>
      <w:r w:rsidR="001C78EB">
        <w:t>n</w:t>
      </w:r>
      <w:r w:rsidR="003E552E">
        <w:t xml:space="preserve"> </w:t>
      </w:r>
      <w:r w:rsidR="007E685A">
        <w:t>approximation of the</w:t>
      </w:r>
      <w:r w:rsidR="003E552E">
        <w:t xml:space="preserve"> BCM </w:t>
      </w:r>
      <w:r w:rsidR="007E685A">
        <w:t>theory</w:t>
      </w:r>
      <w:r w:rsidR="003E552E">
        <w:t xml:space="preserve"> </w:t>
      </w:r>
      <w:r w:rsidR="007F749A">
        <w:t>with a constant</w:t>
      </w:r>
      <w:r w:rsidR="008D2E51">
        <w:t xml:space="preserve"> plasticity modification threshold </w:t>
      </w:r>
      <w:r w:rsidR="003E552E">
        <w:t>(</w:t>
      </w:r>
      <w:r w:rsidR="00A07374">
        <w:t xml:space="preserve">i.e. </w:t>
      </w:r>
      <w:r w:rsidR="007E685A">
        <w:t xml:space="preserve">following </w:t>
      </w:r>
      <w:r w:rsidR="00315C49">
        <w:t>a</w:t>
      </w:r>
      <w:r w:rsidR="003E552E">
        <w:t xml:space="preserve"> Cooper, Liberman and Oja </w:t>
      </w:r>
      <w:r w:rsidR="00315C49">
        <w:t>approach</w:t>
      </w:r>
      <w:r w:rsidR="003E552E">
        <w:fldChar w:fldCharType="begin"/>
      </w:r>
      <w:r w:rsidR="001627C2">
        <w:instrText xml:space="preserve"> ADDIN ZOTERO_ITEM CSL_CITATION {"citationID":"RFDEnFg6","properties":{"formattedCitation":"\\super 18\\nosupersub{}","plainCitation":"18","noteIndex":0},"citationItems":[{"id":5405,"uris":["http://zotero.org/users/1307934/items/MV8LZNIR"],"uri":["http://zotero.org/users/1307934/items/MV8LZNIR"],"itemData":{"id":5405,"type":"article-journal","title":"The BCM theory of synapse modification at 30: interaction of theory with experiment","container-title":"Nature Reviews Neuroscience","page":"798-810","volume":"13","issue":"11","source":"www.nature.com","abstract":"Thirty years have passed since the publication of Elie Bienenstock, Leon Cooper and Paul Munro's 'Theory for the development of neuron selectivity: orientation specificity and binocular interaction in visual cortex', known as the BCM theory of synaptic plasticity. This theory has guided experimentalists to discover some fundamental properties of synaptic plasticity and has provided a mathematical structure that bridges molecular mechanisms and systems-level consequences of learning and memory storage.","DOI":"10.1038/nrn3353","ISSN":"1471-0048","title-short":"The BCM theory of synapse modification at 30","language":"en","author":[{"family":"Cooper","given":"Leon N."},{"family":"Bear","given":"Mark F."}],"issued":{"date-parts":[["2012",11]]}}}],"schema":"https://github.com/citation-style-language/schema/raw/master/csl-citation.json"} </w:instrText>
      </w:r>
      <w:r w:rsidR="003E552E">
        <w:fldChar w:fldCharType="separate"/>
      </w:r>
      <w:r w:rsidR="001627C2" w:rsidRPr="001627C2">
        <w:rPr>
          <w:vertAlign w:val="superscript"/>
          <w:lang w:val="en-US"/>
        </w:rPr>
        <w:t>18</w:t>
      </w:r>
      <w:r w:rsidR="003E552E">
        <w:fldChar w:fldCharType="end"/>
      </w:r>
      <w:r w:rsidR="003E552E">
        <w:t>)</w:t>
      </w:r>
      <w:r w:rsidR="007F749A">
        <w:t>,</w:t>
      </w:r>
      <w:r w:rsidR="007E685A">
        <w:t xml:space="preserve"> and </w:t>
      </w:r>
      <w:r w:rsidR="007F749A">
        <w:t>by splitting</w:t>
      </w:r>
      <w:r w:rsidR="00315C49">
        <w:t xml:space="preserve"> </w:t>
      </w:r>
      <w:r w:rsidR="007E685A">
        <w:t xml:space="preserve">plasticity </w:t>
      </w:r>
      <w:r w:rsidR="00315C49">
        <w:t xml:space="preserve">polarities </w:t>
      </w:r>
      <w:r w:rsidR="007E685A">
        <w:t xml:space="preserve">across three frequency ranges </w:t>
      </w:r>
      <w:r w:rsidR="00DB0C56">
        <w:t xml:space="preserve">(supplementary </w:t>
      </w:r>
      <w:r w:rsidR="00CD5576">
        <w:t xml:space="preserve">Figure 3 and supplementary </w:t>
      </w:r>
      <w:r w:rsidR="00DB0C56">
        <w:t>Table 1)</w:t>
      </w:r>
      <w:r w:rsidR="003E552E">
        <w:t>.</w:t>
      </w:r>
      <w:r w:rsidR="00BF7156">
        <w:t xml:space="preserve"> </w:t>
      </w:r>
      <w:r w:rsidR="007F749A">
        <w:t>During the experiment,</w:t>
      </w:r>
      <w:r w:rsidR="00BF7156">
        <w:t xml:space="preserve"> the silicon neuron was acting as </w:t>
      </w:r>
      <w:r w:rsidR="007F749A">
        <w:t xml:space="preserve">a </w:t>
      </w:r>
      <w:r w:rsidR="00BF7156">
        <w:t xml:space="preserve">pacemaker. </w:t>
      </w:r>
      <w:r w:rsidR="00404BB7">
        <w:t>Inspired by</w:t>
      </w:r>
      <w:r w:rsidR="00315C49">
        <w:t xml:space="preserve"> the Dudek and Bear experiment</w:t>
      </w:r>
      <w:r w:rsidR="00702480">
        <w:t>al paradigm</w:t>
      </w:r>
      <w:r w:rsidR="00313C1C">
        <w:t xml:space="preserve">, </w:t>
      </w:r>
      <w:r w:rsidR="00BF7156">
        <w:t xml:space="preserve">we set </w:t>
      </w:r>
      <w:r w:rsidR="007F749A">
        <w:t>AN</w:t>
      </w:r>
      <w:r w:rsidR="007F749A" w:rsidRPr="004F0EAF">
        <w:rPr>
          <w:vertAlign w:val="subscript"/>
        </w:rPr>
        <w:t>pre</w:t>
      </w:r>
      <w:r w:rsidR="007F749A">
        <w:t xml:space="preserve"> </w:t>
      </w:r>
      <w:r w:rsidR="00313C1C">
        <w:t xml:space="preserve">firing at constant frequencies </w:t>
      </w:r>
      <w:r w:rsidR="00313BA9">
        <w:t xml:space="preserve">leading to </w:t>
      </w:r>
      <w:r w:rsidR="00313BA9">
        <w:lastRenderedPageBreak/>
        <w:t xml:space="preserve">plasticity </w:t>
      </w:r>
      <w:r w:rsidR="007F749A">
        <w:t xml:space="preserve">changes </w:t>
      </w:r>
      <w:r w:rsidR="00313BA9">
        <w:t xml:space="preserve">that </w:t>
      </w:r>
      <w:r w:rsidR="00313C1C">
        <w:t xml:space="preserve">were </w:t>
      </w:r>
      <w:r w:rsidR="00E41FFC">
        <w:t>driven</w:t>
      </w:r>
      <w:r w:rsidR="0025741A">
        <w:t xml:space="preserve"> </w:t>
      </w:r>
      <w:r w:rsidR="0095259A">
        <w:t>by</w:t>
      </w:r>
      <w:r w:rsidR="00313C1C">
        <w:t xml:space="preserve"> </w:t>
      </w:r>
      <w:r w:rsidR="0057725D">
        <w:t>post</w:t>
      </w:r>
      <w:r w:rsidR="009236B7" w:rsidRPr="00124E6A">
        <w:t xml:space="preserve">-synaptic </w:t>
      </w:r>
      <w:r w:rsidR="00BF7156">
        <w:t xml:space="preserve">(i.e., BN) </w:t>
      </w:r>
      <w:r w:rsidR="009236B7" w:rsidRPr="00124E6A">
        <w:t>activity</w:t>
      </w:r>
      <w:r w:rsidR="003569D8">
        <w:t xml:space="preserve">. </w:t>
      </w:r>
      <w:r w:rsidR="007F749A">
        <w:t>In practice</w:t>
      </w:r>
      <w:r w:rsidR="0025741A">
        <w:t>,</w:t>
      </w:r>
      <w:r w:rsidR="007F749A">
        <w:t xml:space="preserve"> p</w:t>
      </w:r>
      <w:r w:rsidR="003569D8">
        <w:t>ostsynaptic activity was estimated</w:t>
      </w:r>
      <w:r w:rsidR="00A9086D">
        <w:t>, in terms of depolari</w:t>
      </w:r>
      <w:r w:rsidR="00E41FFC">
        <w:t>s</w:t>
      </w:r>
      <w:r w:rsidR="00A9086D">
        <w:t>ation frequency</w:t>
      </w:r>
      <w:r w:rsidR="00E41FFC">
        <w:t xml:space="preserve"> as measured</w:t>
      </w:r>
      <w:r w:rsidR="00DE2B4B">
        <w:t xml:space="preserve"> </w:t>
      </w:r>
      <w:r w:rsidR="007F749A">
        <w:t>within</w:t>
      </w:r>
      <w:r w:rsidR="007F749A" w:rsidRPr="00124E6A">
        <w:t xml:space="preserve"> a time window </w:t>
      </w:r>
      <w:r w:rsidR="007F749A">
        <w:t xml:space="preserve">immediately preceding </w:t>
      </w:r>
      <w:r w:rsidR="00A9086D">
        <w:t>each</w:t>
      </w:r>
      <w:r w:rsidR="00702480">
        <w:t xml:space="preserve"> presynaptic spike</w:t>
      </w:r>
      <w:r w:rsidR="0095259A">
        <w:t>.</w:t>
      </w:r>
      <w:r w:rsidR="007F749A">
        <w:t xml:space="preserve"> </w:t>
      </w:r>
      <w:r w:rsidR="0095259A">
        <w:t>M</w:t>
      </w:r>
      <w:r w:rsidR="00D54C25">
        <w:t>emristor weight</w:t>
      </w:r>
      <w:r w:rsidR="000C26B8">
        <w:t>s</w:t>
      </w:r>
      <w:r w:rsidR="00D54C25">
        <w:t xml:space="preserve"> </w:t>
      </w:r>
      <w:r w:rsidR="0095259A">
        <w:t>w</w:t>
      </w:r>
      <w:r w:rsidR="000C26B8">
        <w:t>ere</w:t>
      </w:r>
      <w:r w:rsidR="0095259A">
        <w:t xml:space="preserve"> then </w:t>
      </w:r>
      <w:r w:rsidR="00D54C25">
        <w:t xml:space="preserve">programmed accordingly </w:t>
      </w:r>
      <w:r w:rsidR="0057725D" w:rsidRPr="00443AEB">
        <w:t>(</w:t>
      </w:r>
      <w:r w:rsidR="008171B6">
        <w:t xml:space="preserve">supplementary </w:t>
      </w:r>
      <w:r w:rsidR="00E817C2">
        <w:t>figure</w:t>
      </w:r>
      <w:r w:rsidR="0057725D" w:rsidRPr="00443AEB">
        <w:t xml:space="preserve"> </w:t>
      </w:r>
      <w:r w:rsidR="006B0617">
        <w:t>3</w:t>
      </w:r>
      <w:r w:rsidR="008171B6">
        <w:t>b</w:t>
      </w:r>
      <w:r w:rsidR="0057725D">
        <w:t>)</w:t>
      </w:r>
      <w:r w:rsidR="00313BA9">
        <w:t>.</w:t>
      </w:r>
      <w:r w:rsidR="009236B7" w:rsidRPr="00124E6A">
        <w:t xml:space="preserve"> </w:t>
      </w:r>
      <w:r w:rsidR="003569D8">
        <w:t xml:space="preserve">At the start of the </w:t>
      </w:r>
      <w:r w:rsidR="0095259A">
        <w:t xml:space="preserve">experiment, </w:t>
      </w:r>
      <w:r w:rsidR="0095259A" w:rsidRPr="00124E6A" w:rsidDel="0044552D">
        <w:t>BN</w:t>
      </w:r>
      <w:r w:rsidR="003569D8">
        <w:t xml:space="preserve"> </w:t>
      </w:r>
      <w:r w:rsidR="0095259A">
        <w:t>spiking</w:t>
      </w:r>
      <w:r w:rsidR="003569D8">
        <w:t xml:space="preserve"> </w:t>
      </w:r>
      <w:r w:rsidR="00404BB7">
        <w:t xml:space="preserve">was elicited </w:t>
      </w:r>
      <w:r w:rsidR="003569D8">
        <w:t xml:space="preserve">through </w:t>
      </w:r>
      <w:r w:rsidR="00330181" w:rsidRPr="001413B6">
        <w:rPr>
          <w:i/>
        </w:rPr>
        <w:t>AB</w:t>
      </w:r>
      <w:r w:rsidR="00330181" w:rsidRPr="001413B6">
        <w:rPr>
          <w:i/>
          <w:vertAlign w:val="subscript"/>
        </w:rPr>
        <w:t>syn</w:t>
      </w:r>
      <w:r w:rsidR="00313BA9">
        <w:t xml:space="preserve"> </w:t>
      </w:r>
      <w:r w:rsidR="00404BB7">
        <w:t>by setting</w:t>
      </w:r>
      <w:r w:rsidR="00492BDE">
        <w:t xml:space="preserve"> </w:t>
      </w:r>
      <w:r w:rsidR="00E817C2">
        <w:t xml:space="preserve">the </w:t>
      </w:r>
      <w:r w:rsidR="00D54C25">
        <w:t xml:space="preserve">silicon </w:t>
      </w:r>
      <w:r w:rsidR="00E817C2">
        <w:t>neuron</w:t>
      </w:r>
      <w:r w:rsidR="003569D8">
        <w:t xml:space="preserve"> </w:t>
      </w:r>
      <w:r w:rsidR="00D54C25">
        <w:t>AN</w:t>
      </w:r>
      <w:r w:rsidR="00D54C25" w:rsidRPr="001413B6">
        <w:rPr>
          <w:vertAlign w:val="subscript"/>
        </w:rPr>
        <w:t>pre</w:t>
      </w:r>
      <w:r w:rsidR="00D54C25">
        <w:t xml:space="preserve"> </w:t>
      </w:r>
      <w:r w:rsidR="003569D8">
        <w:t>to fire at</w:t>
      </w:r>
      <w:r w:rsidR="009236B7" w:rsidRPr="00124E6A">
        <w:t xml:space="preserve"> </w:t>
      </w:r>
      <w:r w:rsidR="007D783F" w:rsidRPr="00124E6A">
        <w:t>high-frequency,</w:t>
      </w:r>
      <w:r w:rsidR="00C72476" w:rsidRPr="00124E6A">
        <w:t xml:space="preserve"> </w:t>
      </w:r>
      <w:r w:rsidR="00182B6D" w:rsidRPr="00124E6A">
        <w:t xml:space="preserve">eventually </w:t>
      </w:r>
      <w:r w:rsidR="00F634D9" w:rsidRPr="00124E6A">
        <w:t>lead</w:t>
      </w:r>
      <w:r w:rsidR="00C72476" w:rsidRPr="00124E6A">
        <w:t>ing</w:t>
      </w:r>
      <w:r w:rsidR="009236B7" w:rsidRPr="00124E6A">
        <w:t xml:space="preserve"> to LTP</w:t>
      </w:r>
      <w:r w:rsidR="0088432B" w:rsidRPr="00124E6A">
        <w:t xml:space="preserve"> of the </w:t>
      </w:r>
      <w:r w:rsidR="00492BDE">
        <w:t>synaptor</w:t>
      </w:r>
      <w:r w:rsidR="00FF5425">
        <w:t xml:space="preserve">. </w:t>
      </w:r>
      <w:r w:rsidR="00D54C25">
        <w:t>As such</w:t>
      </w:r>
      <w:r w:rsidR="00E817C2">
        <w:t>, t</w:t>
      </w:r>
      <w:r w:rsidR="00FF5425">
        <w:t>he protocol emulat</w:t>
      </w:r>
      <w:r w:rsidR="000C26B8">
        <w:t>ed</w:t>
      </w:r>
      <w:r w:rsidR="00FF5425">
        <w:t xml:space="preserve"> </w:t>
      </w:r>
      <w:r w:rsidR="006B3270">
        <w:t>LTP</w:t>
      </w:r>
      <w:r w:rsidR="00FF5425">
        <w:t xml:space="preserve"> induction</w:t>
      </w:r>
      <w:r w:rsidR="006B3270">
        <w:t xml:space="preserve"> in </w:t>
      </w:r>
      <w:r w:rsidR="00D54C25">
        <w:t>the</w:t>
      </w:r>
      <w:r w:rsidR="00E817C2">
        <w:t xml:space="preserve"> </w:t>
      </w:r>
      <w:r w:rsidR="006B3270">
        <w:t>Schaffer</w:t>
      </w:r>
      <w:r w:rsidR="00E817C2">
        <w:t xml:space="preserve"> collateral</w:t>
      </w:r>
      <w:r w:rsidR="006B3270">
        <w:t>-</w:t>
      </w:r>
      <w:r w:rsidR="00E817C2">
        <w:t xml:space="preserve">CA1 neuron synapse </w:t>
      </w:r>
      <w:r w:rsidR="00E71086">
        <w:t xml:space="preserve">by high frequency </w:t>
      </w:r>
      <w:r w:rsidR="0095259A">
        <w:t>discharge</w:t>
      </w:r>
      <w:r w:rsidR="00E817C2">
        <w:t xml:space="preserve"> of the presynaptic CA3 neuron</w:t>
      </w:r>
      <w:r w:rsidR="00E71086">
        <w:fldChar w:fldCharType="begin"/>
      </w:r>
      <w:r w:rsidR="001627C2">
        <w:instrText xml:space="preserve"> ADDIN ZOTERO_ITEM CSL_CITATION {"citationID":"f90mOFes","properties":{"formattedCitation":"\\super 17\\nosupersub{}","plainCitation":"17","noteIndex":0},"citationItems":[{"id":5441,"uris":["http://zotero.org/users/1307934/items/RZ6GGBIN"],"uri":["http://zotero.org/users/1307934/items/RZ6GGBIN"],"itemData":{"id":5441,"type":"article-journal","title":"Homosynaptic long-term depression in area CA1 of hippocampus and effects of N-methyl-D-aspartate receptor blockade.","container-title":"Proceedings of the National Academy of Sciences of the United States of America","page":"4363-4367","volume":"89","issue":"10","source":"PubMed Central","abstract":"We tested a theoretical prediction that patterns of excitatory input activity that consistently fail to activate target neurons sufficiently to induce synaptic potentiation will instead cause a specific synaptic depression. To realize this situation experimentally, the Schaffer collateral projection to area CA1 in rat hippocampal slices was stimulated electrically at frequencies ranging from 0.5 to 50 Hz. Nine hundred pulses at 1-3 Hz consistently yielded a depression of the CA1 population excitatory postsynaptic potential that persisted without signs of recovery for greater than 1 hr after cessation of the conditioning stimulation. This long-term depression was specific to the conditioned input, ruling out generalized changes in postsynaptic responsiveness or excitability. Three lines of evidence suggest that this effect is accounted for by a modification of synaptic effectiveness rather than damage to or fatigue of the stimulated inputs. First, the effect was dependent on the stimulation frequency; 900 pulses at 10 Hz caused no lasting change, and at 50 Hz a synaptic potentiation was usually observed. Second, the depressed synapses continued to support long-term potentiation in response to a high-frequency tetanus. Third, the effects of conditioning stimulation could be prevented by application of NMDA receptor antagonists. Thus, our data suggest that synaptic depression can be triggered by prolonged NMDA receptor activation that is below the threshold for inducing synaptic potentiation. We propose that this mechanism is important for the modifications of hippocampal response properties that underlie some forms of learning and memory.","ISSN":"0027-8424","note":"PMID: 1350090\nPMCID: PMC49082","journalAbbreviation":"Proc Natl Acad Sci U S A","author":[{"family":"Dudek","given":"S M"},{"family":"Bear","given":"M F"}],"issued":{"date-parts":[["1992",5,15]]}}}],"schema":"https://github.com/citation-style-language/schema/raw/master/csl-citation.json"} </w:instrText>
      </w:r>
      <w:r w:rsidR="00E71086">
        <w:fldChar w:fldCharType="separate"/>
      </w:r>
      <w:r w:rsidR="001627C2" w:rsidRPr="001627C2">
        <w:rPr>
          <w:vertAlign w:val="superscript"/>
          <w:lang w:val="en-US"/>
        </w:rPr>
        <w:t>17</w:t>
      </w:r>
      <w:r w:rsidR="00E71086">
        <w:fldChar w:fldCharType="end"/>
      </w:r>
      <w:r w:rsidR="009236B7" w:rsidRPr="00124E6A">
        <w:t>.</w:t>
      </w:r>
      <w:r w:rsidR="009A2F49">
        <w:t xml:space="preserve"> </w:t>
      </w:r>
      <w:r w:rsidR="00C72476" w:rsidRPr="00124E6A">
        <w:t xml:space="preserve">It should be noted that </w:t>
      </w:r>
      <w:r w:rsidR="00E817C2">
        <w:t>following</w:t>
      </w:r>
      <w:r w:rsidR="00E817C2" w:rsidRPr="00124E6A">
        <w:t xml:space="preserve"> </w:t>
      </w:r>
      <w:r w:rsidR="009236B7" w:rsidRPr="00124E6A">
        <w:t xml:space="preserve">a rate-coded </w:t>
      </w:r>
      <w:r w:rsidR="00C72476" w:rsidRPr="00124E6A">
        <w:t>– and not phase-coded– plasticity</w:t>
      </w:r>
      <w:r w:rsidR="009236B7" w:rsidRPr="00124E6A">
        <w:t xml:space="preserve"> rule provide</w:t>
      </w:r>
      <w:r w:rsidR="00FF5425">
        <w:t>d</w:t>
      </w:r>
      <w:r w:rsidR="009236B7" w:rsidRPr="00124E6A">
        <w:t xml:space="preserve"> a certain degree of immunity against physical </w:t>
      </w:r>
      <w:r w:rsidR="00C72476" w:rsidRPr="00124E6A">
        <w:t xml:space="preserve">and </w:t>
      </w:r>
      <w:r w:rsidR="009236B7" w:rsidRPr="00124E6A">
        <w:t xml:space="preserve">location-dependent </w:t>
      </w:r>
      <w:r w:rsidR="006B3270">
        <w:t>internet</w:t>
      </w:r>
      <w:r w:rsidR="009236B7" w:rsidRPr="00124E6A">
        <w:t xml:space="preserve"> delays in this experiment, as the specific timing of spikes </w:t>
      </w:r>
      <w:r w:rsidR="00BF7156">
        <w:t>was</w:t>
      </w:r>
      <w:r w:rsidR="00BF7156" w:rsidRPr="00124E6A">
        <w:t xml:space="preserve"> </w:t>
      </w:r>
      <w:r w:rsidR="009236B7" w:rsidRPr="00124E6A">
        <w:t>secondary in importance to the overall rate.</w:t>
      </w:r>
    </w:p>
    <w:p w14:paraId="3EFD3D7A" w14:textId="5048EE32" w:rsidR="000D0ECA" w:rsidRDefault="002264B1" w:rsidP="007D3BFF">
      <w:pPr>
        <w:pStyle w:val="NormalWeb"/>
        <w:keepNext/>
        <w:spacing w:after="0" w:line="240" w:lineRule="auto"/>
        <w:jc w:val="center"/>
      </w:pPr>
      <w:r>
        <w:rPr>
          <w:noProof/>
        </w:rPr>
        <w:softHyphen/>
      </w:r>
      <w:r>
        <w:rPr>
          <w:noProof/>
        </w:rPr>
        <w:softHyphen/>
      </w:r>
      <w:r w:rsidR="00C27C70">
        <w:rPr>
          <w:noProof/>
          <w:lang w:eastAsia="ja-JP"/>
        </w:rPr>
        <w:drawing>
          <wp:inline distT="0" distB="0" distL="0" distR="0" wp14:anchorId="6CEC1E1D" wp14:editId="2FFCC77A">
            <wp:extent cx="5461980" cy="41212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 8th sv.png"/>
                    <pic:cNvPicPr/>
                  </pic:nvPicPr>
                  <pic:blipFill>
                    <a:blip r:embed="rId9"/>
                    <a:stretch>
                      <a:fillRect/>
                    </a:stretch>
                  </pic:blipFill>
                  <pic:spPr>
                    <a:xfrm>
                      <a:off x="0" y="0"/>
                      <a:ext cx="5461980" cy="4121212"/>
                    </a:xfrm>
                    <a:prstGeom prst="rect">
                      <a:avLst/>
                    </a:prstGeom>
                  </pic:spPr>
                </pic:pic>
              </a:graphicData>
            </a:graphic>
          </wp:inline>
        </w:drawing>
      </w:r>
    </w:p>
    <w:p w14:paraId="7EFEB94D" w14:textId="42780BD5" w:rsidR="000D0ECA" w:rsidRPr="004865DB" w:rsidRDefault="005B7EC3" w:rsidP="004865DB">
      <w:pPr>
        <w:pStyle w:val="NormalWeb"/>
        <w:keepNext/>
        <w:spacing w:after="0" w:line="240" w:lineRule="auto"/>
        <w:jc w:val="both"/>
        <w:rPr>
          <w:b/>
          <w:color w:val="4F81BD" w:themeColor="accent1"/>
          <w:sz w:val="20"/>
          <w:szCs w:val="20"/>
        </w:rPr>
      </w:pPr>
      <w:r w:rsidRPr="001413B6">
        <w:rPr>
          <w:b/>
          <w:color w:val="4F81BD" w:themeColor="accent1"/>
          <w:sz w:val="20"/>
          <w:szCs w:val="20"/>
        </w:rPr>
        <w:t xml:space="preserve">Figure </w:t>
      </w:r>
      <w:r w:rsidRPr="001413B6">
        <w:rPr>
          <w:b/>
          <w:color w:val="4F81BD" w:themeColor="accent1"/>
          <w:sz w:val="20"/>
          <w:szCs w:val="20"/>
        </w:rPr>
        <w:fldChar w:fldCharType="begin"/>
      </w:r>
      <w:r w:rsidRPr="001413B6">
        <w:rPr>
          <w:b/>
          <w:color w:val="4F81BD" w:themeColor="accent1"/>
          <w:sz w:val="20"/>
          <w:szCs w:val="20"/>
        </w:rPr>
        <w:instrText xml:space="preserve"> SEQ Figure \* ARABIC </w:instrText>
      </w:r>
      <w:r w:rsidRPr="001413B6">
        <w:rPr>
          <w:b/>
          <w:color w:val="4F81BD" w:themeColor="accent1"/>
          <w:sz w:val="20"/>
          <w:szCs w:val="20"/>
        </w:rPr>
        <w:fldChar w:fldCharType="separate"/>
      </w:r>
      <w:r w:rsidR="00445138">
        <w:rPr>
          <w:b/>
          <w:noProof/>
          <w:color w:val="4F81BD" w:themeColor="accent1"/>
          <w:sz w:val="20"/>
          <w:szCs w:val="20"/>
        </w:rPr>
        <w:t>1</w:t>
      </w:r>
      <w:r w:rsidRPr="001413B6">
        <w:rPr>
          <w:b/>
          <w:noProof/>
          <w:color w:val="4F81BD" w:themeColor="accent1"/>
          <w:sz w:val="20"/>
          <w:szCs w:val="20"/>
        </w:rPr>
        <w:fldChar w:fldCharType="end"/>
      </w:r>
      <w:r w:rsidR="00BC085D" w:rsidRPr="001413B6">
        <w:rPr>
          <w:b/>
          <w:color w:val="4F81BD" w:themeColor="accent1"/>
          <w:sz w:val="20"/>
          <w:szCs w:val="20"/>
        </w:rPr>
        <w:t xml:space="preserve"> | Synaptors connect silicon and </w:t>
      </w:r>
      <w:r w:rsidR="00B24476" w:rsidRPr="001413B6">
        <w:rPr>
          <w:b/>
          <w:color w:val="4F81BD" w:themeColor="accent1"/>
          <w:sz w:val="20"/>
          <w:szCs w:val="20"/>
        </w:rPr>
        <w:t>brain</w:t>
      </w:r>
      <w:r w:rsidR="00BC085D" w:rsidRPr="001413B6">
        <w:rPr>
          <w:b/>
          <w:color w:val="4F81BD" w:themeColor="accent1"/>
          <w:sz w:val="20"/>
          <w:szCs w:val="20"/>
        </w:rPr>
        <w:t xml:space="preserve"> neurons</w:t>
      </w:r>
      <w:r w:rsidR="007B7871">
        <w:rPr>
          <w:b/>
          <w:color w:val="4F81BD" w:themeColor="accent1"/>
          <w:sz w:val="20"/>
          <w:szCs w:val="20"/>
        </w:rPr>
        <w:t xml:space="preserve"> in hybrid network</w:t>
      </w:r>
      <w:r w:rsidR="00BC085D" w:rsidRPr="001413B6">
        <w:rPr>
          <w:b/>
          <w:color w:val="4F81BD" w:themeColor="accent1"/>
          <w:sz w:val="20"/>
          <w:szCs w:val="20"/>
        </w:rPr>
        <w:t>.</w:t>
      </w:r>
      <w:r w:rsidRPr="001413B6">
        <w:rPr>
          <w:b/>
          <w:color w:val="4F81BD" w:themeColor="accent1"/>
          <w:sz w:val="20"/>
          <w:szCs w:val="20"/>
        </w:rPr>
        <w:t xml:space="preserve"> </w:t>
      </w:r>
      <w:r w:rsidR="007B5A62" w:rsidRPr="001413B6">
        <w:rPr>
          <w:b/>
          <w:i/>
          <w:color w:val="4F81BD" w:themeColor="accent1"/>
          <w:sz w:val="20"/>
          <w:szCs w:val="20"/>
        </w:rPr>
        <w:t>a</w:t>
      </w:r>
      <w:r w:rsidR="00BC085D" w:rsidRPr="001413B6">
        <w:rPr>
          <w:b/>
          <w:color w:val="4F81BD" w:themeColor="accent1"/>
          <w:sz w:val="20"/>
          <w:szCs w:val="20"/>
        </w:rPr>
        <w:t xml:space="preserve">. </w:t>
      </w:r>
      <w:r w:rsidR="00A427E3" w:rsidRPr="001413B6">
        <w:rPr>
          <w:b/>
          <w:color w:val="4F81BD" w:themeColor="accent1"/>
          <w:sz w:val="20"/>
          <w:szCs w:val="20"/>
        </w:rPr>
        <w:t xml:space="preserve">Sketch of the main components of the </w:t>
      </w:r>
      <w:r w:rsidR="002C518E" w:rsidRPr="001413B6">
        <w:rPr>
          <w:b/>
          <w:color w:val="4F81BD" w:themeColor="accent1"/>
          <w:sz w:val="20"/>
          <w:szCs w:val="20"/>
        </w:rPr>
        <w:t xml:space="preserve">hybrid </w:t>
      </w:r>
      <w:r w:rsidR="007B7871">
        <w:rPr>
          <w:b/>
          <w:color w:val="4F81BD" w:themeColor="accent1"/>
          <w:sz w:val="20"/>
          <w:szCs w:val="20"/>
        </w:rPr>
        <w:t>circuit</w:t>
      </w:r>
      <w:r w:rsidR="002C518E" w:rsidRPr="001413B6">
        <w:rPr>
          <w:b/>
          <w:color w:val="4F81BD" w:themeColor="accent1"/>
          <w:sz w:val="20"/>
          <w:szCs w:val="20"/>
        </w:rPr>
        <w:t xml:space="preserve"> and of the synaptors</w:t>
      </w:r>
      <w:r w:rsidR="00A427E3" w:rsidRPr="001413B6">
        <w:rPr>
          <w:b/>
          <w:color w:val="4F81BD" w:themeColor="accent1"/>
          <w:sz w:val="20"/>
          <w:szCs w:val="20"/>
        </w:rPr>
        <w:t>. AN</w:t>
      </w:r>
      <w:r w:rsidR="00A427E3" w:rsidRPr="001413B6">
        <w:rPr>
          <w:b/>
          <w:color w:val="4F81BD" w:themeColor="accent1"/>
          <w:sz w:val="20"/>
          <w:szCs w:val="20"/>
          <w:vertAlign w:val="subscript"/>
        </w:rPr>
        <w:t xml:space="preserve">pre </w:t>
      </w:r>
      <w:r w:rsidR="00A427E3" w:rsidRPr="001413B6">
        <w:rPr>
          <w:b/>
          <w:color w:val="4F81BD" w:themeColor="accent1"/>
          <w:sz w:val="20"/>
          <w:szCs w:val="20"/>
        </w:rPr>
        <w:t>and AN</w:t>
      </w:r>
      <w:r w:rsidR="00A427E3" w:rsidRPr="001413B6">
        <w:rPr>
          <w:b/>
          <w:color w:val="4F81BD" w:themeColor="accent1"/>
          <w:sz w:val="20"/>
          <w:szCs w:val="20"/>
          <w:vertAlign w:val="subscript"/>
        </w:rPr>
        <w:t>post</w:t>
      </w:r>
      <w:r w:rsidR="00A427E3" w:rsidRPr="001413B6">
        <w:rPr>
          <w:b/>
          <w:color w:val="4F81BD" w:themeColor="accent1"/>
          <w:sz w:val="20"/>
          <w:szCs w:val="20"/>
        </w:rPr>
        <w:t xml:space="preserve"> are </w:t>
      </w:r>
      <w:r w:rsidR="00BB6EF2" w:rsidRPr="001413B6">
        <w:rPr>
          <w:b/>
          <w:color w:val="4F81BD" w:themeColor="accent1"/>
          <w:sz w:val="20"/>
          <w:szCs w:val="20"/>
        </w:rPr>
        <w:t xml:space="preserve">silicon spiking neurons of </w:t>
      </w:r>
      <w:r w:rsidR="00A427E3" w:rsidRPr="001413B6">
        <w:rPr>
          <w:b/>
          <w:color w:val="4F81BD" w:themeColor="accent1"/>
          <w:sz w:val="20"/>
          <w:szCs w:val="20"/>
        </w:rPr>
        <w:t>a VLSI network</w:t>
      </w:r>
      <w:r w:rsidR="00A427E3" w:rsidRPr="001413B6">
        <w:rPr>
          <w:b/>
          <w:color w:val="4F81BD" w:themeColor="accent1"/>
          <w:sz w:val="20"/>
          <w:szCs w:val="20"/>
        </w:rPr>
        <w:fldChar w:fldCharType="begin"/>
      </w:r>
      <w:r w:rsidR="00512609">
        <w:rPr>
          <w:b/>
          <w:color w:val="4F81BD" w:themeColor="accent1"/>
          <w:sz w:val="20"/>
          <w:szCs w:val="20"/>
        </w:rPr>
        <w:instrText xml:space="preserve"> ADDIN ZOTERO_ITEM CSL_CITATION {"citationID":"MNpaoJQ4","properties":{"formattedCitation":"\\super 19\\nosupersub{}","plainCitation":"19","noteIndex":0},"citationItems":[{"id":"NjYPbEVM/xJEh30zy","uris":["http://www.mendeley.com/documents/?uuid=7bf3e3f8-6308-44ce-ba15-9583aec85f13"],"uri":["http://www.mendeley.com/documents/?uuid=7bf3e3f8-6308-44ce-ba15-9583aec85f13"],"itemData":{"DOI":"10.3389/fnins.2011.00073","ISSN":"1662-453X","PMID":"21747754","abstract":"Hardware implementations of spiking neurons can be extremely useful for a large variety of applications, ranging from high-speed modeling of large-scale neural systems to real-time behaving systems, to bidirectional brain-machine interfaces. The specific circuit solutions used to implement silicon neurons depend on the application requirements. In this paper we describe the most common building blocks and techniques used to implement these circuits, and present an overview of a wide range of neuromorphic silicon neurons, which implement different computational models, ranging from biophysically realistic and conductance-based Hodgkin-Huxley models to bi-dimensional generalized adaptive integrate and fire models. We compare the different design methodologies used for each silicon neuron design described, and demonstrate their features with experimental results, measured from a wide range of fabricated VLSI chips.","author":[{"dropping-particle":"","family":"Indiveri","given":"Giacomo","non-dropping-particle":"","parse-names":false,"suffix":""},{"dropping-particle":"","family":"Linares-Barranco","given":"Bernabé","non-dropping-particle":"","parse-names":false,"suffix":""},{"dropping-particle":"","family":"Hamilton","given":"Tara Julia","non-dropping-particle":"","parse-names":false,"suffix":""},{"dropping-particle":"","family":"Schaik","given":"André","non-dropping-particle":"van","parse-names":false,"suffix":""},{"dropping-particle":"","family":"Etienne-Cummings","given":"Ralph","non-dropping-particle":"","parse-names":false,"suffix":""},{"dropping-particle":"","family":"Delbruck","given":"Tobi","non-dropping-particle":"","parse-names":false,"suffix":""},{"dropping-particle":"","family":"Liu","given":"Shih-Chii","non-dropping-particle":"","parse-names":false,"suffix":""},{"dropping-particle":"","family":"Dudek","given":"Piotr","non-dropping-particle":"","parse-names":false,"suffix":""},{"dropping-particle":"","family":"Häfliger","given":"Philipp","non-dropping-particle":"","parse-names":false,"suffix":""},{"dropping-particle":"","family":"Renaud","given":"Sylvie","non-dropping-particle":"","parse-names":false,"suffix":""},{"dropping-particle":"","family":"Schemmel","given":"Johannes","non-dropping-particle":"","parse-names":false,"suffix":""},{"dropping-particle":"","family":"Cauwenberghs","given":"Gert","non-dropping-particle":"","parse-names":false,"suffix":""},{"dropping-particle":"","family":"Arthur","given":"John","non-dropping-particle":"","parse-names":false,"suffix":""},{"dropping-particle":"","family":"Hynna","given":"Kai","non-dropping-particle":"","parse-names":false,"suffix":""},{"dropping-particle":"","family":"Folowosele","given":"Fopefolu","non-dropping-particle":"","parse-names":false,"suffix":""},{"dropping-particle":"","family":"Saighi","given":"Sylvain","non-dropping-particle":"","parse-names":false,"suffix":""},{"dropping-particle":"","family":"Serrano-Gotarredona","given":"Teresa","non-dropping-particle":"","parse-names":false,"suffix":""},{"dropping-particle":"","family":"Wijekoon","given":"Jayawan","non-dropping-particle":"","parse-names":false,"suffix":""},{"dropping-particle":"","family":"Wang","given":"Yingxue","non-dropping-particle":"","parse-names":false,"suffix":""},{"dropping-particle":"","family":"Boahen","given":"Kwabena","non-dropping-particle":"","parse-names":false,"suffix":""}],"container-title":"Frontiers in neuroscience","id":"a8HiYLsw/ew7S5wF5","issue":"May","issued":{"date-parts":[["2011","1"]]},"page":"73","title":"Neuromorphic silicon neuron circuits.","type":"article-journal","volume":"5"}}],"schema":"https://github.com/citation-style-language/schema/raw/master/csl-citation.json"} </w:instrText>
      </w:r>
      <w:r w:rsidR="00A427E3" w:rsidRPr="001413B6">
        <w:rPr>
          <w:b/>
          <w:color w:val="4F81BD" w:themeColor="accent1"/>
          <w:sz w:val="20"/>
          <w:szCs w:val="20"/>
        </w:rPr>
        <w:fldChar w:fldCharType="separate"/>
      </w:r>
      <w:r w:rsidR="001627C2" w:rsidRPr="001413B6">
        <w:rPr>
          <w:color w:val="808080"/>
          <w:sz w:val="20"/>
          <w:vertAlign w:val="superscript"/>
          <w:lang w:val="en-US"/>
        </w:rPr>
        <w:t>19</w:t>
      </w:r>
      <w:r w:rsidR="00A427E3" w:rsidRPr="001413B6">
        <w:rPr>
          <w:b/>
          <w:color w:val="4F81BD" w:themeColor="accent1"/>
          <w:sz w:val="20"/>
          <w:szCs w:val="20"/>
        </w:rPr>
        <w:fldChar w:fldCharType="end"/>
      </w:r>
      <w:r w:rsidR="00A427E3" w:rsidRPr="001413B6">
        <w:rPr>
          <w:b/>
          <w:color w:val="4F81BD" w:themeColor="accent1"/>
          <w:sz w:val="20"/>
          <w:szCs w:val="20"/>
          <w:vertAlign w:val="superscript"/>
        </w:rPr>
        <w:t>,</w:t>
      </w:r>
      <w:r w:rsidR="00FC62A5" w:rsidRPr="001413B6">
        <w:rPr>
          <w:b/>
          <w:color w:val="4F81BD" w:themeColor="accent1"/>
          <w:sz w:val="20"/>
          <w:szCs w:val="20"/>
          <w:vertAlign w:val="superscript"/>
        </w:rPr>
        <w:fldChar w:fldCharType="begin"/>
      </w:r>
      <w:r w:rsidR="001627C2">
        <w:rPr>
          <w:b/>
          <w:color w:val="4F81BD" w:themeColor="accent1"/>
          <w:sz w:val="20"/>
          <w:szCs w:val="20"/>
          <w:vertAlign w:val="superscript"/>
        </w:rPr>
        <w:instrText xml:space="preserve"> ADDIN ZOTERO_ITEM CSL_CITATION {"citationID":"OTdVhplX","properties":{"formattedCitation":"\\super 20\\nosupersub{}","plainCitation":"20","noteIndex":0},"citationItems":[{"id":5556,"uris":["http://zotero.org/users/1307934/items/XUK7NGFR"],"uri":["http://zotero.org/users/1307934/items/XUK7NGFR"],"itemData":{"id":5556,"type":"article-journal","title":"A reconfigurable on-line learning spiking neuromorphic processor comprising 256 neurons and 128K synapses","container-title":"Frontiers in Neuroscience","volume":"9","source":"PubMed Central","abstract":"Implementing compact, low-power artificial neural processing systems with real-time on-line learning abilities is still an open challenge. In this paper we present a full-custom mixed-signal VLSI device with neuromorphic learning circuits that emulate the biophysics of real spiking neurons and dynamic synapses for exploring the properties of computational neuroscience models and for building brain-inspired computing systems. The proposed architecture allows the on-chip configuration of a wide range of network connectivities, including recurrent and deep networks, with short-term and long-term plasticity. The device comprises 128 K analog synapse and 256 neuron circuits with biologically plausible dynamics and bi-stable spike-based plasticity mechanisms that endow it with on-line learning abilities. In addition to the analog circuits, the device comprises also asynchronous digital logic circuits for setting different synapse and neuron properties as well as different network configurations. This prototype device, fabricated using a 180 nm 1P6M CMOS process, occupies an area of 51.4 mm2, and consumes approximately 4 mW for typical experiments, for example involving attractor networks. Here we describe the details of the overall architecture and of the individual circuits and present experimental results that showcase its potential. By supporting a wide range of cortical-like computational modules comprising plasticity mechanisms, this device will enable the realization of intelligent autonomous systems with on-line learning capabilities.","URL":"https://www.ncbi.nlm.nih.gov/pmc/articles/PMC4413675/","DOI":"10.3389/fnins.2015.00141","ISSN":"1662-4548","note":"PMID: 25972778\nPMCID: PMC4413675","journalAbbreviation":"Front Neurosci","author":[{"family":"Qiao","given":"Ning"},{"family":"Mostafa","given":"Hesham"},{"family":"Corradi","given":"Federico"},{"family":"Osswald","given":"Marc"},{"family":"Stefanini","given":"Fabio"},{"family":"Sumislawska","given":"Dora"},{"family":"Indiveri","given":"Giacomo"}],"issued":{"date-parts":[["2015",4,29]]},"accessed":{"date-parts":[["2019",5,22]]}}}],"schema":"https://github.com/citation-style-language/schema/raw/master/csl-citation.json"} </w:instrText>
      </w:r>
      <w:r w:rsidR="00FC62A5" w:rsidRPr="001413B6">
        <w:rPr>
          <w:b/>
          <w:color w:val="4F81BD" w:themeColor="accent1"/>
          <w:sz w:val="20"/>
          <w:szCs w:val="20"/>
          <w:vertAlign w:val="superscript"/>
        </w:rPr>
        <w:fldChar w:fldCharType="separate"/>
      </w:r>
      <w:r w:rsidR="001627C2" w:rsidRPr="001413B6">
        <w:rPr>
          <w:color w:val="808080"/>
          <w:sz w:val="20"/>
          <w:vertAlign w:val="superscript"/>
          <w:lang w:val="en-US"/>
        </w:rPr>
        <w:t>20</w:t>
      </w:r>
      <w:r w:rsidR="00FC62A5" w:rsidRPr="001413B6">
        <w:rPr>
          <w:b/>
          <w:color w:val="4F81BD" w:themeColor="accent1"/>
          <w:sz w:val="20"/>
          <w:szCs w:val="20"/>
          <w:vertAlign w:val="superscript"/>
        </w:rPr>
        <w:fldChar w:fldCharType="end"/>
      </w:r>
      <w:r w:rsidR="00A427E3" w:rsidRPr="001413B6">
        <w:rPr>
          <w:b/>
          <w:color w:val="4F81BD" w:themeColor="accent1"/>
          <w:sz w:val="20"/>
          <w:szCs w:val="20"/>
        </w:rPr>
        <w:t xml:space="preserve"> (SNN), while MR1 and MR2 are Pt/TiO</w:t>
      </w:r>
      <w:r w:rsidR="00A427E3" w:rsidRPr="001413B6">
        <w:rPr>
          <w:b/>
          <w:color w:val="4F81BD" w:themeColor="accent1"/>
          <w:sz w:val="20"/>
          <w:szCs w:val="20"/>
          <w:vertAlign w:val="subscript"/>
        </w:rPr>
        <w:t>x</w:t>
      </w:r>
      <w:r w:rsidR="00A427E3" w:rsidRPr="001413B6">
        <w:rPr>
          <w:b/>
          <w:color w:val="4F81BD" w:themeColor="accent1"/>
          <w:sz w:val="20"/>
          <w:szCs w:val="20"/>
        </w:rPr>
        <w:t xml:space="preserve">/Pt </w:t>
      </w:r>
      <w:r w:rsidR="00BB6EF2" w:rsidRPr="001413B6">
        <w:rPr>
          <w:b/>
          <w:color w:val="4F81BD" w:themeColor="accent1"/>
          <w:sz w:val="20"/>
          <w:szCs w:val="20"/>
        </w:rPr>
        <w:t>memristors</w:t>
      </w:r>
      <w:r w:rsidR="00A427E3" w:rsidRPr="001413B6">
        <w:rPr>
          <w:b/>
          <w:color w:val="4F81BD" w:themeColor="accent1"/>
          <w:sz w:val="20"/>
          <w:szCs w:val="20"/>
        </w:rPr>
        <w:fldChar w:fldCharType="begin"/>
      </w:r>
      <w:r w:rsidR="001627C2">
        <w:rPr>
          <w:b/>
          <w:color w:val="4F81BD" w:themeColor="accent1"/>
          <w:sz w:val="20"/>
          <w:szCs w:val="20"/>
        </w:rPr>
        <w:instrText xml:space="preserve"> ADDIN ZOTERO_ITEM CSL_CITATION {"citationID":"z8pqcmxS","properties":{"formattedCitation":"\\super 21\\nosupersub{}","plainCitation":"21","noteIndex":0},"citationItems":[{"id":5535,"uris":["http://zotero.org/users/1307934/items/9FN8RUKE"],"uri":["http://zotero.org/users/1307934/items/9FN8RUKE"],"itemData":{"id":5535,"type":"article-journal","title":"Multibit memory operation of metal-oxide bi-layer memristors","container-title":"Scientific Reports","volume":"7","issue":"1","source":"Crossref","URL":"http://www.nature.com/articles/s41598-017-17785-1","DOI":"10.1038/s41598-017-17785-1","ISSN":"2045-2322","language":"en","author":[{"family":"Stathopoulos","given":"Spyros"},{"family":"Khiat","given":"Ali"},{"family":"Trapatseli","given":"Maria"},{"family":"Cortese","given":"Simone"},{"family":"Serb","given":"Alexantrou"},{"family":"Valov","given":"Ilia"},{"family":"Prodromakis","given":"Themis"}],"issued":{"date-parts":[["2017",12]]},"accessed":{"date-parts":[["2019",5,18]]}}}],"schema":"https://github.com/citation-style-language/schema/raw/master/csl-citation.json"} </w:instrText>
      </w:r>
      <w:r w:rsidR="00A427E3" w:rsidRPr="001413B6">
        <w:rPr>
          <w:b/>
          <w:color w:val="4F81BD" w:themeColor="accent1"/>
          <w:sz w:val="20"/>
          <w:szCs w:val="20"/>
        </w:rPr>
        <w:fldChar w:fldCharType="separate"/>
      </w:r>
      <w:r w:rsidR="001627C2" w:rsidRPr="001413B6">
        <w:rPr>
          <w:color w:val="808080"/>
          <w:sz w:val="20"/>
          <w:vertAlign w:val="superscript"/>
          <w:lang w:val="en-US"/>
        </w:rPr>
        <w:t>21</w:t>
      </w:r>
      <w:r w:rsidR="00A427E3" w:rsidRPr="001413B6">
        <w:rPr>
          <w:b/>
          <w:color w:val="4F81BD" w:themeColor="accent1"/>
          <w:sz w:val="20"/>
          <w:szCs w:val="20"/>
        </w:rPr>
        <w:fldChar w:fldCharType="end"/>
      </w:r>
      <w:r w:rsidR="00A427E3" w:rsidRPr="001413B6">
        <w:rPr>
          <w:b/>
          <w:color w:val="4F81BD" w:themeColor="accent1"/>
          <w:sz w:val="20"/>
          <w:szCs w:val="20"/>
        </w:rPr>
        <w:t xml:space="preserve">. The capacitive </w:t>
      </w:r>
      <w:r w:rsidR="00BB6EF2" w:rsidRPr="001413B6">
        <w:rPr>
          <w:b/>
          <w:color w:val="4F81BD" w:themeColor="accent1"/>
          <w:sz w:val="20"/>
          <w:szCs w:val="20"/>
        </w:rPr>
        <w:t>Al/T</w:t>
      </w:r>
      <w:r w:rsidR="00BB6EF2" w:rsidRPr="002A43E9">
        <w:rPr>
          <w:b/>
          <w:color w:val="4F81BD" w:themeColor="accent1"/>
          <w:sz w:val="20"/>
          <w:szCs w:val="20"/>
        </w:rPr>
        <w:t>i</w:t>
      </w:r>
      <w:r w:rsidR="00BB6EF2" w:rsidRPr="001413B6">
        <w:rPr>
          <w:b/>
          <w:color w:val="4F81BD" w:themeColor="accent1"/>
          <w:sz w:val="20"/>
          <w:szCs w:val="20"/>
        </w:rPr>
        <w:t>O</w:t>
      </w:r>
      <w:r w:rsidR="00BB6EF2" w:rsidRPr="001413B6">
        <w:rPr>
          <w:b/>
          <w:color w:val="4F81BD" w:themeColor="accent1"/>
          <w:sz w:val="20"/>
          <w:szCs w:val="20"/>
          <w:vertAlign w:val="subscript"/>
        </w:rPr>
        <w:t>2</w:t>
      </w:r>
      <w:r w:rsidR="00BB6EF2" w:rsidRPr="001413B6">
        <w:rPr>
          <w:b/>
          <w:color w:val="4F81BD" w:themeColor="accent1"/>
          <w:sz w:val="20"/>
          <w:szCs w:val="20"/>
        </w:rPr>
        <w:t xml:space="preserve"> </w:t>
      </w:r>
      <w:r w:rsidR="00A427E3" w:rsidRPr="001413B6">
        <w:rPr>
          <w:b/>
          <w:color w:val="4F81BD" w:themeColor="accent1"/>
          <w:sz w:val="20"/>
          <w:szCs w:val="20"/>
        </w:rPr>
        <w:t>electrode</w:t>
      </w:r>
      <w:r w:rsidR="0008640C" w:rsidRPr="001413B6">
        <w:rPr>
          <w:b/>
          <w:color w:val="4F81BD" w:themeColor="accent1"/>
          <w:sz w:val="20"/>
          <w:szCs w:val="20"/>
        </w:rPr>
        <w:t>,</w:t>
      </w:r>
      <w:r w:rsidR="00A427E3" w:rsidRPr="001413B6">
        <w:rPr>
          <w:b/>
          <w:color w:val="4F81BD" w:themeColor="accent1"/>
          <w:sz w:val="20"/>
          <w:szCs w:val="20"/>
        </w:rPr>
        <w:t xml:space="preserve"> CME</w:t>
      </w:r>
      <w:r w:rsidR="0008640C" w:rsidRPr="001413B6">
        <w:rPr>
          <w:b/>
          <w:color w:val="4F81BD" w:themeColor="accent1"/>
          <w:sz w:val="20"/>
          <w:szCs w:val="20"/>
        </w:rPr>
        <w:t>,</w:t>
      </w:r>
      <w:r w:rsidR="00A427E3" w:rsidRPr="001413B6">
        <w:rPr>
          <w:b/>
          <w:color w:val="4F81BD" w:themeColor="accent1"/>
          <w:sz w:val="20"/>
          <w:szCs w:val="20"/>
        </w:rPr>
        <w:t xml:space="preserve"> is </w:t>
      </w:r>
      <w:r w:rsidR="00ED3E5B">
        <w:rPr>
          <w:b/>
          <w:color w:val="4F81BD" w:themeColor="accent1"/>
          <w:sz w:val="20"/>
          <w:szCs w:val="20"/>
        </w:rPr>
        <w:t>an element of the</w:t>
      </w:r>
      <w:r w:rsidR="0008640C" w:rsidRPr="001413B6">
        <w:rPr>
          <w:b/>
          <w:color w:val="4F81BD" w:themeColor="accent1"/>
          <w:sz w:val="20"/>
          <w:szCs w:val="20"/>
        </w:rPr>
        <w:t xml:space="preserve"> </w:t>
      </w:r>
      <w:r w:rsidR="00A427E3" w:rsidRPr="001413B6">
        <w:rPr>
          <w:b/>
          <w:color w:val="4F81BD" w:themeColor="accent1"/>
          <w:sz w:val="20"/>
          <w:szCs w:val="20"/>
        </w:rPr>
        <w:t>multi electrode array</w:t>
      </w:r>
      <w:r w:rsidR="00ED3E5B">
        <w:rPr>
          <w:b/>
          <w:color w:val="4F81BD" w:themeColor="accent1"/>
          <w:sz w:val="20"/>
          <w:szCs w:val="20"/>
        </w:rPr>
        <w:t>,</w:t>
      </w:r>
      <w:r w:rsidR="00A427E3" w:rsidRPr="001413B6">
        <w:rPr>
          <w:b/>
          <w:color w:val="4F81BD" w:themeColor="accent1"/>
          <w:sz w:val="20"/>
          <w:szCs w:val="20"/>
        </w:rPr>
        <w:t xml:space="preserve"> CMEA</w:t>
      </w:r>
      <w:r w:rsidR="00BB6EF2" w:rsidRPr="001413B6">
        <w:rPr>
          <w:b/>
          <w:color w:val="4F81BD" w:themeColor="accent1"/>
          <w:sz w:val="20"/>
          <w:szCs w:val="20"/>
        </w:rPr>
        <w:t xml:space="preserve"> (Supplementary figure 1)</w:t>
      </w:r>
      <w:r w:rsidR="00ED3E5B">
        <w:rPr>
          <w:b/>
          <w:color w:val="4F81BD" w:themeColor="accent1"/>
          <w:sz w:val="20"/>
          <w:szCs w:val="20"/>
        </w:rPr>
        <w:t xml:space="preserve"> where</w:t>
      </w:r>
      <w:r w:rsidR="00A427E3" w:rsidRPr="001413B6">
        <w:rPr>
          <w:b/>
          <w:color w:val="4F81BD" w:themeColor="accent1"/>
          <w:sz w:val="20"/>
          <w:szCs w:val="20"/>
        </w:rPr>
        <w:t xml:space="preserve"> </w:t>
      </w:r>
      <w:r w:rsidR="00ED3E5B">
        <w:rPr>
          <w:b/>
          <w:color w:val="4F81BD" w:themeColor="accent1"/>
          <w:sz w:val="20"/>
          <w:szCs w:val="20"/>
        </w:rPr>
        <w:t>r</w:t>
      </w:r>
      <w:r w:rsidR="00A427E3" w:rsidRPr="001413B6">
        <w:rPr>
          <w:b/>
          <w:color w:val="4F81BD" w:themeColor="accent1"/>
          <w:sz w:val="20"/>
          <w:szCs w:val="20"/>
        </w:rPr>
        <w:t xml:space="preserve">at hippocampal neurons are cultured on the </w:t>
      </w:r>
      <w:r w:rsidR="00BB6EF2" w:rsidRPr="001413B6">
        <w:rPr>
          <w:b/>
          <w:color w:val="4F81BD" w:themeColor="accent1"/>
          <w:sz w:val="20"/>
          <w:szCs w:val="20"/>
        </w:rPr>
        <w:t xml:space="preserve">functionalized </w:t>
      </w:r>
      <w:r w:rsidR="002C518E" w:rsidRPr="001413B6">
        <w:rPr>
          <w:b/>
          <w:color w:val="4F81BD" w:themeColor="accent1"/>
          <w:sz w:val="20"/>
          <w:szCs w:val="20"/>
        </w:rPr>
        <w:t xml:space="preserve">surface of the </w:t>
      </w:r>
      <w:r w:rsidR="00A427E3" w:rsidRPr="001413B6">
        <w:rPr>
          <w:b/>
          <w:color w:val="4F81BD" w:themeColor="accent1"/>
          <w:sz w:val="20"/>
          <w:szCs w:val="20"/>
        </w:rPr>
        <w:t>T</w:t>
      </w:r>
      <w:r w:rsidR="00A427E3" w:rsidRPr="002A43E9">
        <w:rPr>
          <w:b/>
          <w:color w:val="4F81BD" w:themeColor="accent1"/>
          <w:sz w:val="20"/>
          <w:szCs w:val="20"/>
        </w:rPr>
        <w:t>i</w:t>
      </w:r>
      <w:r w:rsidR="00A427E3" w:rsidRPr="001413B6">
        <w:rPr>
          <w:b/>
          <w:color w:val="4F81BD" w:themeColor="accent1"/>
          <w:sz w:val="20"/>
          <w:szCs w:val="20"/>
        </w:rPr>
        <w:t>O</w:t>
      </w:r>
      <w:r w:rsidR="00A427E3" w:rsidRPr="001413B6">
        <w:rPr>
          <w:b/>
          <w:color w:val="4F81BD" w:themeColor="accent1"/>
          <w:sz w:val="20"/>
          <w:szCs w:val="20"/>
          <w:vertAlign w:val="subscript"/>
        </w:rPr>
        <w:t>2</w:t>
      </w:r>
      <w:r w:rsidR="00A427E3" w:rsidRPr="001413B6">
        <w:rPr>
          <w:b/>
          <w:color w:val="4F81BD" w:themeColor="accent1"/>
          <w:sz w:val="20"/>
          <w:szCs w:val="20"/>
        </w:rPr>
        <w:t xml:space="preserve"> </w:t>
      </w:r>
      <w:r w:rsidR="00293815" w:rsidRPr="001413B6">
        <w:rPr>
          <w:b/>
          <w:color w:val="4F81BD" w:themeColor="accent1"/>
          <w:sz w:val="20"/>
          <w:szCs w:val="20"/>
        </w:rPr>
        <w:t>thin film</w:t>
      </w:r>
      <w:r w:rsidR="00BB6EF2" w:rsidRPr="001413B6">
        <w:rPr>
          <w:b/>
          <w:color w:val="4F81BD" w:themeColor="accent1"/>
          <w:sz w:val="20"/>
          <w:szCs w:val="20"/>
        </w:rPr>
        <w:t>.</w:t>
      </w:r>
      <w:r w:rsidR="00293815" w:rsidRPr="001413B6">
        <w:rPr>
          <w:b/>
          <w:color w:val="4F81BD" w:themeColor="accent1"/>
          <w:sz w:val="20"/>
          <w:szCs w:val="20"/>
        </w:rPr>
        <w:t xml:space="preserve"> </w:t>
      </w:r>
      <w:r w:rsidR="00BB6EF2" w:rsidRPr="001413B6">
        <w:rPr>
          <w:b/>
          <w:color w:val="4F81BD" w:themeColor="accent1"/>
          <w:sz w:val="20"/>
          <w:szCs w:val="20"/>
        </w:rPr>
        <w:t>O</w:t>
      </w:r>
      <w:r w:rsidR="00A427E3" w:rsidRPr="001413B6">
        <w:rPr>
          <w:b/>
          <w:color w:val="4F81BD" w:themeColor="accent1"/>
          <w:sz w:val="20"/>
          <w:szCs w:val="20"/>
        </w:rPr>
        <w:t xml:space="preserve">ne </w:t>
      </w:r>
      <w:r w:rsidR="00BB6EF2" w:rsidRPr="001413B6">
        <w:rPr>
          <w:b/>
          <w:color w:val="4F81BD" w:themeColor="accent1"/>
          <w:sz w:val="20"/>
          <w:szCs w:val="20"/>
        </w:rPr>
        <w:t xml:space="preserve">neuron </w:t>
      </w:r>
      <w:r w:rsidR="00A427E3" w:rsidRPr="001413B6">
        <w:rPr>
          <w:b/>
          <w:color w:val="4F81BD" w:themeColor="accent1"/>
          <w:sz w:val="20"/>
          <w:szCs w:val="20"/>
        </w:rPr>
        <w:t xml:space="preserve">is contacted by </w:t>
      </w:r>
      <w:r w:rsidR="00293815" w:rsidRPr="001413B6">
        <w:rPr>
          <w:b/>
          <w:color w:val="4F81BD" w:themeColor="accent1"/>
          <w:sz w:val="20"/>
          <w:szCs w:val="20"/>
        </w:rPr>
        <w:t>a</w:t>
      </w:r>
      <w:r w:rsidR="00A427E3" w:rsidRPr="001413B6">
        <w:rPr>
          <w:b/>
          <w:color w:val="4F81BD" w:themeColor="accent1"/>
          <w:sz w:val="20"/>
          <w:szCs w:val="20"/>
        </w:rPr>
        <w:t xml:space="preserve"> patch</w:t>
      </w:r>
      <w:r w:rsidR="00293815" w:rsidRPr="001413B6">
        <w:rPr>
          <w:b/>
          <w:color w:val="4F81BD" w:themeColor="accent1"/>
          <w:sz w:val="20"/>
          <w:szCs w:val="20"/>
        </w:rPr>
        <w:t>-</w:t>
      </w:r>
      <w:r w:rsidR="00A427E3" w:rsidRPr="001413B6">
        <w:rPr>
          <w:b/>
          <w:color w:val="4F81BD" w:themeColor="accent1"/>
          <w:sz w:val="20"/>
          <w:szCs w:val="20"/>
        </w:rPr>
        <w:t>clamp pipette</w:t>
      </w:r>
      <w:r w:rsidR="002C518E" w:rsidRPr="001413B6">
        <w:rPr>
          <w:b/>
          <w:color w:val="4F81BD" w:themeColor="accent1"/>
          <w:sz w:val="20"/>
          <w:szCs w:val="20"/>
        </w:rPr>
        <w:t>, P,</w:t>
      </w:r>
      <w:r w:rsidR="00293815" w:rsidRPr="001413B6">
        <w:rPr>
          <w:b/>
          <w:color w:val="4F81BD" w:themeColor="accent1"/>
          <w:sz w:val="20"/>
          <w:szCs w:val="20"/>
        </w:rPr>
        <w:t xml:space="preserve"> for intracellular </w:t>
      </w:r>
      <w:r w:rsidR="00ED3E5B">
        <w:rPr>
          <w:b/>
          <w:color w:val="4F81BD" w:themeColor="accent1"/>
          <w:sz w:val="20"/>
          <w:szCs w:val="20"/>
        </w:rPr>
        <w:t xml:space="preserve">whole-cell </w:t>
      </w:r>
      <w:r w:rsidR="00293815" w:rsidRPr="001413B6">
        <w:rPr>
          <w:b/>
          <w:color w:val="4F81BD" w:themeColor="accent1"/>
          <w:sz w:val="20"/>
          <w:szCs w:val="20"/>
        </w:rPr>
        <w:t>recording</w:t>
      </w:r>
      <w:r w:rsidR="00A427E3" w:rsidRPr="001413B6">
        <w:rPr>
          <w:b/>
          <w:color w:val="4F81BD" w:themeColor="accent1"/>
          <w:sz w:val="20"/>
          <w:szCs w:val="20"/>
        </w:rPr>
        <w:t xml:space="preserve">. </w:t>
      </w:r>
      <w:r w:rsidR="00ED3E5B">
        <w:rPr>
          <w:b/>
          <w:color w:val="4F81BD" w:themeColor="accent1"/>
          <w:sz w:val="20"/>
          <w:szCs w:val="20"/>
        </w:rPr>
        <w:t>The t</w:t>
      </w:r>
      <w:r w:rsidR="00BC085D" w:rsidRPr="001413B6">
        <w:rPr>
          <w:b/>
          <w:color w:val="4F81BD" w:themeColor="accent1"/>
          <w:sz w:val="20"/>
          <w:szCs w:val="20"/>
        </w:rPr>
        <w:t>wo synaptors</w:t>
      </w:r>
      <w:r w:rsidR="009747F0" w:rsidRPr="001413B6">
        <w:rPr>
          <w:b/>
          <w:color w:val="4F81BD" w:themeColor="accent1"/>
          <w:sz w:val="20"/>
          <w:szCs w:val="20"/>
        </w:rPr>
        <w:t xml:space="preserve">, </w:t>
      </w:r>
      <w:r w:rsidR="00BC085D" w:rsidRPr="001413B6">
        <w:rPr>
          <w:b/>
          <w:i/>
          <w:color w:val="4F81BD" w:themeColor="accent1"/>
          <w:sz w:val="20"/>
          <w:szCs w:val="20"/>
        </w:rPr>
        <w:t>AB</w:t>
      </w:r>
      <w:r w:rsidR="00BC085D" w:rsidRPr="001413B6">
        <w:rPr>
          <w:b/>
          <w:i/>
          <w:color w:val="4F81BD" w:themeColor="accent1"/>
          <w:sz w:val="20"/>
          <w:szCs w:val="20"/>
          <w:vertAlign w:val="subscript"/>
        </w:rPr>
        <w:t>syn</w:t>
      </w:r>
      <w:r w:rsidR="00BC085D" w:rsidRPr="001413B6">
        <w:rPr>
          <w:b/>
          <w:color w:val="4F81BD" w:themeColor="accent1"/>
          <w:sz w:val="20"/>
          <w:szCs w:val="20"/>
        </w:rPr>
        <w:t xml:space="preserve"> and </w:t>
      </w:r>
      <w:r w:rsidR="00BC085D" w:rsidRPr="001413B6">
        <w:rPr>
          <w:b/>
          <w:i/>
          <w:color w:val="4F81BD" w:themeColor="accent1"/>
          <w:sz w:val="20"/>
          <w:szCs w:val="20"/>
        </w:rPr>
        <w:t>BA</w:t>
      </w:r>
      <w:r w:rsidR="00BC085D" w:rsidRPr="001413B6">
        <w:rPr>
          <w:b/>
          <w:i/>
          <w:color w:val="4F81BD" w:themeColor="accent1"/>
          <w:sz w:val="20"/>
          <w:szCs w:val="20"/>
          <w:vertAlign w:val="subscript"/>
        </w:rPr>
        <w:t>syn</w:t>
      </w:r>
      <w:r w:rsidR="00E93A63" w:rsidRPr="001413B6">
        <w:rPr>
          <w:b/>
          <w:color w:val="4F81BD" w:themeColor="accent1"/>
          <w:sz w:val="20"/>
          <w:szCs w:val="20"/>
        </w:rPr>
        <w:t xml:space="preserve">, connect </w:t>
      </w:r>
      <w:r w:rsidR="00293815" w:rsidRPr="001413B6">
        <w:rPr>
          <w:b/>
          <w:color w:val="4F81BD" w:themeColor="accent1"/>
          <w:sz w:val="20"/>
          <w:szCs w:val="20"/>
        </w:rPr>
        <w:t xml:space="preserve">the </w:t>
      </w:r>
      <w:r w:rsidR="00B42A7B" w:rsidRPr="001413B6">
        <w:rPr>
          <w:b/>
          <w:color w:val="4F81BD" w:themeColor="accent1"/>
          <w:sz w:val="20"/>
          <w:szCs w:val="20"/>
        </w:rPr>
        <w:t>‘presynaptic’ silicon</w:t>
      </w:r>
      <w:r w:rsidR="0005260F" w:rsidRPr="001413B6">
        <w:rPr>
          <w:b/>
          <w:color w:val="4F81BD" w:themeColor="accent1"/>
          <w:sz w:val="20"/>
          <w:szCs w:val="20"/>
        </w:rPr>
        <w:t xml:space="preserve"> neuron (AN</w:t>
      </w:r>
      <w:r w:rsidR="0005260F" w:rsidRPr="001413B6">
        <w:rPr>
          <w:b/>
          <w:color w:val="4F81BD" w:themeColor="accent1"/>
          <w:sz w:val="20"/>
          <w:szCs w:val="20"/>
          <w:vertAlign w:val="subscript"/>
        </w:rPr>
        <w:t>pre</w:t>
      </w:r>
      <w:r w:rsidR="0005260F" w:rsidRPr="001413B6">
        <w:rPr>
          <w:b/>
          <w:color w:val="4F81BD" w:themeColor="accent1"/>
          <w:sz w:val="20"/>
          <w:szCs w:val="20"/>
        </w:rPr>
        <w:t xml:space="preserve">) </w:t>
      </w:r>
      <w:r w:rsidR="00E93A63" w:rsidRPr="001413B6">
        <w:rPr>
          <w:b/>
          <w:color w:val="4F81BD" w:themeColor="accent1"/>
          <w:sz w:val="20"/>
          <w:szCs w:val="20"/>
        </w:rPr>
        <w:t xml:space="preserve">to </w:t>
      </w:r>
      <w:r w:rsidR="00ED3E5B">
        <w:rPr>
          <w:b/>
          <w:color w:val="4F81BD" w:themeColor="accent1"/>
          <w:sz w:val="20"/>
          <w:szCs w:val="20"/>
        </w:rPr>
        <w:t>the</w:t>
      </w:r>
      <w:r w:rsidR="00ED3E5B" w:rsidRPr="001413B6">
        <w:rPr>
          <w:b/>
          <w:color w:val="4F81BD" w:themeColor="accent1"/>
          <w:sz w:val="20"/>
          <w:szCs w:val="20"/>
        </w:rPr>
        <w:t xml:space="preserve"> </w:t>
      </w:r>
      <w:r w:rsidR="0005260F" w:rsidRPr="001413B6">
        <w:rPr>
          <w:b/>
          <w:color w:val="4F81BD" w:themeColor="accent1"/>
          <w:sz w:val="20"/>
          <w:szCs w:val="20"/>
        </w:rPr>
        <w:t>brain neuron (BN)</w:t>
      </w:r>
      <w:r w:rsidR="00ED3E5B">
        <w:rPr>
          <w:b/>
          <w:color w:val="4F81BD" w:themeColor="accent1"/>
          <w:sz w:val="20"/>
          <w:szCs w:val="20"/>
        </w:rPr>
        <w:t>,</w:t>
      </w:r>
      <w:r w:rsidR="00E93A63" w:rsidRPr="001413B6">
        <w:rPr>
          <w:b/>
          <w:color w:val="4F81BD" w:themeColor="accent1"/>
          <w:sz w:val="20"/>
          <w:szCs w:val="20"/>
        </w:rPr>
        <w:t xml:space="preserve"> and BN to </w:t>
      </w:r>
      <w:r w:rsidR="00ED3E5B">
        <w:rPr>
          <w:b/>
          <w:color w:val="4F81BD" w:themeColor="accent1"/>
          <w:sz w:val="20"/>
          <w:szCs w:val="20"/>
        </w:rPr>
        <w:t>the</w:t>
      </w:r>
      <w:r w:rsidR="00ED3E5B" w:rsidRPr="001413B6">
        <w:rPr>
          <w:b/>
          <w:color w:val="4F81BD" w:themeColor="accent1"/>
          <w:sz w:val="20"/>
          <w:szCs w:val="20"/>
        </w:rPr>
        <w:t xml:space="preserve"> </w:t>
      </w:r>
      <w:r w:rsidR="00B42A7B" w:rsidRPr="001413B6">
        <w:rPr>
          <w:b/>
          <w:color w:val="4F81BD" w:themeColor="accent1"/>
          <w:sz w:val="20"/>
          <w:szCs w:val="20"/>
        </w:rPr>
        <w:t xml:space="preserve">‘postsynaptic’ </w:t>
      </w:r>
      <w:r w:rsidR="0005260F" w:rsidRPr="001413B6">
        <w:rPr>
          <w:b/>
          <w:color w:val="4F81BD" w:themeColor="accent1"/>
          <w:sz w:val="20"/>
          <w:szCs w:val="20"/>
        </w:rPr>
        <w:t>silicon neuron</w:t>
      </w:r>
      <w:r w:rsidR="002C518E" w:rsidRPr="001413B6">
        <w:rPr>
          <w:b/>
          <w:color w:val="4F81BD" w:themeColor="accent1"/>
          <w:sz w:val="20"/>
          <w:szCs w:val="20"/>
        </w:rPr>
        <w:t xml:space="preserve">, </w:t>
      </w:r>
      <w:r w:rsidR="0005260F" w:rsidRPr="001413B6">
        <w:rPr>
          <w:b/>
          <w:color w:val="4F81BD" w:themeColor="accent1"/>
          <w:sz w:val="20"/>
          <w:szCs w:val="20"/>
        </w:rPr>
        <w:t>AN</w:t>
      </w:r>
      <w:r w:rsidR="0005260F" w:rsidRPr="001413B6">
        <w:rPr>
          <w:b/>
          <w:color w:val="4F81BD" w:themeColor="accent1"/>
          <w:sz w:val="20"/>
          <w:szCs w:val="20"/>
          <w:vertAlign w:val="subscript"/>
        </w:rPr>
        <w:t>post</w:t>
      </w:r>
      <w:r w:rsidR="0005260F" w:rsidRPr="001413B6">
        <w:rPr>
          <w:b/>
          <w:color w:val="4F81BD" w:themeColor="accent1"/>
          <w:sz w:val="20"/>
          <w:szCs w:val="20"/>
        </w:rPr>
        <w:t xml:space="preserve">. </w:t>
      </w:r>
      <w:r w:rsidR="00BB6EF2" w:rsidRPr="001413B6">
        <w:rPr>
          <w:b/>
          <w:color w:val="4F81BD" w:themeColor="accent1"/>
          <w:sz w:val="20"/>
          <w:szCs w:val="20"/>
        </w:rPr>
        <w:t>The t</w:t>
      </w:r>
      <w:r w:rsidR="0005260F" w:rsidRPr="001413B6">
        <w:rPr>
          <w:b/>
          <w:color w:val="4F81BD" w:themeColor="accent1"/>
          <w:sz w:val="20"/>
          <w:szCs w:val="20"/>
        </w:rPr>
        <w:t xml:space="preserve">wo memristors, MR1 and MR2, emulate plasticity </w:t>
      </w:r>
      <w:r w:rsidR="00BB6EF2" w:rsidRPr="001413B6">
        <w:rPr>
          <w:b/>
          <w:color w:val="4F81BD" w:themeColor="accent1"/>
          <w:sz w:val="20"/>
          <w:szCs w:val="20"/>
        </w:rPr>
        <w:t>in</w:t>
      </w:r>
      <w:r w:rsidR="00B42A7B" w:rsidRPr="001413B6">
        <w:rPr>
          <w:b/>
          <w:color w:val="4F81BD" w:themeColor="accent1"/>
          <w:sz w:val="20"/>
          <w:szCs w:val="20"/>
        </w:rPr>
        <w:t xml:space="preserve"> </w:t>
      </w:r>
      <w:r w:rsidR="006851E6" w:rsidRPr="001413B6">
        <w:rPr>
          <w:b/>
          <w:color w:val="4F81BD" w:themeColor="accent1"/>
          <w:sz w:val="20"/>
          <w:szCs w:val="20"/>
        </w:rPr>
        <w:t xml:space="preserve">the two synaptors, </w:t>
      </w:r>
      <w:r w:rsidR="00E93A63" w:rsidRPr="001413B6">
        <w:rPr>
          <w:b/>
          <w:color w:val="4F81BD" w:themeColor="accent1"/>
          <w:sz w:val="20"/>
          <w:szCs w:val="20"/>
        </w:rPr>
        <w:t>whereas electronic</w:t>
      </w:r>
      <w:r w:rsidR="006851E6" w:rsidRPr="001413B6">
        <w:rPr>
          <w:b/>
          <w:color w:val="4F81BD" w:themeColor="accent1"/>
          <w:sz w:val="20"/>
          <w:szCs w:val="20"/>
        </w:rPr>
        <w:t>s</w:t>
      </w:r>
      <w:r w:rsidR="00E93A63" w:rsidRPr="001413B6">
        <w:rPr>
          <w:b/>
          <w:color w:val="4F81BD" w:themeColor="accent1"/>
          <w:sz w:val="20"/>
          <w:szCs w:val="20"/>
        </w:rPr>
        <w:t>-to-BN and BN-to-electronic</w:t>
      </w:r>
      <w:r w:rsidR="006851E6" w:rsidRPr="001413B6">
        <w:rPr>
          <w:b/>
          <w:color w:val="4F81BD" w:themeColor="accent1"/>
          <w:sz w:val="20"/>
          <w:szCs w:val="20"/>
        </w:rPr>
        <w:t>s</w:t>
      </w:r>
      <w:r w:rsidR="00E93A63" w:rsidRPr="001413B6">
        <w:rPr>
          <w:b/>
          <w:color w:val="4F81BD" w:themeColor="accent1"/>
          <w:sz w:val="20"/>
          <w:szCs w:val="20"/>
        </w:rPr>
        <w:t xml:space="preserve"> </w:t>
      </w:r>
      <w:r w:rsidR="00ED3E5B">
        <w:rPr>
          <w:b/>
          <w:color w:val="4F81BD" w:themeColor="accent1"/>
          <w:sz w:val="20"/>
          <w:szCs w:val="20"/>
        </w:rPr>
        <w:t xml:space="preserve">signal </w:t>
      </w:r>
      <w:r w:rsidR="00B42A7B" w:rsidRPr="001413B6">
        <w:rPr>
          <w:b/>
          <w:color w:val="4F81BD" w:themeColor="accent1"/>
          <w:sz w:val="20"/>
          <w:szCs w:val="20"/>
        </w:rPr>
        <w:t>transmission</w:t>
      </w:r>
      <w:r w:rsidR="006851E6" w:rsidRPr="001413B6">
        <w:rPr>
          <w:b/>
          <w:color w:val="4F81BD" w:themeColor="accent1"/>
          <w:sz w:val="20"/>
          <w:szCs w:val="20"/>
        </w:rPr>
        <w:t xml:space="preserve"> </w:t>
      </w:r>
      <w:r w:rsidR="002C518E" w:rsidRPr="001413B6">
        <w:rPr>
          <w:b/>
          <w:color w:val="4F81BD" w:themeColor="accent1"/>
          <w:sz w:val="20"/>
          <w:szCs w:val="20"/>
        </w:rPr>
        <w:t xml:space="preserve">are </w:t>
      </w:r>
      <w:r w:rsidR="00E93A63" w:rsidRPr="001413B6">
        <w:rPr>
          <w:b/>
          <w:color w:val="4F81BD" w:themeColor="accent1"/>
          <w:sz w:val="20"/>
          <w:szCs w:val="20"/>
        </w:rPr>
        <w:t xml:space="preserve">mediated by </w:t>
      </w:r>
      <w:r w:rsidR="002C518E" w:rsidRPr="001413B6">
        <w:rPr>
          <w:b/>
          <w:color w:val="4F81BD" w:themeColor="accent1"/>
          <w:sz w:val="20"/>
          <w:szCs w:val="20"/>
        </w:rPr>
        <w:t xml:space="preserve">the </w:t>
      </w:r>
      <w:r w:rsidR="00B42A7B" w:rsidRPr="001413B6">
        <w:rPr>
          <w:b/>
          <w:color w:val="4F81BD" w:themeColor="accent1"/>
          <w:sz w:val="20"/>
          <w:szCs w:val="20"/>
        </w:rPr>
        <w:t>CME</w:t>
      </w:r>
      <w:r w:rsidR="00E93A63" w:rsidRPr="001413B6">
        <w:rPr>
          <w:b/>
          <w:color w:val="4F81BD" w:themeColor="accent1"/>
          <w:sz w:val="20"/>
          <w:szCs w:val="20"/>
        </w:rPr>
        <w:t xml:space="preserve"> and </w:t>
      </w:r>
      <w:r w:rsidR="00BB6EF2" w:rsidRPr="001413B6">
        <w:rPr>
          <w:b/>
          <w:color w:val="4F81BD" w:themeColor="accent1"/>
          <w:sz w:val="20"/>
          <w:szCs w:val="20"/>
        </w:rPr>
        <w:t xml:space="preserve">the </w:t>
      </w:r>
      <w:r w:rsidR="00B42A7B" w:rsidRPr="001413B6">
        <w:rPr>
          <w:b/>
          <w:color w:val="4F81BD" w:themeColor="accent1"/>
          <w:sz w:val="20"/>
          <w:szCs w:val="20"/>
        </w:rPr>
        <w:t xml:space="preserve">patch-clamp </w:t>
      </w:r>
      <w:r w:rsidR="00E93A63" w:rsidRPr="001413B6">
        <w:rPr>
          <w:b/>
          <w:color w:val="4F81BD" w:themeColor="accent1"/>
          <w:sz w:val="20"/>
          <w:szCs w:val="20"/>
        </w:rPr>
        <w:t>electrode</w:t>
      </w:r>
      <w:r w:rsidR="00B42A7B" w:rsidRPr="001413B6">
        <w:rPr>
          <w:b/>
          <w:color w:val="4F81BD" w:themeColor="accent1"/>
          <w:sz w:val="20"/>
          <w:szCs w:val="20"/>
        </w:rPr>
        <w:t xml:space="preserve">. </w:t>
      </w:r>
      <w:r w:rsidR="007B5A62" w:rsidRPr="001413B6">
        <w:rPr>
          <w:b/>
          <w:i/>
          <w:color w:val="4F81BD" w:themeColor="accent1"/>
          <w:sz w:val="20"/>
          <w:szCs w:val="20"/>
        </w:rPr>
        <w:t>b</w:t>
      </w:r>
      <w:r w:rsidR="007B5A62" w:rsidRPr="001413B6">
        <w:rPr>
          <w:b/>
          <w:color w:val="4F81BD" w:themeColor="accent1"/>
          <w:sz w:val="20"/>
          <w:szCs w:val="20"/>
        </w:rPr>
        <w:t xml:space="preserve">. </w:t>
      </w:r>
      <w:r w:rsidR="0054795F" w:rsidRPr="001413B6">
        <w:rPr>
          <w:b/>
          <w:color w:val="4F81BD" w:themeColor="accent1"/>
          <w:sz w:val="20"/>
          <w:szCs w:val="20"/>
        </w:rPr>
        <w:t xml:space="preserve">Operational scheme. In </w:t>
      </w:r>
      <w:r w:rsidR="0054795F" w:rsidRPr="001413B6">
        <w:rPr>
          <w:b/>
          <w:i/>
          <w:color w:val="4F81BD" w:themeColor="accent1"/>
          <w:sz w:val="20"/>
          <w:szCs w:val="20"/>
        </w:rPr>
        <w:t>AB</w:t>
      </w:r>
      <w:r w:rsidR="0054795F" w:rsidRPr="001413B6">
        <w:rPr>
          <w:b/>
          <w:i/>
          <w:color w:val="4F81BD" w:themeColor="accent1"/>
          <w:sz w:val="20"/>
          <w:szCs w:val="20"/>
          <w:vertAlign w:val="subscript"/>
        </w:rPr>
        <w:t>syn</w:t>
      </w:r>
      <w:r w:rsidR="0054795F" w:rsidRPr="001413B6">
        <w:rPr>
          <w:b/>
          <w:color w:val="4F81BD" w:themeColor="accent1"/>
          <w:sz w:val="20"/>
          <w:szCs w:val="20"/>
        </w:rPr>
        <w:t xml:space="preserve">, </w:t>
      </w:r>
      <w:r w:rsidR="000C26B8">
        <w:rPr>
          <w:b/>
          <w:color w:val="4F81BD" w:themeColor="accent1"/>
          <w:sz w:val="20"/>
          <w:szCs w:val="20"/>
        </w:rPr>
        <w:t xml:space="preserve">changes in </w:t>
      </w:r>
      <w:r w:rsidR="0054795F" w:rsidRPr="001413B6">
        <w:rPr>
          <w:b/>
          <w:color w:val="4F81BD" w:themeColor="accent1"/>
          <w:sz w:val="20"/>
          <w:szCs w:val="20"/>
        </w:rPr>
        <w:t>MR</w:t>
      </w:r>
      <w:r w:rsidR="00EE3499" w:rsidRPr="001413B6">
        <w:rPr>
          <w:b/>
          <w:color w:val="4F81BD" w:themeColor="accent1"/>
          <w:sz w:val="20"/>
          <w:szCs w:val="20"/>
        </w:rPr>
        <w:t>1</w:t>
      </w:r>
      <w:r w:rsidR="0054795F" w:rsidRPr="001413B6">
        <w:rPr>
          <w:b/>
          <w:color w:val="4F81BD" w:themeColor="accent1"/>
          <w:sz w:val="20"/>
          <w:szCs w:val="20"/>
        </w:rPr>
        <w:t xml:space="preserve"> </w:t>
      </w:r>
      <w:r w:rsidR="00E93A63" w:rsidRPr="001413B6">
        <w:rPr>
          <w:b/>
          <w:color w:val="4F81BD" w:themeColor="accent1"/>
          <w:sz w:val="20"/>
          <w:szCs w:val="20"/>
        </w:rPr>
        <w:t>resistive states</w:t>
      </w:r>
      <w:r w:rsidR="004D368D" w:rsidRPr="001413B6">
        <w:rPr>
          <w:b/>
          <w:color w:val="4F81BD" w:themeColor="accent1"/>
          <w:sz w:val="20"/>
          <w:szCs w:val="20"/>
        </w:rPr>
        <w:t xml:space="preserve">, R(t), </w:t>
      </w:r>
      <w:r w:rsidR="0054795F" w:rsidRPr="001413B6">
        <w:rPr>
          <w:b/>
          <w:color w:val="4F81BD" w:themeColor="accent1"/>
          <w:sz w:val="20"/>
          <w:szCs w:val="20"/>
        </w:rPr>
        <w:t>are driven by AN</w:t>
      </w:r>
      <w:r w:rsidR="0054795F" w:rsidRPr="001413B6">
        <w:rPr>
          <w:b/>
          <w:color w:val="4F81BD" w:themeColor="accent1"/>
          <w:sz w:val="20"/>
          <w:szCs w:val="20"/>
          <w:vertAlign w:val="subscript"/>
        </w:rPr>
        <w:t xml:space="preserve">pre </w:t>
      </w:r>
      <w:r w:rsidR="0054795F" w:rsidRPr="001413B6">
        <w:rPr>
          <w:b/>
          <w:color w:val="4F81BD" w:themeColor="accent1"/>
          <w:sz w:val="20"/>
          <w:szCs w:val="20"/>
        </w:rPr>
        <w:t xml:space="preserve">and </w:t>
      </w:r>
      <w:r w:rsidR="00B42A7B" w:rsidRPr="001413B6">
        <w:rPr>
          <w:b/>
          <w:color w:val="4F81BD" w:themeColor="accent1"/>
          <w:sz w:val="20"/>
          <w:szCs w:val="20"/>
        </w:rPr>
        <w:t>BN</w:t>
      </w:r>
      <w:r w:rsidR="00B42A7B" w:rsidRPr="001413B6">
        <w:rPr>
          <w:b/>
          <w:i/>
          <w:color w:val="4F81BD" w:themeColor="accent1"/>
          <w:sz w:val="20"/>
          <w:szCs w:val="20"/>
        </w:rPr>
        <w:t xml:space="preserve"> </w:t>
      </w:r>
      <w:r w:rsidR="00ED3E5B">
        <w:rPr>
          <w:b/>
          <w:color w:val="4F81BD" w:themeColor="accent1"/>
          <w:sz w:val="20"/>
          <w:szCs w:val="20"/>
        </w:rPr>
        <w:t>depolari</w:t>
      </w:r>
      <w:r w:rsidR="007B46E9">
        <w:rPr>
          <w:b/>
          <w:color w:val="4F81BD" w:themeColor="accent1"/>
          <w:sz w:val="20"/>
          <w:szCs w:val="20"/>
        </w:rPr>
        <w:t>s</w:t>
      </w:r>
      <w:r w:rsidR="00ED3E5B">
        <w:rPr>
          <w:b/>
          <w:color w:val="4F81BD" w:themeColor="accent1"/>
          <w:sz w:val="20"/>
          <w:szCs w:val="20"/>
        </w:rPr>
        <w:t>ation</w:t>
      </w:r>
      <w:r w:rsidR="00EA1011">
        <w:rPr>
          <w:b/>
          <w:color w:val="4F81BD" w:themeColor="accent1"/>
          <w:sz w:val="20"/>
          <w:szCs w:val="20"/>
        </w:rPr>
        <w:t>s</w:t>
      </w:r>
      <w:r w:rsidR="00ED3E5B">
        <w:rPr>
          <w:b/>
          <w:color w:val="4F81BD" w:themeColor="accent1"/>
          <w:sz w:val="20"/>
          <w:szCs w:val="20"/>
        </w:rPr>
        <w:t xml:space="preserve"> rates</w:t>
      </w:r>
      <w:r w:rsidR="004D368D" w:rsidRPr="001413B6">
        <w:rPr>
          <w:b/>
          <w:color w:val="4F81BD" w:themeColor="accent1"/>
          <w:sz w:val="20"/>
          <w:szCs w:val="20"/>
        </w:rPr>
        <w:t xml:space="preserve"> </w:t>
      </w:r>
      <w:r w:rsidR="0054795F" w:rsidRPr="001413B6">
        <w:rPr>
          <w:b/>
          <w:color w:val="4F81BD" w:themeColor="accent1"/>
          <w:sz w:val="20"/>
          <w:szCs w:val="20"/>
        </w:rPr>
        <w:t xml:space="preserve">according to </w:t>
      </w:r>
      <w:r w:rsidR="001A2CC7" w:rsidRPr="001413B6">
        <w:rPr>
          <w:b/>
          <w:color w:val="4F81BD" w:themeColor="accent1"/>
          <w:sz w:val="20"/>
          <w:szCs w:val="20"/>
        </w:rPr>
        <w:t>an</w:t>
      </w:r>
      <w:r w:rsidR="0054795F" w:rsidRPr="001413B6">
        <w:rPr>
          <w:b/>
          <w:color w:val="4F81BD" w:themeColor="accent1"/>
          <w:sz w:val="20"/>
          <w:szCs w:val="20"/>
        </w:rPr>
        <w:t xml:space="preserve"> </w:t>
      </w:r>
      <w:r w:rsidR="00450E6C" w:rsidRPr="001413B6">
        <w:rPr>
          <w:b/>
          <w:color w:val="4F81BD" w:themeColor="accent1"/>
          <w:sz w:val="20"/>
          <w:szCs w:val="20"/>
        </w:rPr>
        <w:t>approximated</w:t>
      </w:r>
      <w:r w:rsidR="001A2CC7" w:rsidRPr="001413B6">
        <w:rPr>
          <w:b/>
          <w:color w:val="4F81BD" w:themeColor="accent1"/>
          <w:sz w:val="20"/>
          <w:szCs w:val="20"/>
        </w:rPr>
        <w:t xml:space="preserve"> BCM </w:t>
      </w:r>
      <w:r w:rsidR="00E93A63" w:rsidRPr="001413B6">
        <w:rPr>
          <w:b/>
          <w:color w:val="4F81BD" w:themeColor="accent1"/>
          <w:sz w:val="20"/>
          <w:szCs w:val="20"/>
        </w:rPr>
        <w:t xml:space="preserve">plasticity rule </w:t>
      </w:r>
      <w:r w:rsidR="00C14784" w:rsidRPr="001413B6">
        <w:rPr>
          <w:b/>
          <w:color w:val="4F81BD" w:themeColor="accent1"/>
          <w:sz w:val="20"/>
          <w:szCs w:val="20"/>
        </w:rPr>
        <w:t xml:space="preserve">(Supplementary Table 1 and </w:t>
      </w:r>
      <w:r w:rsidR="00450E6C" w:rsidRPr="001413B6">
        <w:rPr>
          <w:b/>
          <w:color w:val="4F81BD" w:themeColor="accent1"/>
          <w:sz w:val="20"/>
          <w:szCs w:val="20"/>
        </w:rPr>
        <w:t xml:space="preserve">supplementary </w:t>
      </w:r>
      <w:r w:rsidR="00C14784" w:rsidRPr="001413B6">
        <w:rPr>
          <w:b/>
          <w:color w:val="4F81BD" w:themeColor="accent1"/>
          <w:sz w:val="20"/>
          <w:szCs w:val="20"/>
        </w:rPr>
        <w:t xml:space="preserve">figure </w:t>
      </w:r>
      <w:r w:rsidR="00450E6C" w:rsidRPr="001413B6">
        <w:rPr>
          <w:b/>
          <w:color w:val="4F81BD" w:themeColor="accent1"/>
          <w:sz w:val="20"/>
          <w:szCs w:val="20"/>
        </w:rPr>
        <w:t>3</w:t>
      </w:r>
      <w:r w:rsidR="00C14784" w:rsidRPr="001413B6">
        <w:rPr>
          <w:b/>
          <w:color w:val="4F81BD" w:themeColor="accent1"/>
          <w:sz w:val="20"/>
          <w:szCs w:val="20"/>
        </w:rPr>
        <w:t xml:space="preserve">) </w:t>
      </w:r>
      <w:r w:rsidR="002B6A91" w:rsidRPr="001413B6">
        <w:rPr>
          <w:b/>
          <w:color w:val="4F81BD" w:themeColor="accent1"/>
          <w:sz w:val="20"/>
          <w:szCs w:val="20"/>
        </w:rPr>
        <w:t>resulting in</w:t>
      </w:r>
      <w:r w:rsidR="00E93A63" w:rsidRPr="001413B6">
        <w:rPr>
          <w:b/>
          <w:color w:val="4F81BD" w:themeColor="accent1"/>
          <w:sz w:val="20"/>
          <w:szCs w:val="20"/>
        </w:rPr>
        <w:t xml:space="preserve"> either </w:t>
      </w:r>
      <w:r w:rsidR="008C75B8" w:rsidRPr="001413B6">
        <w:rPr>
          <w:b/>
          <w:color w:val="4F81BD" w:themeColor="accent1"/>
          <w:sz w:val="20"/>
          <w:szCs w:val="20"/>
        </w:rPr>
        <w:t>LTP (red)</w:t>
      </w:r>
      <w:r w:rsidR="007A46BB" w:rsidRPr="001413B6">
        <w:rPr>
          <w:b/>
          <w:color w:val="4F81BD" w:themeColor="accent1"/>
          <w:sz w:val="20"/>
          <w:szCs w:val="20"/>
        </w:rPr>
        <w:t>,</w:t>
      </w:r>
      <w:r w:rsidR="008C75B8" w:rsidRPr="001413B6">
        <w:rPr>
          <w:b/>
          <w:color w:val="4F81BD" w:themeColor="accent1"/>
          <w:sz w:val="20"/>
          <w:szCs w:val="20"/>
        </w:rPr>
        <w:t xml:space="preserve"> LTD (</w:t>
      </w:r>
      <w:r w:rsidR="001A2CC7" w:rsidRPr="001413B6">
        <w:rPr>
          <w:b/>
          <w:color w:val="4F81BD" w:themeColor="accent1"/>
          <w:sz w:val="20"/>
          <w:szCs w:val="20"/>
        </w:rPr>
        <w:t>blue</w:t>
      </w:r>
      <w:r w:rsidR="007A46BB" w:rsidRPr="001413B6">
        <w:rPr>
          <w:b/>
          <w:color w:val="4F81BD" w:themeColor="accent1"/>
          <w:sz w:val="20"/>
          <w:szCs w:val="20"/>
        </w:rPr>
        <w:t>) or no change</w:t>
      </w:r>
      <w:r w:rsidR="004D368D" w:rsidRPr="001413B6">
        <w:rPr>
          <w:b/>
          <w:color w:val="4F81BD" w:themeColor="accent1"/>
          <w:sz w:val="20"/>
          <w:szCs w:val="20"/>
        </w:rPr>
        <w:t>.</w:t>
      </w:r>
      <w:r w:rsidR="008C75B8" w:rsidRPr="001413B6">
        <w:rPr>
          <w:b/>
          <w:color w:val="4F81BD" w:themeColor="accent1"/>
          <w:sz w:val="20"/>
          <w:szCs w:val="20"/>
        </w:rPr>
        <w:t xml:space="preserve"> MR</w:t>
      </w:r>
      <w:r w:rsidR="00EE3499" w:rsidRPr="001413B6">
        <w:rPr>
          <w:b/>
          <w:color w:val="4F81BD" w:themeColor="accent1"/>
          <w:sz w:val="20"/>
          <w:szCs w:val="20"/>
        </w:rPr>
        <w:t>1</w:t>
      </w:r>
      <w:r w:rsidR="008C75B8" w:rsidRPr="001413B6">
        <w:rPr>
          <w:b/>
          <w:color w:val="4F81BD" w:themeColor="accent1"/>
          <w:sz w:val="20"/>
          <w:szCs w:val="20"/>
        </w:rPr>
        <w:t xml:space="preserve"> resistive states are </w:t>
      </w:r>
      <w:r w:rsidR="004D368D" w:rsidRPr="001413B6">
        <w:rPr>
          <w:b/>
          <w:color w:val="4F81BD" w:themeColor="accent1"/>
          <w:sz w:val="20"/>
          <w:szCs w:val="20"/>
        </w:rPr>
        <w:t>translated</w:t>
      </w:r>
      <w:r w:rsidR="008C75B8" w:rsidRPr="001413B6">
        <w:rPr>
          <w:b/>
          <w:color w:val="4F81BD" w:themeColor="accent1"/>
          <w:sz w:val="20"/>
          <w:szCs w:val="20"/>
        </w:rPr>
        <w:t xml:space="preserve"> into </w:t>
      </w:r>
      <w:r w:rsidR="002B6A91" w:rsidRPr="001413B6">
        <w:rPr>
          <w:b/>
          <w:color w:val="4F81BD" w:themeColor="accent1"/>
          <w:sz w:val="20"/>
          <w:szCs w:val="20"/>
        </w:rPr>
        <w:t>weighted</w:t>
      </w:r>
      <w:r w:rsidR="008C75B8" w:rsidRPr="001413B6">
        <w:rPr>
          <w:b/>
          <w:color w:val="4F81BD" w:themeColor="accent1"/>
          <w:sz w:val="20"/>
          <w:szCs w:val="20"/>
        </w:rPr>
        <w:t xml:space="preserve"> </w:t>
      </w:r>
      <w:r w:rsidR="001A2CC7" w:rsidRPr="001413B6">
        <w:rPr>
          <w:b/>
          <w:color w:val="4F81BD" w:themeColor="accent1"/>
          <w:sz w:val="20"/>
          <w:szCs w:val="20"/>
        </w:rPr>
        <w:t>voltage stimuli</w:t>
      </w:r>
      <w:r w:rsidR="00CD660F">
        <w:rPr>
          <w:b/>
          <w:color w:val="4F81BD" w:themeColor="accent1"/>
          <w:sz w:val="20"/>
          <w:szCs w:val="20"/>
        </w:rPr>
        <w:t>. The</w:t>
      </w:r>
      <w:r w:rsidR="00347C41">
        <w:rPr>
          <w:b/>
          <w:color w:val="4F81BD" w:themeColor="accent1"/>
          <w:sz w:val="20"/>
          <w:szCs w:val="20"/>
        </w:rPr>
        <w:t>se</w:t>
      </w:r>
      <w:r w:rsidR="00CD660F">
        <w:rPr>
          <w:b/>
          <w:color w:val="4F81BD" w:themeColor="accent1"/>
          <w:sz w:val="20"/>
          <w:szCs w:val="20"/>
        </w:rPr>
        <w:t xml:space="preserve"> are </w:t>
      </w:r>
      <w:r w:rsidR="0044132F" w:rsidRPr="001413B6">
        <w:rPr>
          <w:b/>
          <w:color w:val="4F81BD" w:themeColor="accent1"/>
          <w:sz w:val="20"/>
          <w:szCs w:val="20"/>
        </w:rPr>
        <w:t xml:space="preserve">delivered </w:t>
      </w:r>
      <w:r w:rsidR="002C518E" w:rsidRPr="001413B6">
        <w:rPr>
          <w:b/>
          <w:color w:val="4F81BD" w:themeColor="accent1"/>
          <w:sz w:val="20"/>
          <w:szCs w:val="20"/>
        </w:rPr>
        <w:t xml:space="preserve">to BN </w:t>
      </w:r>
      <w:r w:rsidR="004D368D" w:rsidRPr="001413B6">
        <w:rPr>
          <w:b/>
          <w:color w:val="4F81BD" w:themeColor="accent1"/>
          <w:sz w:val="20"/>
          <w:szCs w:val="20"/>
        </w:rPr>
        <w:t xml:space="preserve">through </w:t>
      </w:r>
      <w:r w:rsidR="00CD660F">
        <w:rPr>
          <w:b/>
          <w:color w:val="4F81BD" w:themeColor="accent1"/>
          <w:sz w:val="20"/>
          <w:szCs w:val="20"/>
        </w:rPr>
        <w:t xml:space="preserve">the </w:t>
      </w:r>
      <w:r w:rsidR="00A7436B" w:rsidRPr="001413B6">
        <w:rPr>
          <w:b/>
          <w:color w:val="4F81BD" w:themeColor="accent1"/>
          <w:sz w:val="20"/>
          <w:szCs w:val="20"/>
        </w:rPr>
        <w:t xml:space="preserve">CME </w:t>
      </w:r>
      <w:r w:rsidR="00324D57" w:rsidRPr="001413B6">
        <w:rPr>
          <w:b/>
          <w:color w:val="4F81BD" w:themeColor="accent1"/>
          <w:sz w:val="20"/>
          <w:szCs w:val="20"/>
        </w:rPr>
        <w:t>capacitance</w:t>
      </w:r>
      <w:r w:rsidR="00CD660F">
        <w:rPr>
          <w:b/>
          <w:color w:val="4F81BD" w:themeColor="accent1"/>
          <w:sz w:val="20"/>
          <w:szCs w:val="20"/>
        </w:rPr>
        <w:t xml:space="preserve"> (</w:t>
      </w:r>
      <w:r w:rsidR="00324D57" w:rsidRPr="001413B6">
        <w:rPr>
          <w:b/>
          <w:color w:val="4F81BD" w:themeColor="accent1"/>
          <w:sz w:val="20"/>
          <w:szCs w:val="20"/>
        </w:rPr>
        <w:t>C</w:t>
      </w:r>
      <w:r w:rsidR="00D675D9" w:rsidRPr="001413B6">
        <w:rPr>
          <w:b/>
          <w:color w:val="4F81BD" w:themeColor="accent1"/>
          <w:sz w:val="20"/>
          <w:szCs w:val="20"/>
          <w:vertAlign w:val="subscript"/>
        </w:rPr>
        <w:t>CME</w:t>
      </w:r>
      <w:r w:rsidR="00CD660F">
        <w:rPr>
          <w:b/>
          <w:color w:val="4F81BD" w:themeColor="accent1"/>
          <w:sz w:val="20"/>
          <w:szCs w:val="20"/>
        </w:rPr>
        <w:t>)</w:t>
      </w:r>
      <w:r w:rsidR="002C518E" w:rsidRPr="001413B6">
        <w:rPr>
          <w:b/>
          <w:color w:val="4F81BD" w:themeColor="accent1"/>
          <w:sz w:val="20"/>
          <w:szCs w:val="20"/>
        </w:rPr>
        <w:t xml:space="preserve"> causing EPSP-like </w:t>
      </w:r>
      <w:r w:rsidR="001A2CC7" w:rsidRPr="001413B6">
        <w:rPr>
          <w:b/>
          <w:color w:val="4F81BD" w:themeColor="accent1"/>
          <w:sz w:val="20"/>
          <w:szCs w:val="20"/>
        </w:rPr>
        <w:t>depolari</w:t>
      </w:r>
      <w:r w:rsidR="007B46E9">
        <w:rPr>
          <w:b/>
          <w:color w:val="4F81BD" w:themeColor="accent1"/>
          <w:sz w:val="20"/>
          <w:szCs w:val="20"/>
        </w:rPr>
        <w:t>s</w:t>
      </w:r>
      <w:r w:rsidR="001A2CC7" w:rsidRPr="001413B6">
        <w:rPr>
          <w:b/>
          <w:color w:val="4F81BD" w:themeColor="accent1"/>
          <w:sz w:val="20"/>
          <w:szCs w:val="20"/>
        </w:rPr>
        <w:t>ation</w:t>
      </w:r>
      <w:r w:rsidR="0044132F" w:rsidRPr="001413B6">
        <w:rPr>
          <w:b/>
          <w:color w:val="4F81BD" w:themeColor="accent1"/>
          <w:sz w:val="20"/>
          <w:szCs w:val="20"/>
        </w:rPr>
        <w:t>s</w:t>
      </w:r>
      <w:r w:rsidR="007B46E9">
        <w:rPr>
          <w:b/>
          <w:color w:val="4F81BD" w:themeColor="accent1"/>
          <w:sz w:val="20"/>
          <w:szCs w:val="20"/>
        </w:rPr>
        <w:t>, in turn</w:t>
      </w:r>
      <w:r w:rsidR="004D368D" w:rsidRPr="001413B6">
        <w:rPr>
          <w:b/>
          <w:color w:val="4F81BD" w:themeColor="accent1"/>
          <w:sz w:val="20"/>
          <w:szCs w:val="20"/>
        </w:rPr>
        <w:t xml:space="preserve"> leading to </w:t>
      </w:r>
      <w:r w:rsidR="002D3E1D" w:rsidRPr="001413B6">
        <w:rPr>
          <w:b/>
          <w:color w:val="4F81BD" w:themeColor="accent1"/>
          <w:sz w:val="20"/>
          <w:szCs w:val="20"/>
        </w:rPr>
        <w:t>action potential</w:t>
      </w:r>
      <w:r w:rsidR="004D368D" w:rsidRPr="001413B6">
        <w:rPr>
          <w:b/>
          <w:color w:val="4F81BD" w:themeColor="accent1"/>
          <w:sz w:val="20"/>
          <w:szCs w:val="20"/>
        </w:rPr>
        <w:t xml:space="preserve"> firing (</w:t>
      </w:r>
      <w:r w:rsidR="00A7436B" w:rsidRPr="001413B6">
        <w:rPr>
          <w:b/>
          <w:color w:val="4F81BD" w:themeColor="accent1"/>
          <w:sz w:val="20"/>
          <w:szCs w:val="20"/>
        </w:rPr>
        <w:t>S</w:t>
      </w:r>
      <w:r w:rsidR="004D368D" w:rsidRPr="001413B6">
        <w:rPr>
          <w:b/>
          <w:color w:val="4F81BD" w:themeColor="accent1"/>
          <w:sz w:val="20"/>
          <w:szCs w:val="20"/>
        </w:rPr>
        <w:t>upplementary figure 1).</w:t>
      </w:r>
      <w:r w:rsidR="002D3E1D" w:rsidRPr="001413B6">
        <w:rPr>
          <w:b/>
          <w:color w:val="4F81BD" w:themeColor="accent1"/>
          <w:sz w:val="20"/>
          <w:szCs w:val="20"/>
        </w:rPr>
        <w:t xml:space="preserve"> </w:t>
      </w:r>
      <w:r w:rsidR="0044132F" w:rsidRPr="001413B6">
        <w:rPr>
          <w:b/>
          <w:color w:val="4F81BD" w:themeColor="accent1"/>
          <w:sz w:val="20"/>
          <w:szCs w:val="20"/>
        </w:rPr>
        <w:lastRenderedPageBreak/>
        <w:t>Similarly, i</w:t>
      </w:r>
      <w:r w:rsidR="002B6A91" w:rsidRPr="001413B6">
        <w:rPr>
          <w:b/>
          <w:color w:val="4F81BD" w:themeColor="accent1"/>
          <w:sz w:val="20"/>
          <w:szCs w:val="20"/>
        </w:rPr>
        <w:t xml:space="preserve">n </w:t>
      </w:r>
      <w:r w:rsidR="002B6A91" w:rsidRPr="001413B6">
        <w:rPr>
          <w:b/>
          <w:i/>
          <w:color w:val="4F81BD" w:themeColor="accent1"/>
          <w:sz w:val="20"/>
          <w:szCs w:val="20"/>
        </w:rPr>
        <w:t>BA</w:t>
      </w:r>
      <w:r w:rsidR="002B6A91" w:rsidRPr="001413B6">
        <w:rPr>
          <w:b/>
          <w:i/>
          <w:color w:val="4F81BD" w:themeColor="accent1"/>
          <w:sz w:val="20"/>
          <w:szCs w:val="20"/>
          <w:vertAlign w:val="subscript"/>
        </w:rPr>
        <w:t>syn</w:t>
      </w:r>
      <w:r w:rsidR="002B6A91" w:rsidRPr="001413B6">
        <w:rPr>
          <w:b/>
          <w:color w:val="4F81BD" w:themeColor="accent1"/>
          <w:sz w:val="20"/>
          <w:szCs w:val="20"/>
        </w:rPr>
        <w:t xml:space="preserve">, </w:t>
      </w:r>
      <w:r w:rsidR="00A7436B" w:rsidRPr="001413B6">
        <w:rPr>
          <w:b/>
          <w:color w:val="4F81BD" w:themeColor="accent1"/>
          <w:sz w:val="20"/>
          <w:szCs w:val="20"/>
        </w:rPr>
        <w:t xml:space="preserve">BN spikes </w:t>
      </w:r>
      <w:r w:rsidR="00CD660F">
        <w:rPr>
          <w:b/>
          <w:color w:val="4F81BD" w:themeColor="accent1"/>
          <w:sz w:val="20"/>
          <w:szCs w:val="20"/>
        </w:rPr>
        <w:t xml:space="preserve">are </w:t>
      </w:r>
      <w:r w:rsidR="00A7436B" w:rsidRPr="001413B6">
        <w:rPr>
          <w:b/>
          <w:color w:val="4F81BD" w:themeColor="accent1"/>
          <w:sz w:val="20"/>
          <w:szCs w:val="20"/>
        </w:rPr>
        <w:t>recorded by the</w:t>
      </w:r>
      <w:r w:rsidR="00AB491C" w:rsidRPr="001413B6">
        <w:rPr>
          <w:b/>
          <w:color w:val="4F81BD" w:themeColor="accent1"/>
          <w:sz w:val="20"/>
          <w:szCs w:val="20"/>
        </w:rPr>
        <w:t xml:space="preserve"> patch-clamp electrode </w:t>
      </w:r>
      <w:r w:rsidR="00CD660F">
        <w:rPr>
          <w:b/>
          <w:color w:val="4F81BD" w:themeColor="accent1"/>
          <w:sz w:val="20"/>
          <w:szCs w:val="20"/>
        </w:rPr>
        <w:t>through its resistance, R</w:t>
      </w:r>
      <w:r w:rsidR="00CD660F" w:rsidRPr="001413B6">
        <w:rPr>
          <w:b/>
          <w:color w:val="4F81BD" w:themeColor="accent1"/>
          <w:sz w:val="20"/>
          <w:szCs w:val="20"/>
          <w:vertAlign w:val="subscript"/>
        </w:rPr>
        <w:t>p</w:t>
      </w:r>
      <w:r w:rsidR="00CD660F">
        <w:rPr>
          <w:b/>
          <w:color w:val="4F81BD" w:themeColor="accent1"/>
          <w:sz w:val="20"/>
          <w:szCs w:val="20"/>
        </w:rPr>
        <w:t xml:space="preserve">, </w:t>
      </w:r>
      <w:r w:rsidR="0044132F" w:rsidRPr="001413B6">
        <w:rPr>
          <w:b/>
          <w:color w:val="4F81BD" w:themeColor="accent1"/>
          <w:sz w:val="20"/>
          <w:szCs w:val="20"/>
        </w:rPr>
        <w:t>threshold</w:t>
      </w:r>
      <w:r w:rsidR="00C929D0">
        <w:rPr>
          <w:b/>
          <w:color w:val="4F81BD" w:themeColor="accent1"/>
          <w:sz w:val="20"/>
          <w:szCs w:val="20"/>
        </w:rPr>
        <w:t>-</w:t>
      </w:r>
      <w:r w:rsidR="0044132F" w:rsidRPr="001413B6">
        <w:rPr>
          <w:b/>
          <w:color w:val="4F81BD" w:themeColor="accent1"/>
          <w:sz w:val="20"/>
          <w:szCs w:val="20"/>
        </w:rPr>
        <w:t xml:space="preserve">detected </w:t>
      </w:r>
      <w:r w:rsidR="00CD660F">
        <w:rPr>
          <w:b/>
          <w:color w:val="4F81BD" w:themeColor="accent1"/>
          <w:sz w:val="20"/>
          <w:szCs w:val="20"/>
        </w:rPr>
        <w:t xml:space="preserve">and then </w:t>
      </w:r>
      <w:r w:rsidR="0044132F" w:rsidRPr="001413B6">
        <w:rPr>
          <w:b/>
          <w:color w:val="4F81BD" w:themeColor="accent1"/>
          <w:sz w:val="20"/>
          <w:szCs w:val="20"/>
        </w:rPr>
        <w:t xml:space="preserve">transmitted </w:t>
      </w:r>
      <w:r w:rsidR="00B23AD1" w:rsidRPr="001413B6">
        <w:rPr>
          <w:b/>
          <w:color w:val="4F81BD" w:themeColor="accent1"/>
          <w:sz w:val="20"/>
          <w:szCs w:val="20"/>
        </w:rPr>
        <w:t>to AN</w:t>
      </w:r>
      <w:r w:rsidR="00B23AD1" w:rsidRPr="001413B6">
        <w:rPr>
          <w:b/>
          <w:color w:val="4F81BD" w:themeColor="accent1"/>
          <w:sz w:val="20"/>
          <w:szCs w:val="20"/>
          <w:vertAlign w:val="subscript"/>
        </w:rPr>
        <w:t>post</w:t>
      </w:r>
      <w:r w:rsidR="00B23AD1" w:rsidRPr="001413B6">
        <w:rPr>
          <w:b/>
          <w:color w:val="4F81BD" w:themeColor="accent1"/>
          <w:sz w:val="20"/>
          <w:szCs w:val="20"/>
        </w:rPr>
        <w:t xml:space="preserve"> </w:t>
      </w:r>
      <w:r w:rsidR="0044132F" w:rsidRPr="001413B6">
        <w:rPr>
          <w:b/>
          <w:color w:val="4F81BD" w:themeColor="accent1"/>
          <w:sz w:val="20"/>
          <w:szCs w:val="20"/>
        </w:rPr>
        <w:t>as</w:t>
      </w:r>
      <w:r w:rsidR="00A7436B" w:rsidRPr="001413B6">
        <w:rPr>
          <w:b/>
          <w:color w:val="4F81BD" w:themeColor="accent1"/>
          <w:sz w:val="20"/>
          <w:szCs w:val="20"/>
        </w:rPr>
        <w:t xml:space="preserve"> current </w:t>
      </w:r>
      <w:r w:rsidR="00B23AD1" w:rsidRPr="001413B6">
        <w:rPr>
          <w:b/>
          <w:color w:val="4F81BD" w:themeColor="accent1"/>
          <w:sz w:val="20"/>
          <w:szCs w:val="20"/>
        </w:rPr>
        <w:t>injections</w:t>
      </w:r>
      <w:r w:rsidR="0044132F" w:rsidRPr="001413B6">
        <w:rPr>
          <w:b/>
          <w:color w:val="4F81BD" w:themeColor="accent1"/>
          <w:sz w:val="20"/>
          <w:szCs w:val="20"/>
        </w:rPr>
        <w:t xml:space="preserve"> </w:t>
      </w:r>
      <w:r w:rsidR="00A7436B" w:rsidRPr="001413B6">
        <w:rPr>
          <w:b/>
          <w:color w:val="4F81BD" w:themeColor="accent1"/>
          <w:sz w:val="20"/>
          <w:szCs w:val="20"/>
        </w:rPr>
        <w:t xml:space="preserve">that are adjusted </w:t>
      </w:r>
      <w:r w:rsidR="00B758B3">
        <w:rPr>
          <w:b/>
          <w:color w:val="4F81BD" w:themeColor="accent1"/>
          <w:sz w:val="20"/>
          <w:szCs w:val="20"/>
        </w:rPr>
        <w:t>via</w:t>
      </w:r>
      <w:r w:rsidR="00A7436B" w:rsidRPr="001413B6">
        <w:rPr>
          <w:b/>
          <w:color w:val="4F81BD" w:themeColor="accent1"/>
          <w:sz w:val="20"/>
          <w:szCs w:val="20"/>
        </w:rPr>
        <w:t xml:space="preserve"> MR2 weights</w:t>
      </w:r>
      <w:r w:rsidR="00B024F0" w:rsidRPr="001413B6">
        <w:rPr>
          <w:b/>
          <w:color w:val="4F81BD" w:themeColor="accent1"/>
          <w:sz w:val="20"/>
          <w:szCs w:val="20"/>
        </w:rPr>
        <w:t xml:space="preserve">. </w:t>
      </w:r>
    </w:p>
    <w:p w14:paraId="658CFF1D" w14:textId="77C5A606" w:rsidR="00D12D2C" w:rsidRDefault="007962DE" w:rsidP="00943459">
      <w:pPr>
        <w:pStyle w:val="NormalWeb"/>
        <w:spacing w:after="0" w:line="240" w:lineRule="auto"/>
        <w:jc w:val="both"/>
      </w:pPr>
      <w:r w:rsidRPr="00124E6A">
        <w:t xml:space="preserve">Experimental results </w:t>
      </w:r>
      <w:r w:rsidR="00A16923">
        <w:t>are summarized</w:t>
      </w:r>
      <w:r w:rsidR="00D12D2C" w:rsidRPr="00124E6A">
        <w:t xml:space="preserve"> in</w:t>
      </w:r>
      <w:r w:rsidR="00445138">
        <w:t xml:space="preserve"> Figure 2.</w:t>
      </w:r>
      <w:r w:rsidR="00D12D2C" w:rsidRPr="00124E6A">
        <w:t xml:space="preserve"> </w:t>
      </w:r>
      <w:r w:rsidR="00EA0115">
        <w:t xml:space="preserve">The </w:t>
      </w:r>
      <w:r w:rsidR="005D167B">
        <w:t>pacemaker</w:t>
      </w:r>
      <w:r w:rsidR="005D167B" w:rsidRPr="00124E6A" w:rsidDel="000119BF">
        <w:t xml:space="preserve"> </w:t>
      </w:r>
      <w:r w:rsidR="00EA0115">
        <w:t xml:space="preserve">neuron </w:t>
      </w:r>
      <w:r w:rsidR="00015F44" w:rsidRPr="00124E6A">
        <w:t>AN</w:t>
      </w:r>
      <w:r w:rsidR="00015F44" w:rsidRPr="00BB656E">
        <w:rPr>
          <w:vertAlign w:val="subscript"/>
        </w:rPr>
        <w:t>pre</w:t>
      </w:r>
      <w:r w:rsidR="00A7072F">
        <w:t xml:space="preserve"> </w:t>
      </w:r>
      <w:r w:rsidR="003409E8">
        <w:t xml:space="preserve">was </w:t>
      </w:r>
      <w:r w:rsidR="006D2B4D">
        <w:t xml:space="preserve">set </w:t>
      </w:r>
      <w:r w:rsidR="003409E8">
        <w:t>to fire</w:t>
      </w:r>
      <w:r w:rsidR="00D12D2C" w:rsidRPr="00124E6A">
        <w:t xml:space="preserve"> </w:t>
      </w:r>
      <w:r w:rsidR="006D5EEE" w:rsidRPr="00124E6A">
        <w:t xml:space="preserve">regularly </w:t>
      </w:r>
      <w:r w:rsidR="003409E8">
        <w:t>at different rates</w:t>
      </w:r>
      <w:r w:rsidR="003409E8" w:rsidRPr="00124E6A" w:rsidDel="003409E8">
        <w:t xml:space="preserve"> </w:t>
      </w:r>
      <w:r w:rsidR="003409E8">
        <w:t>during four subsequent phases of the experiment (i.e.,</w:t>
      </w:r>
      <w:r w:rsidR="00D12D2C" w:rsidRPr="00124E6A">
        <w:t xml:space="preserve"> </w:t>
      </w:r>
      <w:r w:rsidR="006D2B4D">
        <w:t xml:space="preserve">at </w:t>
      </w:r>
      <w:r w:rsidR="00D12D2C" w:rsidRPr="00124E6A">
        <w:t xml:space="preserve">10, </w:t>
      </w:r>
      <w:r w:rsidR="005F10E6" w:rsidRPr="00124E6A">
        <w:t>25</w:t>
      </w:r>
      <w:r w:rsidR="00D12D2C" w:rsidRPr="00124E6A">
        <w:t>, 10 and 4Hz,</w:t>
      </w:r>
      <w:r w:rsidR="00EA0115">
        <w:t xml:space="preserve"> </w:t>
      </w:r>
      <w:r w:rsidR="00D12D2C" w:rsidRPr="00124E6A">
        <w:t xml:space="preserve">lasting 20, 20, 20 and 40 seconds </w:t>
      </w:r>
      <w:r w:rsidR="00EA0115">
        <w:t>each</w:t>
      </w:r>
      <w:r w:rsidR="003409E8">
        <w:t>)</w:t>
      </w:r>
      <w:r w:rsidR="00D12D2C" w:rsidRPr="00124E6A">
        <w:t xml:space="preserve">. This </w:t>
      </w:r>
      <w:r w:rsidR="003409E8">
        <w:t>protocol</w:t>
      </w:r>
      <w:r w:rsidR="005D167B">
        <w:t xml:space="preserve"> </w:t>
      </w:r>
      <w:r w:rsidR="00D12D2C" w:rsidRPr="00124E6A">
        <w:t xml:space="preserve">was designed to </w:t>
      </w:r>
      <w:r w:rsidR="00EA0115">
        <w:t>cause</w:t>
      </w:r>
      <w:r w:rsidR="00EA0115" w:rsidRPr="00124E6A">
        <w:t xml:space="preserve"> </w:t>
      </w:r>
      <w:r w:rsidR="009B6B4E">
        <w:t>polarity</w:t>
      </w:r>
      <w:r w:rsidR="009B6B4E" w:rsidRPr="00124E6A">
        <w:t xml:space="preserve"> </w:t>
      </w:r>
      <w:r w:rsidR="001D03B5" w:rsidRPr="00124E6A">
        <w:t xml:space="preserve">changes </w:t>
      </w:r>
      <w:r w:rsidR="003409E8">
        <w:t>at AB</w:t>
      </w:r>
      <w:r w:rsidR="003409E8" w:rsidRPr="00BB656E">
        <w:rPr>
          <w:vertAlign w:val="subscript"/>
        </w:rPr>
        <w:t>syn</w:t>
      </w:r>
      <w:r w:rsidR="006E2E49" w:rsidRPr="00124E6A">
        <w:t xml:space="preserve"> </w:t>
      </w:r>
      <w:r w:rsidR="006D2B4D">
        <w:t>along the pattern</w:t>
      </w:r>
      <w:r w:rsidR="00640DE8" w:rsidRPr="00124E6A">
        <w:t xml:space="preserve"> </w:t>
      </w:r>
      <w:r w:rsidR="00975C81" w:rsidRPr="00124E6A">
        <w:t>‘</w:t>
      </w:r>
      <w:r w:rsidR="00D12D2C" w:rsidRPr="00124E6A">
        <w:t>none/LTP/none/LTD</w:t>
      </w:r>
      <w:r w:rsidR="00975C81" w:rsidRPr="00124E6A">
        <w:t>’</w:t>
      </w:r>
      <w:r w:rsidR="00D12D2C" w:rsidRPr="00124E6A">
        <w:t xml:space="preserve"> </w:t>
      </w:r>
      <w:r w:rsidR="005D167B">
        <w:t xml:space="preserve">as </w:t>
      </w:r>
      <w:r w:rsidR="00D12D2C" w:rsidRPr="00124E6A">
        <w:t>depicted in Figure 2a</w:t>
      </w:r>
      <w:r w:rsidR="00EF286F">
        <w:t xml:space="preserve"> and in accordance with the plasticity rule of Supplementary Table 1</w:t>
      </w:r>
      <w:r w:rsidR="00D12D2C" w:rsidRPr="00124E6A">
        <w:t xml:space="preserve">. </w:t>
      </w:r>
      <w:r w:rsidR="001B1E68" w:rsidRPr="00124E6A">
        <w:t>BN</w:t>
      </w:r>
      <w:r w:rsidR="00D12D2C" w:rsidRPr="00124E6A">
        <w:t xml:space="preserve"> </w:t>
      </w:r>
      <w:r w:rsidR="008C143C">
        <w:t xml:space="preserve">spikes </w:t>
      </w:r>
      <w:r w:rsidR="005D167B">
        <w:t xml:space="preserve">recorded by the patch-clamp pipette </w:t>
      </w:r>
      <w:r w:rsidR="003409E8">
        <w:t>are</w:t>
      </w:r>
      <w:r w:rsidR="00E96D12" w:rsidRPr="00124E6A">
        <w:t xml:space="preserve"> </w:t>
      </w:r>
      <w:r w:rsidR="00D12D2C" w:rsidRPr="00124E6A">
        <w:t xml:space="preserve">shown in </w:t>
      </w:r>
      <w:r w:rsidR="00015F44">
        <w:t>figure</w:t>
      </w:r>
      <w:r w:rsidR="00D12D2C" w:rsidRPr="00124E6A">
        <w:t xml:space="preserve"> 2b</w:t>
      </w:r>
      <w:r w:rsidR="00015F44">
        <w:t xml:space="preserve"> (</w:t>
      </w:r>
      <w:r w:rsidR="008C2AD1">
        <w:t xml:space="preserve">for </w:t>
      </w:r>
      <w:r w:rsidR="008C143C">
        <w:t xml:space="preserve">amplitudes of </w:t>
      </w:r>
      <w:r w:rsidR="00015F44">
        <w:t xml:space="preserve">subthreshold </w:t>
      </w:r>
      <w:r w:rsidR="002E5B2E">
        <w:t>postsynaptic potentials</w:t>
      </w:r>
      <w:r w:rsidR="00015F44">
        <w:t xml:space="preserve"> </w:t>
      </w:r>
      <w:r w:rsidR="008C2AD1">
        <w:t>see</w:t>
      </w:r>
      <w:r w:rsidR="00015F44">
        <w:t xml:space="preserve"> </w:t>
      </w:r>
      <w:r w:rsidR="008C143C">
        <w:t xml:space="preserve">Supplementary </w:t>
      </w:r>
      <w:r w:rsidR="00015F44">
        <w:t xml:space="preserve">figure </w:t>
      </w:r>
      <w:r w:rsidR="008C143C">
        <w:t>4</w:t>
      </w:r>
      <w:r w:rsidR="00015F44">
        <w:t>)</w:t>
      </w:r>
      <w:r w:rsidR="00767C16">
        <w:t>.</w:t>
      </w:r>
      <w:r w:rsidR="00D12D2C" w:rsidRPr="00124E6A">
        <w:t xml:space="preserve"> </w:t>
      </w:r>
      <w:r w:rsidR="00767C16">
        <w:t>Spikes trigger</w:t>
      </w:r>
      <w:r w:rsidR="00BB4DB1">
        <w:t>ed</w:t>
      </w:r>
      <w:r w:rsidR="00767C16">
        <w:t xml:space="preserve"> in BN during the high rate 25 Hz discharge of the pacemaker neuron</w:t>
      </w:r>
      <w:r w:rsidR="00767C16" w:rsidRPr="00124E6A">
        <w:t xml:space="preserve"> </w:t>
      </w:r>
      <w:r w:rsidR="00D12D2C" w:rsidRPr="00124E6A">
        <w:t>confirm</w:t>
      </w:r>
      <w:r w:rsidR="00767C16">
        <w:t>ed</w:t>
      </w:r>
      <w:r w:rsidR="00D12D2C" w:rsidRPr="00124E6A">
        <w:t xml:space="preserve"> </w:t>
      </w:r>
      <w:r w:rsidR="002E5B2E" w:rsidRPr="00BB656E">
        <w:rPr>
          <w:i/>
        </w:rPr>
        <w:t>AB</w:t>
      </w:r>
      <w:r w:rsidR="002E5B2E" w:rsidRPr="00BB656E">
        <w:rPr>
          <w:i/>
          <w:vertAlign w:val="subscript"/>
        </w:rPr>
        <w:t>syn</w:t>
      </w:r>
      <w:r w:rsidR="002E5B2E" w:rsidRPr="00124E6A">
        <w:t xml:space="preserve"> </w:t>
      </w:r>
      <w:r w:rsidR="002E5B2E">
        <w:t xml:space="preserve">potentiation. </w:t>
      </w:r>
      <w:r w:rsidR="006D2B4D">
        <w:t xml:space="preserve">Consistent with LTP induction, </w:t>
      </w:r>
      <w:r w:rsidR="00033D9A">
        <w:t xml:space="preserve">BN </w:t>
      </w:r>
      <w:r w:rsidR="006D2B4D">
        <w:t>s</w:t>
      </w:r>
      <w:r w:rsidR="00D12D2C" w:rsidRPr="00124E6A">
        <w:t>piking activity persist</w:t>
      </w:r>
      <w:r w:rsidR="005E243F">
        <w:t>ed</w:t>
      </w:r>
      <w:r w:rsidR="00D12D2C" w:rsidRPr="00124E6A">
        <w:t xml:space="preserve"> </w:t>
      </w:r>
      <w:r w:rsidR="00BF203D">
        <w:t>during</w:t>
      </w:r>
      <w:r w:rsidR="00BF203D" w:rsidRPr="00124E6A">
        <w:t xml:space="preserve"> </w:t>
      </w:r>
      <w:r w:rsidR="00D12D2C" w:rsidRPr="00124E6A">
        <w:t xml:space="preserve">the subsequent </w:t>
      </w:r>
      <w:r w:rsidR="00BF203D" w:rsidRPr="00124E6A">
        <w:t>phase</w:t>
      </w:r>
      <w:r w:rsidR="00BF203D">
        <w:t xml:space="preserve"> at 10 Hz presynaptic frequency, thus witnessing no change of plasticity </w:t>
      </w:r>
      <w:r w:rsidR="00EA0115">
        <w:t>polarity</w:t>
      </w:r>
      <w:r w:rsidR="00A7072F">
        <w:t xml:space="preserve">. </w:t>
      </w:r>
      <w:r w:rsidR="00767C16">
        <w:t xml:space="preserve">The subsequent setting of the pacemaker to a low frequency (4 Hz) </w:t>
      </w:r>
      <w:r w:rsidR="00033D9A">
        <w:t xml:space="preserve">then </w:t>
      </w:r>
      <w:r w:rsidR="00767C16">
        <w:t>caus</w:t>
      </w:r>
      <w:r w:rsidR="00033D9A">
        <w:t>ed</w:t>
      </w:r>
      <w:r w:rsidR="009C490F">
        <w:t xml:space="preserve"> </w:t>
      </w:r>
      <w:r w:rsidR="00033D9A">
        <w:t xml:space="preserve">first </w:t>
      </w:r>
      <w:r w:rsidR="00A7072F">
        <w:t xml:space="preserve">depotentiation </w:t>
      </w:r>
      <w:r w:rsidR="009B6B4E">
        <w:t xml:space="preserve">and </w:t>
      </w:r>
      <w:r w:rsidR="00033D9A">
        <w:t xml:space="preserve">eventually </w:t>
      </w:r>
      <w:r w:rsidR="00D12D2C" w:rsidRPr="00124E6A">
        <w:t xml:space="preserve">LTD </w:t>
      </w:r>
      <w:r w:rsidR="00767C16">
        <w:t xml:space="preserve">of </w:t>
      </w:r>
      <w:r w:rsidR="00767C16" w:rsidRPr="0045410A">
        <w:rPr>
          <w:i/>
        </w:rPr>
        <w:t>AB</w:t>
      </w:r>
      <w:r w:rsidR="00767C16" w:rsidRPr="0045410A">
        <w:rPr>
          <w:i/>
          <w:vertAlign w:val="subscript"/>
        </w:rPr>
        <w:t>syn</w:t>
      </w:r>
      <w:r w:rsidR="00D12D2C" w:rsidRPr="00124E6A">
        <w:t xml:space="preserve">. </w:t>
      </w:r>
      <w:r w:rsidR="00A147F5">
        <w:t>The r</w:t>
      </w:r>
      <w:r w:rsidR="00767C16">
        <w:t xml:space="preserve">esistance of </w:t>
      </w:r>
      <w:r w:rsidR="00A147F5">
        <w:t>t</w:t>
      </w:r>
      <w:r w:rsidR="009C490F">
        <w:t>he AB</w:t>
      </w:r>
      <w:r w:rsidR="009C490F" w:rsidRPr="00822579">
        <w:rPr>
          <w:vertAlign w:val="subscript"/>
        </w:rPr>
        <w:t>syn</w:t>
      </w:r>
      <w:r w:rsidR="009C490F">
        <w:t xml:space="preserve"> memristor, MR1, </w:t>
      </w:r>
      <w:r w:rsidR="00A147F5">
        <w:t>is plotted</w:t>
      </w:r>
      <w:r w:rsidR="00A147F5" w:rsidRPr="00124E6A">
        <w:t xml:space="preserve"> in Figure 2</w:t>
      </w:r>
      <w:r w:rsidR="00A147F5">
        <w:t xml:space="preserve"> </w:t>
      </w:r>
      <w:r w:rsidR="003355B8">
        <w:t xml:space="preserve">throughout </w:t>
      </w:r>
      <w:r w:rsidR="009C490F">
        <w:t>the different phases of the experiment</w:t>
      </w:r>
      <w:r w:rsidR="00A147F5">
        <w:t>. T</w:t>
      </w:r>
      <w:r w:rsidR="00767C16">
        <w:t xml:space="preserve">he evolution of </w:t>
      </w:r>
      <w:r w:rsidR="005D167B">
        <w:t>MR1 resistance</w:t>
      </w:r>
      <w:r w:rsidR="00767C16">
        <w:t xml:space="preserve"> during the experiment </w:t>
      </w:r>
      <w:r w:rsidR="00033D9A">
        <w:t xml:space="preserve">demonstrates </w:t>
      </w:r>
      <w:r w:rsidR="00A147F5">
        <w:t xml:space="preserve">the </w:t>
      </w:r>
      <w:r w:rsidR="00033D9A">
        <w:t xml:space="preserve">potentiation of synaptor weight </w:t>
      </w:r>
      <w:r w:rsidR="00A147F5">
        <w:t>(i.e.</w:t>
      </w:r>
      <w:r w:rsidR="00033D9A" w:rsidRPr="00033D9A">
        <w:t xml:space="preserve"> </w:t>
      </w:r>
      <w:r w:rsidR="00033D9A">
        <w:t>increase in resistance</w:t>
      </w:r>
      <w:r w:rsidR="00A147F5">
        <w:t>) during the LTP phase, its maintenance during the ‘none’ phase</w:t>
      </w:r>
      <w:r w:rsidR="003355B8">
        <w:t xml:space="preserve">, and </w:t>
      </w:r>
      <w:r w:rsidR="00C456F9">
        <w:t>the</w:t>
      </w:r>
      <w:r w:rsidR="003355B8">
        <w:t xml:space="preserve"> </w:t>
      </w:r>
      <w:r w:rsidR="00033D9A">
        <w:t>depotentiation (return of resistance to baseline) and subsequent depression (</w:t>
      </w:r>
      <w:r w:rsidR="003355B8">
        <w:t xml:space="preserve">below </w:t>
      </w:r>
      <w:r w:rsidR="00BA0A4C">
        <w:t>starting</w:t>
      </w:r>
      <w:r w:rsidR="003355B8">
        <w:t xml:space="preserve"> baseline</w:t>
      </w:r>
      <w:r w:rsidR="00033D9A">
        <w:t>)</w:t>
      </w:r>
      <w:r w:rsidR="003355B8">
        <w:t xml:space="preserve"> during </w:t>
      </w:r>
      <w:r w:rsidR="00033D9A">
        <w:t xml:space="preserve">the </w:t>
      </w:r>
      <w:r w:rsidR="003355B8">
        <w:t>LTD</w:t>
      </w:r>
      <w:r w:rsidR="00033D9A">
        <w:t xml:space="preserve"> phase</w:t>
      </w:r>
      <w:r w:rsidR="003355B8">
        <w:t>.</w:t>
      </w:r>
    </w:p>
    <w:p w14:paraId="6D23EDCC" w14:textId="547F09CE" w:rsidR="00A5774D" w:rsidRPr="00124E6A" w:rsidRDefault="009A583E" w:rsidP="00FF1EA7">
      <w:pPr>
        <w:pStyle w:val="NormalWeb"/>
        <w:keepNext/>
        <w:spacing w:after="0" w:line="240" w:lineRule="auto"/>
        <w:jc w:val="center"/>
      </w:pPr>
      <w:r>
        <w:rPr>
          <w:noProof/>
          <w:lang w:eastAsia="ja-JP"/>
        </w:rPr>
        <mc:AlternateContent>
          <mc:Choice Requires="wps">
            <w:drawing>
              <wp:anchor distT="0" distB="0" distL="114300" distR="114300" simplePos="0" relativeHeight="251694080" behindDoc="0" locked="0" layoutInCell="1" allowOverlap="1" wp14:anchorId="00B93709" wp14:editId="22E926C4">
                <wp:simplePos x="0" y="0"/>
                <wp:positionH relativeFrom="column">
                  <wp:posOffset>227330</wp:posOffset>
                </wp:positionH>
                <wp:positionV relativeFrom="paragraph">
                  <wp:posOffset>592878</wp:posOffset>
                </wp:positionV>
                <wp:extent cx="558800" cy="279400"/>
                <wp:effectExtent l="0" t="0" r="0" b="0"/>
                <wp:wrapNone/>
                <wp:docPr id="7" name="Text Box 7"/>
                <wp:cNvGraphicFramePr/>
                <a:graphic xmlns:a="http://schemas.openxmlformats.org/drawingml/2006/main">
                  <a:graphicData uri="http://schemas.microsoft.com/office/word/2010/wordprocessingShape">
                    <wps:wsp>
                      <wps:cNvSpPr txBox="1"/>
                      <wps:spPr>
                        <a:xfrm rot="16200000">
                          <a:off x="0" y="0"/>
                          <a:ext cx="558800" cy="279400"/>
                        </a:xfrm>
                        <a:prstGeom prst="rect">
                          <a:avLst/>
                        </a:prstGeom>
                        <a:noFill/>
                        <a:ln w="6350">
                          <a:noFill/>
                        </a:ln>
                      </wps:spPr>
                      <wps:txbx>
                        <w:txbxContent>
                          <w:p w14:paraId="5C021464" w14:textId="24FF61CB" w:rsidR="004507D7" w:rsidRPr="002A43E9" w:rsidRDefault="004507D7">
                            <w:pPr>
                              <w:rPr>
                                <w:lang w:val="en-US"/>
                              </w:rPr>
                            </w:pPr>
                            <w:r w:rsidRPr="009A583E">
                              <w:rPr>
                                <w:lang w:val="en-US"/>
                              </w:rPr>
                              <w:t>AN</w:t>
                            </w:r>
                            <w:r w:rsidRPr="002A43E9">
                              <w:rPr>
                                <w:vertAlign w:val="subscript"/>
                                <w:lang w:val="en-US"/>
                              </w:rPr>
                              <w:t>p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0B93709" id="_x0000_t202" coordsize="21600,21600" o:spt="202" path="m,l,21600r21600,l21600,xe">
                <v:stroke joinstyle="miter"/>
                <v:path gradientshapeok="t" o:connecttype="rect"/>
              </v:shapetype>
              <v:shape id="Text Box 7" o:spid="_x0000_s1026" type="#_x0000_t202" style="position:absolute;left:0;text-align:left;margin-left:17.9pt;margin-top:46.7pt;width:44pt;height:22pt;rotation:-9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" filled="f" stroked="f" strokeweight=".5pt">
                <v:textbox>
                  <w:txbxContent>
                    <w:p w14:paraId="5C021464" w14:textId="24FF61CB" w:rsidR="004507D7" w:rsidRPr="002A43E9" w:rsidRDefault="004507D7">
                      <w:pPr>
                        <w:rPr>
                          <w:lang w:val="en-US"/>
                        </w:rPr>
                      </w:pPr>
                      <w:proofErr w:type="spellStart"/>
                      <w:r w:rsidRPr="009A583E">
                        <w:rPr>
                          <w:lang w:val="en-US"/>
                        </w:rPr>
                        <w:t>AN</w:t>
                      </w:r>
                      <w:r w:rsidRPr="002A43E9">
                        <w:rPr>
                          <w:vertAlign w:val="subscript"/>
                          <w:lang w:val="en-US"/>
                        </w:rPr>
                        <w:t>pre</w:t>
                      </w:r>
                      <w:proofErr w:type="spellEnd"/>
                    </w:p>
                  </w:txbxContent>
                </v:textbox>
              </v:shape>
            </w:pict>
          </mc:Fallback>
        </mc:AlternateContent>
      </w:r>
      <w:r w:rsidR="00A5774D" w:rsidRPr="00D463DB">
        <w:rPr>
          <w:noProof/>
          <w:lang w:eastAsia="ja-JP"/>
        </w:rPr>
        <mc:AlternateContent>
          <mc:Choice Requires="wpg">
            <w:drawing>
              <wp:inline distT="0" distB="0" distL="0" distR="0" wp14:anchorId="05B6A71D" wp14:editId="68E78B86">
                <wp:extent cx="4980590" cy="3974861"/>
                <wp:effectExtent l="0" t="0" r="0" b="635"/>
                <wp:docPr id="312" name="Gruppo 5"/>
                <wp:cNvGraphicFramePr/>
                <a:graphic xmlns:a="http://schemas.openxmlformats.org/drawingml/2006/main">
                  <a:graphicData uri="http://schemas.microsoft.com/office/word/2010/wordprocessingGroup">
                    <wpg:wgp>
                      <wpg:cNvGrpSpPr/>
                      <wpg:grpSpPr>
                        <a:xfrm>
                          <a:off x="0" y="0"/>
                          <a:ext cx="4980590" cy="3974861"/>
                          <a:chOff x="-20588" y="119"/>
                          <a:chExt cx="4980590" cy="3974861"/>
                        </a:xfrm>
                      </wpg:grpSpPr>
                      <pic:pic xmlns:pic="http://schemas.openxmlformats.org/drawingml/2006/picture">
                        <pic:nvPicPr>
                          <pic:cNvPr id="313" name="Segnaposto contenuto 9"/>
                          <pic:cNvPicPr/>
                        </pic:nvPicPr>
                        <pic:blipFill>
                          <a:blip r:embed="rId10">
                            <a:extLst>
                              <a:ext uri="{28A0092B-C50C-407E-A947-70E740481C1C}">
                                <a14:useLocalDpi xmlns:a14="http://schemas.microsoft.com/office/drawing/2010/main" val="0"/>
                              </a:ext>
                            </a:extLst>
                          </a:blip>
                          <a:stretch>
                            <a:fillRect/>
                          </a:stretch>
                        </pic:blipFill>
                        <pic:spPr bwMode="auto">
                          <a:xfrm>
                            <a:off x="229887" y="119"/>
                            <a:ext cx="4730115" cy="397486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wps:wsp>
                        <wps:cNvPr id="315" name="Casella di testo 315"/>
                        <wps:cNvSpPr txBox="1"/>
                        <wps:spPr>
                          <a:xfrm rot="16200000">
                            <a:off x="-45353" y="1717023"/>
                            <a:ext cx="364490" cy="314960"/>
                          </a:xfrm>
                          <a:prstGeom prst="rect">
                            <a:avLst/>
                          </a:prstGeom>
                          <a:noFill/>
                        </wps:spPr>
                        <wps:txbx>
                          <w:txbxContent>
                            <w:p w14:paraId="6A65A1B3" w14:textId="77777777" w:rsidR="004507D7" w:rsidRDefault="004507D7" w:rsidP="00A5774D">
                              <w:pPr>
                                <w:pStyle w:val="NormalWeb"/>
                                <w:spacing w:before="0" w:beforeAutospacing="0" w:after="0"/>
                              </w:pPr>
                              <w:r>
                                <w:rPr>
                                  <w:rFonts w:asciiTheme="minorHAnsi" w:hAnsi="Calibri" w:cstheme="minorBidi"/>
                                  <w:color w:val="000000" w:themeColor="text1"/>
                                  <w:kern w:val="24"/>
                                </w:rPr>
                                <w:t>BN</w:t>
                              </w:r>
                            </w:p>
                          </w:txbxContent>
                        </wps:txbx>
                        <wps:bodyPr wrap="none" rtlCol="0">
                          <a:spAutoFit/>
                        </wps:bodyPr>
                      </wps:wsp>
                      <wps:wsp>
                        <wps:cNvPr id="316" name="Casella di testo 316"/>
                        <wps:cNvSpPr txBox="1"/>
                        <wps:spPr>
                          <a:xfrm rot="16200000">
                            <a:off x="-87756" y="3051187"/>
                            <a:ext cx="473710" cy="314960"/>
                          </a:xfrm>
                          <a:prstGeom prst="rect">
                            <a:avLst/>
                          </a:prstGeom>
                          <a:noFill/>
                        </wps:spPr>
                        <wps:txbx>
                          <w:txbxContent>
                            <w:p w14:paraId="129058B8" w14:textId="2B5A97E8" w:rsidR="004507D7" w:rsidRDefault="004507D7" w:rsidP="00A5774D">
                              <w:pPr>
                                <w:pStyle w:val="NormalWeb"/>
                                <w:spacing w:before="0" w:beforeAutospacing="0" w:after="0"/>
                              </w:pPr>
                              <w:r>
                                <w:rPr>
                                  <w:rFonts w:asciiTheme="minorHAnsi" w:hAnsi="Calibri" w:cstheme="minorBidi"/>
                                  <w:color w:val="000000" w:themeColor="text1"/>
                                  <w:kern w:val="24"/>
                                </w:rPr>
                                <w:t>MR1</w:t>
                              </w:r>
                            </w:p>
                          </w:txbxContent>
                        </wps:txbx>
                        <wps:bodyPr wrap="none" rtlCol="0">
                          <a:spAutoFit/>
                        </wps:bodyPr>
                      </wps:wsp>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5B6A71D" id="Gruppo 5" o:spid="_x0000_s1027" style="width:392.15pt;height:313pt;mso-position-horizontal-relative:char;mso-position-vertical-relative:line" coordorigin="-205,1" coordsize="49805,397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egnaposto contenuto 9" o:spid="_x0000_s1028" type="#_x0000_t75" style="position:absolute;left:2298;top:1;width:47302;height:39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">
                  <v:imagedata r:id="rId11" o:title=""/>
                </v:shape>
                <v:shape id="Casella di testo 315" o:spid="_x0000_s1029" type="#_x0000_t202" style="position:absolute;left:-454;top:17171;width:3645;height:314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" filled="f" stroked="f">
                  <v:textbox style="mso-fit-shape-to-text:t">
                    <w:txbxContent>
                      <w:p w14:paraId="6A65A1B3" w14:textId="77777777" w:rsidR="004507D7" w:rsidRDefault="004507D7" w:rsidP="00A5774D">
                        <w:pPr>
                          <w:pStyle w:val="NormalWeb"/>
                          <w:spacing w:before="0" w:beforeAutospacing="0" w:after="0"/>
                        </w:pPr>
                        <w:r>
                          <w:rPr>
                            <w:rFonts w:asciiTheme="minorHAnsi" w:hAnsi="Calibri" w:cstheme="minorBidi"/>
                            <w:color w:val="000000" w:themeColor="text1"/>
                            <w:kern w:val="24"/>
                          </w:rPr>
                          <w:t>BN</w:t>
                        </w:r>
                      </w:p>
                    </w:txbxContent>
                  </v:textbox>
                </v:shape>
                <v:shape id="Casella di testo 316" o:spid="_x0000_s1030" type="#_x0000_t202" style="position:absolute;left:-878;top:30513;width:4737;height:314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" filled="f" stroked="f">
                  <v:textbox style="mso-fit-shape-to-text:t">
                    <w:txbxContent>
                      <w:p w14:paraId="129058B8" w14:textId="2B5A97E8" w:rsidR="004507D7" w:rsidRDefault="004507D7" w:rsidP="00A5774D">
                        <w:pPr>
                          <w:pStyle w:val="NormalWeb"/>
                          <w:spacing w:before="0" w:beforeAutospacing="0" w:after="0"/>
                        </w:pPr>
                        <w:r>
                          <w:rPr>
                            <w:rFonts w:asciiTheme="minorHAnsi" w:hAnsi="Calibri" w:cstheme="minorBidi"/>
                            <w:color w:val="000000" w:themeColor="text1"/>
                            <w:kern w:val="24"/>
                          </w:rPr>
                          <w:t>MR1</w:t>
                        </w:r>
                      </w:p>
                    </w:txbxContent>
                  </v:textbox>
                </v:shape>
                <w10:anchorlock/>
              </v:group>
            </w:pict>
          </mc:Fallback>
        </mc:AlternateContent>
      </w:r>
    </w:p>
    <w:p w14:paraId="7BC9CD9A" w14:textId="7797786A" w:rsidR="00FF1EA7" w:rsidRPr="00BB656E" w:rsidRDefault="00FF1EA7">
      <w:pPr>
        <w:pStyle w:val="Caption"/>
        <w:jc w:val="both"/>
        <w:rPr>
          <w:rFonts w:ascii="Times New Roman" w:hAnsi="Times New Roman" w:cs="Times New Roman"/>
          <w:sz w:val="20"/>
          <w:szCs w:val="20"/>
        </w:rPr>
      </w:pPr>
      <w:bookmarkStart w:id="1" w:name="_Ref484702198"/>
      <w:r w:rsidRPr="00BB656E">
        <w:rPr>
          <w:rFonts w:ascii="Times New Roman" w:hAnsi="Times New Roman" w:cs="Times New Roman"/>
          <w:sz w:val="20"/>
          <w:szCs w:val="20"/>
        </w:rPr>
        <w:t xml:space="preserve">Figure </w:t>
      </w:r>
      <w:r w:rsidR="00C65776" w:rsidRPr="00BB656E">
        <w:rPr>
          <w:rFonts w:ascii="Times New Roman" w:hAnsi="Times New Roman" w:cs="Times New Roman"/>
          <w:sz w:val="20"/>
          <w:szCs w:val="20"/>
        </w:rPr>
        <w:fldChar w:fldCharType="begin"/>
      </w:r>
      <w:r w:rsidR="00C65776" w:rsidRPr="00BB656E">
        <w:rPr>
          <w:rFonts w:ascii="Times New Roman" w:hAnsi="Times New Roman" w:cs="Times New Roman"/>
          <w:sz w:val="20"/>
          <w:szCs w:val="20"/>
        </w:rPr>
        <w:instrText xml:space="preserve"> SEQ Figure \* ARABIC </w:instrText>
      </w:r>
      <w:r w:rsidR="00C65776" w:rsidRPr="00BB656E">
        <w:rPr>
          <w:rFonts w:ascii="Times New Roman" w:hAnsi="Times New Roman" w:cs="Times New Roman"/>
          <w:sz w:val="20"/>
          <w:szCs w:val="20"/>
        </w:rPr>
        <w:fldChar w:fldCharType="separate"/>
      </w:r>
      <w:r w:rsidR="00445138">
        <w:rPr>
          <w:rFonts w:ascii="Times New Roman" w:hAnsi="Times New Roman" w:cs="Times New Roman"/>
          <w:noProof/>
          <w:sz w:val="20"/>
          <w:szCs w:val="20"/>
        </w:rPr>
        <w:t>2</w:t>
      </w:r>
      <w:r w:rsidR="00C65776" w:rsidRPr="00BB656E">
        <w:rPr>
          <w:rFonts w:ascii="Times New Roman" w:hAnsi="Times New Roman" w:cs="Times New Roman"/>
          <w:noProof/>
          <w:sz w:val="20"/>
          <w:szCs w:val="20"/>
        </w:rPr>
        <w:fldChar w:fldCharType="end"/>
      </w:r>
      <w:bookmarkEnd w:id="1"/>
      <w:r w:rsidR="002E5B2E" w:rsidRPr="00BB656E">
        <w:rPr>
          <w:rFonts w:ascii="Times New Roman" w:hAnsi="Times New Roman" w:cs="Times New Roman"/>
          <w:noProof/>
          <w:sz w:val="20"/>
          <w:szCs w:val="20"/>
        </w:rPr>
        <w:t xml:space="preserve"> |</w:t>
      </w:r>
      <w:r w:rsidRPr="00BB656E">
        <w:rPr>
          <w:rFonts w:ascii="Times New Roman" w:hAnsi="Times New Roman" w:cs="Times New Roman"/>
          <w:noProof/>
          <w:sz w:val="20"/>
          <w:szCs w:val="20"/>
        </w:rPr>
        <w:t xml:space="preserve"> </w:t>
      </w:r>
      <w:r w:rsidR="00967098" w:rsidRPr="00091B17">
        <w:rPr>
          <w:rFonts w:ascii="Times New Roman" w:hAnsi="Times New Roman" w:cs="Times New Roman"/>
          <w:i/>
          <w:noProof/>
          <w:sz w:val="20"/>
          <w:szCs w:val="20"/>
        </w:rPr>
        <w:t>AB</w:t>
      </w:r>
      <w:r w:rsidR="00967098" w:rsidRPr="00091B17">
        <w:rPr>
          <w:rFonts w:ascii="Times New Roman" w:hAnsi="Times New Roman" w:cs="Times New Roman"/>
          <w:i/>
          <w:noProof/>
          <w:sz w:val="20"/>
          <w:szCs w:val="20"/>
          <w:vertAlign w:val="subscript"/>
        </w:rPr>
        <w:t>syn</w:t>
      </w:r>
      <w:r w:rsidR="00967098">
        <w:rPr>
          <w:rFonts w:ascii="Times New Roman" w:hAnsi="Times New Roman" w:cs="Times New Roman"/>
          <w:noProof/>
          <w:sz w:val="20"/>
          <w:szCs w:val="20"/>
        </w:rPr>
        <w:t xml:space="preserve"> plasticity </w:t>
      </w:r>
      <w:r w:rsidR="00BA0A4C">
        <w:rPr>
          <w:rFonts w:ascii="Times New Roman" w:hAnsi="Times New Roman" w:cs="Times New Roman"/>
          <w:noProof/>
          <w:sz w:val="20"/>
          <w:szCs w:val="20"/>
        </w:rPr>
        <w:t xml:space="preserve">in </w:t>
      </w:r>
      <w:r w:rsidR="00967098">
        <w:rPr>
          <w:rFonts w:ascii="Times New Roman" w:hAnsi="Times New Roman" w:cs="Times New Roman"/>
          <w:noProof/>
          <w:sz w:val="20"/>
          <w:szCs w:val="20"/>
        </w:rPr>
        <w:t>g</w:t>
      </w:r>
      <w:r w:rsidR="00F03D35" w:rsidRPr="00BB656E">
        <w:rPr>
          <w:rFonts w:ascii="Times New Roman" w:hAnsi="Times New Roman" w:cs="Times New Roman"/>
          <w:noProof/>
          <w:sz w:val="20"/>
          <w:szCs w:val="20"/>
        </w:rPr>
        <w:t xml:space="preserve">eographically distributed </w:t>
      </w:r>
      <w:r w:rsidR="009B6B4E">
        <w:rPr>
          <w:rFonts w:ascii="Times New Roman" w:hAnsi="Times New Roman" w:cs="Times New Roman"/>
          <w:noProof/>
          <w:sz w:val="20"/>
          <w:szCs w:val="20"/>
        </w:rPr>
        <w:t xml:space="preserve">hybrid </w:t>
      </w:r>
      <w:r w:rsidR="002E5B2E" w:rsidRPr="00BB656E">
        <w:rPr>
          <w:rFonts w:ascii="Times New Roman" w:hAnsi="Times New Roman" w:cs="Times New Roman"/>
          <w:noProof/>
          <w:sz w:val="20"/>
          <w:szCs w:val="20"/>
        </w:rPr>
        <w:t>circuit</w:t>
      </w:r>
      <w:r w:rsidR="00F7545F">
        <w:rPr>
          <w:rFonts w:ascii="Times New Roman" w:hAnsi="Times New Roman" w:cs="Times New Roman"/>
          <w:noProof/>
          <w:sz w:val="20"/>
          <w:szCs w:val="20"/>
        </w:rPr>
        <w:t xml:space="preserve">. </w:t>
      </w:r>
      <w:r w:rsidRPr="00BB656E">
        <w:rPr>
          <w:rFonts w:ascii="Times New Roman" w:hAnsi="Times New Roman" w:cs="Times New Roman"/>
          <w:noProof/>
          <w:sz w:val="20"/>
          <w:szCs w:val="20"/>
        </w:rPr>
        <w:t xml:space="preserve">(a) Activity pattern of </w:t>
      </w:r>
      <w:r w:rsidR="0036054C">
        <w:rPr>
          <w:rFonts w:ascii="Times New Roman" w:hAnsi="Times New Roman" w:cs="Times New Roman"/>
          <w:noProof/>
          <w:sz w:val="20"/>
          <w:szCs w:val="20"/>
        </w:rPr>
        <w:t xml:space="preserve">the pacemaker </w:t>
      </w:r>
      <w:r w:rsidRPr="00BB656E">
        <w:rPr>
          <w:rFonts w:ascii="Times New Roman" w:hAnsi="Times New Roman" w:cs="Times New Roman"/>
          <w:noProof/>
          <w:sz w:val="20"/>
          <w:szCs w:val="20"/>
        </w:rPr>
        <w:t xml:space="preserve">artificial neuron </w:t>
      </w:r>
      <w:r w:rsidR="002E5B2E" w:rsidRPr="00BB656E">
        <w:rPr>
          <w:rFonts w:ascii="Times New Roman" w:hAnsi="Times New Roman" w:cs="Times New Roman"/>
          <w:noProof/>
          <w:sz w:val="20"/>
          <w:szCs w:val="20"/>
        </w:rPr>
        <w:t>AN</w:t>
      </w:r>
      <w:r w:rsidR="002E5B2E" w:rsidRPr="00BB656E">
        <w:rPr>
          <w:rFonts w:ascii="Times New Roman" w:hAnsi="Times New Roman" w:cs="Times New Roman"/>
          <w:noProof/>
          <w:sz w:val="20"/>
          <w:szCs w:val="20"/>
          <w:vertAlign w:val="subscript"/>
        </w:rPr>
        <w:t>pre</w:t>
      </w:r>
      <w:r w:rsidRPr="00BB656E">
        <w:rPr>
          <w:rFonts w:ascii="Times New Roman" w:hAnsi="Times New Roman" w:cs="Times New Roman"/>
          <w:noProof/>
          <w:sz w:val="20"/>
          <w:szCs w:val="20"/>
        </w:rPr>
        <w:t>. Firing frequency is modulated in four phases</w:t>
      </w:r>
      <w:r w:rsidR="00972798">
        <w:rPr>
          <w:rFonts w:ascii="Times New Roman" w:hAnsi="Times New Roman" w:cs="Times New Roman"/>
          <w:noProof/>
          <w:sz w:val="20"/>
          <w:szCs w:val="20"/>
        </w:rPr>
        <w:t>, targeting the induction of plasticity as per the sequence</w:t>
      </w:r>
      <w:r w:rsidRPr="00BB656E">
        <w:rPr>
          <w:rFonts w:ascii="Times New Roman" w:hAnsi="Times New Roman" w:cs="Times New Roman"/>
          <w:noProof/>
          <w:sz w:val="20"/>
          <w:szCs w:val="20"/>
        </w:rPr>
        <w:t xml:space="preserve">: none/LTP/none/LTD, </w:t>
      </w:r>
      <w:r w:rsidR="00972798">
        <w:rPr>
          <w:rFonts w:ascii="Times New Roman" w:hAnsi="Times New Roman" w:cs="Times New Roman"/>
          <w:noProof/>
          <w:sz w:val="20"/>
          <w:szCs w:val="20"/>
        </w:rPr>
        <w:t>using</w:t>
      </w:r>
      <w:r w:rsidRPr="00BB656E">
        <w:rPr>
          <w:rFonts w:ascii="Times New Roman" w:hAnsi="Times New Roman" w:cs="Times New Roman"/>
          <w:noProof/>
          <w:sz w:val="20"/>
          <w:szCs w:val="20"/>
        </w:rPr>
        <w:t xml:space="preserve"> the</w:t>
      </w:r>
      <w:r w:rsidR="00972798">
        <w:rPr>
          <w:rFonts w:ascii="Times New Roman" w:hAnsi="Times New Roman" w:cs="Times New Roman"/>
          <w:noProof/>
          <w:sz w:val="20"/>
          <w:szCs w:val="20"/>
        </w:rPr>
        <w:t xml:space="preserve"> chosen</w:t>
      </w:r>
      <w:r w:rsidRPr="00BB656E">
        <w:rPr>
          <w:rFonts w:ascii="Times New Roman" w:hAnsi="Times New Roman" w:cs="Times New Roman"/>
          <w:noProof/>
          <w:sz w:val="20"/>
          <w:szCs w:val="20"/>
        </w:rPr>
        <w:t xml:space="preserve"> </w:t>
      </w:r>
      <w:r w:rsidR="00364A2F" w:rsidRPr="00BB656E">
        <w:rPr>
          <w:rFonts w:ascii="Times New Roman" w:hAnsi="Times New Roman" w:cs="Times New Roman"/>
          <w:noProof/>
          <w:sz w:val="20"/>
          <w:szCs w:val="20"/>
        </w:rPr>
        <w:t>plasticity</w:t>
      </w:r>
      <w:r w:rsidRPr="00BB656E">
        <w:rPr>
          <w:rFonts w:ascii="Times New Roman" w:hAnsi="Times New Roman" w:cs="Times New Roman"/>
          <w:noProof/>
          <w:sz w:val="20"/>
          <w:szCs w:val="20"/>
        </w:rPr>
        <w:t xml:space="preserve"> </w:t>
      </w:r>
      <w:r w:rsidR="0036054C">
        <w:rPr>
          <w:rFonts w:ascii="Times New Roman" w:hAnsi="Times New Roman" w:cs="Times New Roman"/>
          <w:noProof/>
          <w:sz w:val="20"/>
          <w:szCs w:val="20"/>
        </w:rPr>
        <w:t>rule</w:t>
      </w:r>
      <w:r w:rsidRPr="00BB656E">
        <w:rPr>
          <w:rFonts w:ascii="Times New Roman" w:hAnsi="Times New Roman" w:cs="Times New Roman"/>
          <w:noProof/>
          <w:sz w:val="20"/>
          <w:szCs w:val="20"/>
        </w:rPr>
        <w:t xml:space="preserve">. (b) </w:t>
      </w:r>
      <w:r w:rsidR="0036054C">
        <w:rPr>
          <w:rFonts w:ascii="Times New Roman" w:hAnsi="Times New Roman" w:cs="Times New Roman"/>
          <w:noProof/>
          <w:sz w:val="20"/>
          <w:szCs w:val="20"/>
        </w:rPr>
        <w:t xml:space="preserve">BN firing </w:t>
      </w:r>
      <w:r w:rsidR="001D03B5" w:rsidRPr="00BB656E">
        <w:rPr>
          <w:rFonts w:ascii="Times New Roman" w:hAnsi="Times New Roman" w:cs="Times New Roman"/>
          <w:noProof/>
          <w:sz w:val="20"/>
          <w:szCs w:val="20"/>
        </w:rPr>
        <w:t xml:space="preserve">response </w:t>
      </w:r>
      <w:r w:rsidR="0036054C" w:rsidRPr="00427F75">
        <w:rPr>
          <w:rFonts w:ascii="Times New Roman" w:hAnsi="Times New Roman" w:cs="Times New Roman"/>
          <w:noProof/>
          <w:sz w:val="20"/>
          <w:szCs w:val="20"/>
        </w:rPr>
        <w:t xml:space="preserve">to </w:t>
      </w:r>
      <w:r w:rsidR="0036054C" w:rsidRPr="00BB656E">
        <w:rPr>
          <w:rFonts w:ascii="Times New Roman" w:hAnsi="Times New Roman" w:cs="Times New Roman"/>
          <w:i/>
          <w:noProof/>
          <w:sz w:val="20"/>
          <w:szCs w:val="20"/>
        </w:rPr>
        <w:t>AB</w:t>
      </w:r>
      <w:r w:rsidR="0036054C" w:rsidRPr="00BB656E">
        <w:rPr>
          <w:rFonts w:ascii="Times New Roman" w:hAnsi="Times New Roman" w:cs="Times New Roman"/>
          <w:i/>
          <w:noProof/>
          <w:sz w:val="20"/>
          <w:szCs w:val="20"/>
          <w:vertAlign w:val="subscript"/>
        </w:rPr>
        <w:t>syn</w:t>
      </w:r>
      <w:r w:rsidR="0036054C" w:rsidRPr="00BB656E">
        <w:rPr>
          <w:rFonts w:ascii="Times New Roman" w:hAnsi="Times New Roman" w:cs="Times New Roman"/>
          <w:i/>
          <w:noProof/>
          <w:sz w:val="20"/>
          <w:szCs w:val="20"/>
        </w:rPr>
        <w:t xml:space="preserve"> </w:t>
      </w:r>
      <w:r w:rsidR="0036054C">
        <w:rPr>
          <w:rFonts w:ascii="Times New Roman" w:hAnsi="Times New Roman" w:cs="Times New Roman"/>
          <w:noProof/>
          <w:sz w:val="20"/>
          <w:szCs w:val="20"/>
        </w:rPr>
        <w:t>inputs</w:t>
      </w:r>
      <w:r w:rsidRPr="00BB656E">
        <w:rPr>
          <w:rFonts w:ascii="Times New Roman" w:hAnsi="Times New Roman" w:cs="Times New Roman"/>
          <w:noProof/>
          <w:sz w:val="20"/>
          <w:szCs w:val="20"/>
        </w:rPr>
        <w:t xml:space="preserve">. </w:t>
      </w:r>
      <w:r w:rsidR="0036054C">
        <w:rPr>
          <w:rFonts w:ascii="Times New Roman" w:hAnsi="Times New Roman" w:cs="Times New Roman"/>
          <w:noProof/>
          <w:sz w:val="20"/>
          <w:szCs w:val="20"/>
        </w:rPr>
        <w:t>After</w:t>
      </w:r>
      <w:r w:rsidR="0036054C" w:rsidRPr="00BB656E">
        <w:rPr>
          <w:rFonts w:ascii="Times New Roman" w:hAnsi="Times New Roman" w:cs="Times New Roman"/>
          <w:noProof/>
          <w:sz w:val="20"/>
          <w:szCs w:val="20"/>
        </w:rPr>
        <w:t xml:space="preserve"> </w:t>
      </w:r>
      <w:r w:rsidR="0036054C">
        <w:rPr>
          <w:rFonts w:ascii="Times New Roman" w:hAnsi="Times New Roman" w:cs="Times New Roman"/>
          <w:noProof/>
          <w:sz w:val="20"/>
          <w:szCs w:val="20"/>
        </w:rPr>
        <w:t xml:space="preserve">LTP </w:t>
      </w:r>
      <w:r w:rsidR="001D03B5" w:rsidRPr="00BB656E">
        <w:rPr>
          <w:rFonts w:ascii="Times New Roman" w:hAnsi="Times New Roman" w:cs="Times New Roman"/>
          <w:noProof/>
          <w:sz w:val="20"/>
          <w:szCs w:val="20"/>
        </w:rPr>
        <w:t>induction</w:t>
      </w:r>
      <w:r w:rsidR="00972798">
        <w:rPr>
          <w:rFonts w:ascii="Times New Roman" w:hAnsi="Times New Roman" w:cs="Times New Roman"/>
          <w:noProof/>
          <w:sz w:val="20"/>
          <w:szCs w:val="20"/>
        </w:rPr>
        <w:t>, the origianl 10Hz pacemaker stimulation becomes capable of eliciting</w:t>
      </w:r>
      <w:r w:rsidR="001D03B5" w:rsidRPr="00BB656E">
        <w:rPr>
          <w:rFonts w:ascii="Times New Roman" w:hAnsi="Times New Roman" w:cs="Times New Roman"/>
          <w:noProof/>
          <w:sz w:val="20"/>
          <w:szCs w:val="20"/>
        </w:rPr>
        <w:t xml:space="preserve"> </w:t>
      </w:r>
      <w:r w:rsidRPr="00BB656E">
        <w:rPr>
          <w:rFonts w:ascii="Times New Roman" w:hAnsi="Times New Roman" w:cs="Times New Roman"/>
          <w:noProof/>
          <w:sz w:val="20"/>
          <w:szCs w:val="20"/>
        </w:rPr>
        <w:t xml:space="preserve">BN </w:t>
      </w:r>
      <w:r w:rsidR="0036054C">
        <w:rPr>
          <w:rFonts w:ascii="Times New Roman" w:hAnsi="Times New Roman" w:cs="Times New Roman"/>
          <w:noProof/>
          <w:sz w:val="20"/>
          <w:szCs w:val="20"/>
        </w:rPr>
        <w:t>action potentials</w:t>
      </w:r>
      <w:r w:rsidR="00972798">
        <w:rPr>
          <w:rFonts w:ascii="Times New Roman" w:hAnsi="Times New Roman" w:cs="Times New Roman"/>
          <w:noProof/>
          <w:sz w:val="20"/>
          <w:szCs w:val="20"/>
        </w:rPr>
        <w:t>, thus</w:t>
      </w:r>
      <w:r w:rsidR="0036054C">
        <w:rPr>
          <w:rFonts w:ascii="Times New Roman" w:hAnsi="Times New Roman" w:cs="Times New Roman"/>
          <w:noProof/>
          <w:sz w:val="20"/>
          <w:szCs w:val="20"/>
        </w:rPr>
        <w:t xml:space="preserve"> reflecting the increase </w:t>
      </w:r>
      <w:r w:rsidR="00293C2C">
        <w:rPr>
          <w:rFonts w:ascii="Times New Roman" w:hAnsi="Times New Roman" w:cs="Times New Roman"/>
          <w:noProof/>
          <w:sz w:val="20"/>
          <w:szCs w:val="20"/>
        </w:rPr>
        <w:t xml:space="preserve">of </w:t>
      </w:r>
      <w:r w:rsidR="0036054C">
        <w:rPr>
          <w:rFonts w:ascii="Times New Roman" w:hAnsi="Times New Roman" w:cs="Times New Roman"/>
          <w:noProof/>
          <w:sz w:val="20"/>
          <w:szCs w:val="20"/>
        </w:rPr>
        <w:t xml:space="preserve">postsynaptic potential </w:t>
      </w:r>
      <w:r w:rsidR="00293C2C">
        <w:rPr>
          <w:rFonts w:ascii="Times New Roman" w:hAnsi="Times New Roman" w:cs="Times New Roman"/>
          <w:noProof/>
          <w:sz w:val="20"/>
          <w:szCs w:val="20"/>
        </w:rPr>
        <w:t>amplitude</w:t>
      </w:r>
      <w:r w:rsidR="00972798">
        <w:rPr>
          <w:rFonts w:ascii="Times New Roman" w:hAnsi="Times New Roman" w:cs="Times New Roman"/>
          <w:noProof/>
          <w:sz w:val="20"/>
          <w:szCs w:val="20"/>
        </w:rPr>
        <w:t>s to</w:t>
      </w:r>
      <w:r w:rsidR="00293C2C">
        <w:rPr>
          <w:rFonts w:ascii="Times New Roman" w:hAnsi="Times New Roman" w:cs="Times New Roman"/>
          <w:noProof/>
          <w:sz w:val="20"/>
          <w:szCs w:val="20"/>
        </w:rPr>
        <w:t xml:space="preserve"> above</w:t>
      </w:r>
      <w:r w:rsidR="0036054C">
        <w:rPr>
          <w:rFonts w:ascii="Times New Roman" w:hAnsi="Times New Roman" w:cs="Times New Roman"/>
          <w:noProof/>
          <w:sz w:val="20"/>
          <w:szCs w:val="20"/>
        </w:rPr>
        <w:t xml:space="preserve"> therhold</w:t>
      </w:r>
      <w:r w:rsidRPr="00BB656E">
        <w:rPr>
          <w:rFonts w:ascii="Times New Roman" w:hAnsi="Times New Roman" w:cs="Times New Roman"/>
          <w:noProof/>
          <w:sz w:val="20"/>
          <w:szCs w:val="20"/>
        </w:rPr>
        <w:t xml:space="preserve">. </w:t>
      </w:r>
      <w:r w:rsidR="00293C2C">
        <w:rPr>
          <w:rFonts w:ascii="Times New Roman" w:hAnsi="Times New Roman" w:cs="Times New Roman"/>
          <w:noProof/>
          <w:sz w:val="20"/>
          <w:szCs w:val="20"/>
        </w:rPr>
        <w:t>Firing</w:t>
      </w:r>
      <w:r w:rsidR="00293C2C" w:rsidRPr="00BB656E">
        <w:rPr>
          <w:rFonts w:ascii="Times New Roman" w:hAnsi="Times New Roman" w:cs="Times New Roman"/>
          <w:noProof/>
          <w:sz w:val="20"/>
          <w:szCs w:val="20"/>
        </w:rPr>
        <w:t xml:space="preserve"> </w:t>
      </w:r>
      <w:r w:rsidRPr="00BB656E">
        <w:rPr>
          <w:rFonts w:ascii="Times New Roman" w:hAnsi="Times New Roman" w:cs="Times New Roman"/>
          <w:noProof/>
          <w:sz w:val="20"/>
          <w:szCs w:val="20"/>
        </w:rPr>
        <w:t>persist</w:t>
      </w:r>
      <w:r w:rsidR="00293C2C">
        <w:rPr>
          <w:rFonts w:ascii="Times New Roman" w:hAnsi="Times New Roman" w:cs="Times New Roman"/>
          <w:noProof/>
          <w:sz w:val="20"/>
          <w:szCs w:val="20"/>
        </w:rPr>
        <w:t>s</w:t>
      </w:r>
      <w:r w:rsidRPr="00BB656E">
        <w:rPr>
          <w:rFonts w:ascii="Times New Roman" w:hAnsi="Times New Roman" w:cs="Times New Roman"/>
          <w:noProof/>
          <w:sz w:val="20"/>
          <w:szCs w:val="20"/>
        </w:rPr>
        <w:t xml:space="preserve"> until the commencement of the </w:t>
      </w:r>
      <w:r w:rsidR="00293C2C">
        <w:rPr>
          <w:rFonts w:ascii="Times New Roman" w:hAnsi="Times New Roman" w:cs="Times New Roman"/>
          <w:noProof/>
          <w:sz w:val="20"/>
          <w:szCs w:val="20"/>
        </w:rPr>
        <w:t>depotentiation/</w:t>
      </w:r>
      <w:r w:rsidR="00AA7853" w:rsidRPr="00BB656E">
        <w:rPr>
          <w:rFonts w:ascii="Times New Roman" w:hAnsi="Times New Roman" w:cs="Times New Roman"/>
          <w:noProof/>
          <w:sz w:val="20"/>
          <w:szCs w:val="20"/>
        </w:rPr>
        <w:t xml:space="preserve">depression </w:t>
      </w:r>
      <w:r w:rsidRPr="00BB656E">
        <w:rPr>
          <w:rFonts w:ascii="Times New Roman" w:hAnsi="Times New Roman" w:cs="Times New Roman"/>
          <w:noProof/>
          <w:sz w:val="20"/>
          <w:szCs w:val="20"/>
        </w:rPr>
        <w:t>phase</w:t>
      </w:r>
      <w:r w:rsidR="00CA36FA" w:rsidRPr="00BB656E">
        <w:rPr>
          <w:rFonts w:ascii="Times New Roman" w:hAnsi="Times New Roman" w:cs="Times New Roman"/>
          <w:noProof/>
          <w:sz w:val="20"/>
          <w:szCs w:val="20"/>
        </w:rPr>
        <w:t>.</w:t>
      </w:r>
      <w:r w:rsidRPr="00BB656E">
        <w:rPr>
          <w:rFonts w:ascii="Times New Roman" w:hAnsi="Times New Roman" w:cs="Times New Roman"/>
          <w:noProof/>
          <w:sz w:val="20"/>
          <w:szCs w:val="20"/>
        </w:rPr>
        <w:t xml:space="preserve"> (</w:t>
      </w:r>
      <w:r w:rsidR="00CA36FA" w:rsidRPr="00BB656E">
        <w:rPr>
          <w:rFonts w:ascii="Times New Roman" w:hAnsi="Times New Roman" w:cs="Times New Roman"/>
          <w:noProof/>
          <w:sz w:val="20"/>
          <w:szCs w:val="20"/>
        </w:rPr>
        <w:t>c</w:t>
      </w:r>
      <w:r w:rsidRPr="00BB656E">
        <w:rPr>
          <w:rFonts w:ascii="Times New Roman" w:hAnsi="Times New Roman" w:cs="Times New Roman"/>
          <w:noProof/>
          <w:sz w:val="20"/>
          <w:szCs w:val="20"/>
        </w:rPr>
        <w:t xml:space="preserve">) </w:t>
      </w:r>
      <w:r w:rsidR="003453CE" w:rsidRPr="00BB656E">
        <w:rPr>
          <w:rFonts w:ascii="Times New Roman" w:hAnsi="Times New Roman" w:cs="Times New Roman"/>
          <w:noProof/>
          <w:sz w:val="20"/>
          <w:szCs w:val="20"/>
        </w:rPr>
        <w:t>MR2</w:t>
      </w:r>
      <w:r w:rsidRPr="00BB656E">
        <w:rPr>
          <w:rFonts w:ascii="Times New Roman" w:hAnsi="Times New Roman" w:cs="Times New Roman"/>
          <w:noProof/>
          <w:sz w:val="20"/>
          <w:szCs w:val="20"/>
        </w:rPr>
        <w:t xml:space="preserve"> weight evolution. </w:t>
      </w:r>
      <w:r w:rsidR="00293C2C">
        <w:rPr>
          <w:rFonts w:ascii="Times New Roman" w:hAnsi="Times New Roman" w:cs="Times New Roman"/>
          <w:noProof/>
          <w:sz w:val="20"/>
          <w:szCs w:val="20"/>
        </w:rPr>
        <w:t>D</w:t>
      </w:r>
      <w:r w:rsidRPr="00BB656E">
        <w:rPr>
          <w:rFonts w:ascii="Times New Roman" w:hAnsi="Times New Roman" w:cs="Times New Roman"/>
          <w:noProof/>
          <w:sz w:val="20"/>
          <w:szCs w:val="20"/>
        </w:rPr>
        <w:t>ata point</w:t>
      </w:r>
      <w:r w:rsidR="00293C2C">
        <w:rPr>
          <w:rFonts w:ascii="Times New Roman" w:hAnsi="Times New Roman" w:cs="Times New Roman"/>
          <w:noProof/>
          <w:sz w:val="20"/>
          <w:szCs w:val="20"/>
        </w:rPr>
        <w:t>s</w:t>
      </w:r>
      <w:r w:rsidRPr="00BB656E">
        <w:rPr>
          <w:rFonts w:ascii="Times New Roman" w:hAnsi="Times New Roman" w:cs="Times New Roman"/>
          <w:noProof/>
          <w:sz w:val="20"/>
          <w:szCs w:val="20"/>
        </w:rPr>
        <w:t xml:space="preserve"> denote </w:t>
      </w:r>
      <w:r w:rsidR="00293C2C">
        <w:rPr>
          <w:rFonts w:ascii="Times New Roman" w:hAnsi="Times New Roman" w:cs="Times New Roman"/>
          <w:noProof/>
          <w:sz w:val="20"/>
          <w:szCs w:val="20"/>
        </w:rPr>
        <w:t xml:space="preserve">resistance values </w:t>
      </w:r>
      <w:r w:rsidR="004C6413">
        <w:rPr>
          <w:rFonts w:ascii="Times New Roman" w:hAnsi="Times New Roman" w:cs="Times New Roman"/>
          <w:noProof/>
          <w:sz w:val="20"/>
          <w:szCs w:val="20"/>
        </w:rPr>
        <w:t>for</w:t>
      </w:r>
      <w:r w:rsidR="00293C2C">
        <w:rPr>
          <w:rFonts w:ascii="Times New Roman" w:hAnsi="Times New Roman" w:cs="Times New Roman"/>
          <w:noProof/>
          <w:sz w:val="20"/>
          <w:szCs w:val="20"/>
        </w:rPr>
        <w:t xml:space="preserve"> </w:t>
      </w:r>
      <w:r w:rsidR="00972798">
        <w:rPr>
          <w:rFonts w:ascii="Times New Roman" w:hAnsi="Times New Roman" w:cs="Times New Roman"/>
          <w:noProof/>
          <w:sz w:val="20"/>
          <w:szCs w:val="20"/>
        </w:rPr>
        <w:t xml:space="preserve">the intended </w:t>
      </w:r>
      <w:r w:rsidR="005D2FC9" w:rsidRPr="00BB656E">
        <w:rPr>
          <w:rFonts w:ascii="Times New Roman" w:hAnsi="Times New Roman" w:cs="Times New Roman"/>
          <w:noProof/>
          <w:sz w:val="20"/>
          <w:szCs w:val="20"/>
        </w:rPr>
        <w:t>LTP</w:t>
      </w:r>
      <w:r w:rsidR="001D03B5" w:rsidRPr="00BB656E">
        <w:rPr>
          <w:rFonts w:ascii="Times New Roman" w:hAnsi="Times New Roman" w:cs="Times New Roman"/>
          <w:noProof/>
          <w:sz w:val="20"/>
          <w:szCs w:val="20"/>
        </w:rPr>
        <w:t xml:space="preserve"> </w:t>
      </w:r>
      <w:r w:rsidRPr="00BB656E">
        <w:rPr>
          <w:rFonts w:ascii="Times New Roman" w:hAnsi="Times New Roman" w:cs="Times New Roman"/>
          <w:noProof/>
          <w:sz w:val="20"/>
          <w:szCs w:val="20"/>
        </w:rPr>
        <w:t>(red), LTD (</w:t>
      </w:r>
      <w:r w:rsidR="00CA36FA" w:rsidRPr="00BB656E">
        <w:rPr>
          <w:rFonts w:ascii="Times New Roman" w:hAnsi="Times New Roman" w:cs="Times New Roman"/>
          <w:noProof/>
          <w:sz w:val="20"/>
          <w:szCs w:val="20"/>
        </w:rPr>
        <w:t xml:space="preserve">blue) or no </w:t>
      </w:r>
      <w:r w:rsidR="00293C2C">
        <w:rPr>
          <w:rFonts w:ascii="Times New Roman" w:hAnsi="Times New Roman" w:cs="Times New Roman"/>
          <w:noProof/>
          <w:sz w:val="20"/>
          <w:szCs w:val="20"/>
        </w:rPr>
        <w:t>polarity</w:t>
      </w:r>
      <w:r w:rsidR="00CA36FA" w:rsidRPr="00BB656E">
        <w:rPr>
          <w:rFonts w:ascii="Times New Roman" w:hAnsi="Times New Roman" w:cs="Times New Roman"/>
          <w:noProof/>
          <w:sz w:val="20"/>
          <w:szCs w:val="20"/>
        </w:rPr>
        <w:t xml:space="preserve"> </w:t>
      </w:r>
      <w:r w:rsidR="001D03B5" w:rsidRPr="00BB656E">
        <w:rPr>
          <w:rFonts w:ascii="Times New Roman" w:hAnsi="Times New Roman" w:cs="Times New Roman"/>
          <w:noProof/>
          <w:sz w:val="20"/>
          <w:szCs w:val="20"/>
        </w:rPr>
        <w:t xml:space="preserve">change </w:t>
      </w:r>
      <w:r w:rsidR="00CA36FA" w:rsidRPr="00BB656E">
        <w:rPr>
          <w:rFonts w:ascii="Times New Roman" w:hAnsi="Times New Roman" w:cs="Times New Roman"/>
          <w:noProof/>
          <w:sz w:val="20"/>
          <w:szCs w:val="20"/>
        </w:rPr>
        <w:t>(black)</w:t>
      </w:r>
      <w:r w:rsidR="00972798">
        <w:rPr>
          <w:rFonts w:ascii="Times New Roman" w:hAnsi="Times New Roman" w:cs="Times New Roman"/>
          <w:noProof/>
          <w:sz w:val="20"/>
          <w:szCs w:val="20"/>
        </w:rPr>
        <w:t xml:space="preserve"> phases</w:t>
      </w:r>
      <w:r w:rsidR="00CA36FA" w:rsidRPr="00BB656E">
        <w:rPr>
          <w:rFonts w:ascii="Times New Roman" w:hAnsi="Times New Roman" w:cs="Times New Roman"/>
          <w:noProof/>
          <w:sz w:val="20"/>
          <w:szCs w:val="20"/>
        </w:rPr>
        <w:t>.</w:t>
      </w:r>
      <w:r w:rsidR="00580ED6" w:rsidRPr="00BB656E">
        <w:rPr>
          <w:rFonts w:ascii="Times New Roman" w:hAnsi="Times New Roman" w:cs="Times New Roman"/>
          <w:noProof/>
          <w:sz w:val="20"/>
          <w:szCs w:val="20"/>
        </w:rPr>
        <w:t xml:space="preserve"> </w:t>
      </w:r>
      <w:r w:rsidR="009A583E">
        <w:rPr>
          <w:rFonts w:ascii="Times New Roman" w:hAnsi="Times New Roman" w:cs="Times New Roman"/>
          <w:noProof/>
          <w:sz w:val="20"/>
          <w:szCs w:val="20"/>
        </w:rPr>
        <w:t xml:space="preserve">The right vertical axis indicates the correpsonding weight. </w:t>
      </w:r>
      <w:r w:rsidR="00580ED6" w:rsidRPr="00BB656E">
        <w:rPr>
          <w:rFonts w:ascii="Times New Roman" w:hAnsi="Times New Roman" w:cs="Times New Roman"/>
          <w:noProof/>
          <w:sz w:val="20"/>
          <w:szCs w:val="20"/>
        </w:rPr>
        <w:t>X-axis common to all panels.</w:t>
      </w:r>
    </w:p>
    <w:p w14:paraId="72416483" w14:textId="50A31D63" w:rsidR="00FF1EA7" w:rsidRDefault="00D12D2C" w:rsidP="002A43E9">
      <w:pPr>
        <w:pStyle w:val="NormalWeb"/>
        <w:spacing w:after="0" w:line="240" w:lineRule="auto"/>
        <w:jc w:val="both"/>
      </w:pPr>
      <w:r w:rsidRPr="00124E6A">
        <w:lastRenderedPageBreak/>
        <w:t xml:space="preserve">Results from the </w:t>
      </w:r>
      <w:r w:rsidR="004E5F57">
        <w:t>return</w:t>
      </w:r>
      <w:r w:rsidR="00B77545">
        <w:t xml:space="preserve">, </w:t>
      </w:r>
      <w:r w:rsidR="00E57E42">
        <w:t xml:space="preserve">biological-to-artificial branch of the </w:t>
      </w:r>
      <w:r w:rsidR="003453CE">
        <w:t xml:space="preserve">circuit </w:t>
      </w:r>
      <w:r w:rsidR="00511BA6">
        <w:t>–where BN</w:t>
      </w:r>
      <w:r w:rsidR="00511BA6" w:rsidRPr="00124E6A">
        <w:t xml:space="preserve"> </w:t>
      </w:r>
      <w:r w:rsidR="00511BA6">
        <w:t>was connected</w:t>
      </w:r>
      <w:r w:rsidR="00511BA6" w:rsidRPr="00124E6A">
        <w:t xml:space="preserve"> through </w:t>
      </w:r>
      <w:r w:rsidR="00511BA6" w:rsidRPr="00BB656E">
        <w:rPr>
          <w:i/>
        </w:rPr>
        <w:t>BA</w:t>
      </w:r>
      <w:r w:rsidR="00511BA6" w:rsidRPr="00BB656E">
        <w:rPr>
          <w:i/>
          <w:vertAlign w:val="subscript"/>
        </w:rPr>
        <w:t>syn</w:t>
      </w:r>
      <w:r w:rsidR="00511BA6" w:rsidRPr="00BB656E">
        <w:rPr>
          <w:i/>
        </w:rPr>
        <w:t xml:space="preserve"> </w:t>
      </w:r>
      <w:r w:rsidR="00511BA6" w:rsidRPr="00124E6A">
        <w:t>to its post-synaptic target</w:t>
      </w:r>
      <w:r w:rsidR="00511BA6">
        <w:t>,</w:t>
      </w:r>
      <w:r w:rsidR="00511BA6" w:rsidRPr="00124E6A">
        <w:t xml:space="preserve"> the </w:t>
      </w:r>
      <w:r w:rsidR="00511BA6">
        <w:t>silicon</w:t>
      </w:r>
      <w:r w:rsidR="00511BA6" w:rsidRPr="00124E6A">
        <w:t xml:space="preserve"> neuron AN</w:t>
      </w:r>
      <w:r w:rsidR="00511BA6" w:rsidRPr="00BB656E">
        <w:rPr>
          <w:vertAlign w:val="subscript"/>
        </w:rPr>
        <w:t>post</w:t>
      </w:r>
      <w:r w:rsidR="00511BA6">
        <w:t xml:space="preserve">– </w:t>
      </w:r>
      <w:r w:rsidRPr="00124E6A">
        <w:t xml:space="preserve">are shown in </w:t>
      </w:r>
      <w:r w:rsidR="009317F7">
        <w:t>f</w:t>
      </w:r>
      <w:r w:rsidRPr="00124E6A">
        <w:t xml:space="preserve">igure 3. </w:t>
      </w:r>
      <w:r w:rsidR="006B0C6D">
        <w:t>Importantly</w:t>
      </w:r>
      <w:r w:rsidR="00B77545">
        <w:t xml:space="preserve">, </w:t>
      </w:r>
      <w:r w:rsidR="00750734" w:rsidRPr="00124E6A">
        <w:t xml:space="preserve">in order to </w:t>
      </w:r>
      <w:r w:rsidR="00750734">
        <w:t xml:space="preserve">favour </w:t>
      </w:r>
      <w:r w:rsidR="00B940E4">
        <w:t xml:space="preserve">plasticity </w:t>
      </w:r>
      <w:r w:rsidR="00A90C70">
        <w:t>modulation</w:t>
      </w:r>
      <w:r w:rsidR="00750734">
        <w:t xml:space="preserve"> </w:t>
      </w:r>
      <w:r w:rsidR="00B940E4">
        <w:t>at</w:t>
      </w:r>
      <w:r w:rsidR="00B940E4" w:rsidRPr="00124E6A">
        <w:t xml:space="preserve"> </w:t>
      </w:r>
      <w:r w:rsidR="00750734" w:rsidRPr="00FE20BB">
        <w:rPr>
          <w:i/>
        </w:rPr>
        <w:t>BA</w:t>
      </w:r>
      <w:r w:rsidR="00750734" w:rsidRPr="00FE20BB">
        <w:rPr>
          <w:i/>
          <w:vertAlign w:val="subscript"/>
        </w:rPr>
        <w:t>syn</w:t>
      </w:r>
      <w:r w:rsidR="00750734">
        <w:t xml:space="preserve">, </w:t>
      </w:r>
      <w:r w:rsidR="00511BA6">
        <w:t>the</w:t>
      </w:r>
      <w:r w:rsidR="006B0C6D">
        <w:t xml:space="preserve"> (artificial)</w:t>
      </w:r>
      <w:r w:rsidR="00511BA6">
        <w:t xml:space="preserve"> spiking neural network </w:t>
      </w:r>
      <w:r w:rsidR="00D443E3">
        <w:t>(</w:t>
      </w:r>
      <w:r w:rsidR="00511BA6">
        <w:t>SNN</w:t>
      </w:r>
      <w:r w:rsidR="00D443E3">
        <w:t>)</w:t>
      </w:r>
      <w:r w:rsidR="00511BA6">
        <w:t xml:space="preserve"> </w:t>
      </w:r>
      <w:r w:rsidR="006B0C6D">
        <w:t>environment of AN</w:t>
      </w:r>
      <w:r w:rsidR="006B0C6D" w:rsidRPr="002C6202">
        <w:rPr>
          <w:vertAlign w:val="subscript"/>
        </w:rPr>
        <w:t>post</w:t>
      </w:r>
      <w:r w:rsidR="006B0C6D">
        <w:t xml:space="preserve"> (i.e. the artificial neurons-on-chip that AN</w:t>
      </w:r>
      <w:r w:rsidR="006B0C6D" w:rsidRPr="002C6202">
        <w:rPr>
          <w:vertAlign w:val="subscript"/>
        </w:rPr>
        <w:t>post</w:t>
      </w:r>
      <w:r w:rsidR="006B0C6D">
        <w:t xml:space="preserve"> connects to) </w:t>
      </w:r>
      <w:r w:rsidR="00511BA6">
        <w:t xml:space="preserve">was set to </w:t>
      </w:r>
      <w:r w:rsidR="006B0C6D">
        <w:t>induce</w:t>
      </w:r>
      <w:r w:rsidR="005360E3">
        <w:t xml:space="preserve"> a</w:t>
      </w:r>
      <w:r w:rsidR="006B0C6D">
        <w:t xml:space="preserve"> stable </w:t>
      </w:r>
      <w:r w:rsidR="00511BA6">
        <w:t>background</w:t>
      </w:r>
      <w:r w:rsidR="00511BA6" w:rsidRPr="00124E6A">
        <w:t xml:space="preserve"> </w:t>
      </w:r>
      <w:r w:rsidR="005360E3">
        <w:t xml:space="preserve">rate of </w:t>
      </w:r>
      <w:r w:rsidR="00511BA6" w:rsidRPr="00124E6A">
        <w:t xml:space="preserve">spontaneous </w:t>
      </w:r>
      <w:r w:rsidR="00511BA6">
        <w:t xml:space="preserve">firing </w:t>
      </w:r>
      <w:r w:rsidR="006B0C6D">
        <w:t>within</w:t>
      </w:r>
      <w:r w:rsidR="00511BA6">
        <w:t xml:space="preserve"> AN</w:t>
      </w:r>
      <w:r w:rsidR="00511BA6" w:rsidRPr="00BB656E">
        <w:rPr>
          <w:vertAlign w:val="subscript"/>
        </w:rPr>
        <w:t>post</w:t>
      </w:r>
      <w:r w:rsidR="00511BA6">
        <w:t xml:space="preserve">. </w:t>
      </w:r>
      <w:r w:rsidR="005360E3">
        <w:t xml:space="preserve">Stable </w:t>
      </w:r>
      <w:r w:rsidR="002C6202">
        <w:t>AN</w:t>
      </w:r>
      <w:r w:rsidR="002C6202" w:rsidRPr="002C6202">
        <w:rPr>
          <w:vertAlign w:val="subscript"/>
        </w:rPr>
        <w:t>post</w:t>
      </w:r>
      <w:r w:rsidR="00511BA6">
        <w:t xml:space="preserve"> spontaneous activity </w:t>
      </w:r>
      <w:r w:rsidR="005360E3">
        <w:t>is visible during both</w:t>
      </w:r>
      <w:r w:rsidR="00511BA6">
        <w:t xml:space="preserve"> LTD phase</w:t>
      </w:r>
      <w:r w:rsidR="005360E3">
        <w:t>s</w:t>
      </w:r>
      <w:r w:rsidR="00511BA6">
        <w:t xml:space="preserve"> of </w:t>
      </w:r>
      <w:r w:rsidR="00511BA6" w:rsidRPr="00511BA6">
        <w:rPr>
          <w:i/>
        </w:rPr>
        <w:t>BA</w:t>
      </w:r>
      <w:r w:rsidR="00511BA6" w:rsidRPr="00511BA6">
        <w:rPr>
          <w:i/>
          <w:vertAlign w:val="subscript"/>
        </w:rPr>
        <w:t>syn</w:t>
      </w:r>
      <w:r w:rsidR="00511BA6">
        <w:t xml:space="preserve"> (Fig. 3b)</w:t>
      </w:r>
      <w:r w:rsidR="003439CB">
        <w:t xml:space="preserve">. </w:t>
      </w:r>
      <w:r w:rsidR="00E57E42">
        <w:t xml:space="preserve">BN </w:t>
      </w:r>
      <w:r w:rsidR="00511BA6">
        <w:t>firing</w:t>
      </w:r>
      <w:r w:rsidR="005360E3">
        <w:t>,</w:t>
      </w:r>
      <w:r w:rsidR="003439CB">
        <w:t xml:space="preserve"> </w:t>
      </w:r>
      <w:r w:rsidR="00511BA6">
        <w:t xml:space="preserve">induced by </w:t>
      </w:r>
      <w:r w:rsidR="00511BA6" w:rsidRPr="00511BA6">
        <w:rPr>
          <w:i/>
        </w:rPr>
        <w:t>AB</w:t>
      </w:r>
      <w:r w:rsidR="00511BA6" w:rsidRPr="00511BA6">
        <w:rPr>
          <w:i/>
          <w:vertAlign w:val="subscript"/>
        </w:rPr>
        <w:t>syn</w:t>
      </w:r>
      <w:r w:rsidR="00511BA6">
        <w:t xml:space="preserve"> potentiation</w:t>
      </w:r>
      <w:r w:rsidR="005360E3">
        <w:t>,</w:t>
      </w:r>
      <w:r w:rsidR="00511BA6">
        <w:t xml:space="preserve"> </w:t>
      </w:r>
      <w:r w:rsidR="005360E3">
        <w:t xml:space="preserve">then </w:t>
      </w:r>
      <w:r w:rsidR="00511BA6">
        <w:t>trigger</w:t>
      </w:r>
      <w:r w:rsidR="005360E3">
        <w:t>s additional</w:t>
      </w:r>
      <w:r w:rsidRPr="00124E6A">
        <w:t xml:space="preserve"> </w:t>
      </w:r>
      <w:r w:rsidR="00E57E42">
        <w:t>AN</w:t>
      </w:r>
      <w:r w:rsidR="00AA13F9" w:rsidRPr="00BB656E">
        <w:rPr>
          <w:vertAlign w:val="subscript"/>
        </w:rPr>
        <w:t>post</w:t>
      </w:r>
      <w:r w:rsidR="00E57E42">
        <w:t xml:space="preserve"> </w:t>
      </w:r>
      <w:r w:rsidRPr="00124E6A">
        <w:t>activity</w:t>
      </w:r>
      <w:r w:rsidR="005360E3">
        <w:t xml:space="preserve"> during the ‘no plasticity’ phase of the run</w:t>
      </w:r>
      <w:r w:rsidR="00AA20D7">
        <w:t>, with BN and AN</w:t>
      </w:r>
      <w:r w:rsidR="00AA20D7" w:rsidRPr="00BB656E">
        <w:rPr>
          <w:vertAlign w:val="subscript"/>
        </w:rPr>
        <w:t>post</w:t>
      </w:r>
      <w:r w:rsidR="00AA20D7">
        <w:t xml:space="preserve"> becoming synchronized</w:t>
      </w:r>
      <w:r w:rsidR="009317F7">
        <w:t xml:space="preserve"> (Fig. 3b)</w:t>
      </w:r>
      <w:r w:rsidRPr="00124E6A">
        <w:t xml:space="preserve">. </w:t>
      </w:r>
      <w:r w:rsidR="00CA0C4C">
        <w:t>The</w:t>
      </w:r>
      <w:r w:rsidR="00B24800">
        <w:t xml:space="preserve"> </w:t>
      </w:r>
      <w:r w:rsidRPr="00124E6A">
        <w:t xml:space="preserve">weight evolution </w:t>
      </w:r>
      <w:r w:rsidR="00B24800">
        <w:t xml:space="preserve">of the </w:t>
      </w:r>
      <w:r w:rsidR="00665EB6">
        <w:t>MR</w:t>
      </w:r>
      <w:r w:rsidR="00AA20D7">
        <w:t>2</w:t>
      </w:r>
      <w:r w:rsidR="00665EB6">
        <w:t xml:space="preserve"> </w:t>
      </w:r>
      <w:r w:rsidR="00B24800">
        <w:t xml:space="preserve">memristor </w:t>
      </w:r>
      <w:r w:rsidR="00CA0C4C">
        <w:t>(F</w:t>
      </w:r>
      <w:r w:rsidR="005D2FC9" w:rsidRPr="00124E6A">
        <w:t>ig</w:t>
      </w:r>
      <w:r w:rsidR="00CA0C4C">
        <w:t>.</w:t>
      </w:r>
      <w:r w:rsidR="005D2FC9" w:rsidRPr="00124E6A">
        <w:t xml:space="preserve"> </w:t>
      </w:r>
      <w:r w:rsidR="00FD478C" w:rsidRPr="00124E6A">
        <w:t>3c</w:t>
      </w:r>
      <w:r w:rsidR="00CA0C4C">
        <w:t xml:space="preserve">) </w:t>
      </w:r>
      <w:r w:rsidR="001020E7">
        <w:t>i</w:t>
      </w:r>
      <w:r w:rsidR="00CA0C4C">
        <w:t>s characteri</w:t>
      </w:r>
      <w:r w:rsidR="005360E3">
        <w:t>s</w:t>
      </w:r>
      <w:r w:rsidR="00CA0C4C">
        <w:t>ed by a dominant depression</w:t>
      </w:r>
      <w:r w:rsidR="00391751">
        <w:t xml:space="preserve"> trend as</w:t>
      </w:r>
      <w:r w:rsidRPr="00124E6A">
        <w:t xml:space="preserve"> the low</w:t>
      </w:r>
      <w:r w:rsidR="00AA20D7">
        <w:t xml:space="preserve">-rate spontaneous </w:t>
      </w:r>
      <w:r w:rsidRPr="00124E6A">
        <w:t>activit</w:t>
      </w:r>
      <w:r w:rsidR="00391751">
        <w:t>ies</w:t>
      </w:r>
      <w:r w:rsidRPr="00124E6A">
        <w:t xml:space="preserve"> </w:t>
      </w:r>
      <w:r w:rsidR="00AA20D7">
        <w:t>of</w:t>
      </w:r>
      <w:r w:rsidR="00AA20D7" w:rsidRPr="00124E6A">
        <w:t xml:space="preserve"> </w:t>
      </w:r>
      <w:r w:rsidR="001B1E68" w:rsidRPr="00124E6A">
        <w:t>BN</w:t>
      </w:r>
      <w:r w:rsidRPr="00124E6A">
        <w:t xml:space="preserve"> </w:t>
      </w:r>
      <w:r w:rsidR="00391751">
        <w:t>and AN</w:t>
      </w:r>
      <w:r w:rsidR="00391751" w:rsidRPr="00BB656E">
        <w:rPr>
          <w:vertAlign w:val="subscript"/>
        </w:rPr>
        <w:t>post</w:t>
      </w:r>
      <w:r w:rsidR="00391751">
        <w:t xml:space="preserve"> </w:t>
      </w:r>
      <w:r w:rsidR="00B648F8">
        <w:t>hampered</w:t>
      </w:r>
      <w:r w:rsidR="00AA20D7">
        <w:t xml:space="preserve"> </w:t>
      </w:r>
      <w:r w:rsidR="00B648F8">
        <w:t xml:space="preserve">LTP </w:t>
      </w:r>
      <w:r w:rsidR="00AA20D7">
        <w:t xml:space="preserve">induction at </w:t>
      </w:r>
      <w:r w:rsidR="00AA20D7" w:rsidRPr="00FE20BB">
        <w:rPr>
          <w:i/>
        </w:rPr>
        <w:t>BA</w:t>
      </w:r>
      <w:r w:rsidR="00AA20D7" w:rsidRPr="00FE20BB">
        <w:rPr>
          <w:i/>
          <w:vertAlign w:val="subscript"/>
        </w:rPr>
        <w:t>syn</w:t>
      </w:r>
      <w:r w:rsidR="00391751">
        <w:t xml:space="preserve">. Only during </w:t>
      </w:r>
      <w:r w:rsidR="00B940E4">
        <w:t xml:space="preserve">the brief </w:t>
      </w:r>
      <w:r w:rsidR="00391751">
        <w:t xml:space="preserve">epochs of sustained BN firing </w:t>
      </w:r>
      <w:r w:rsidR="0035504A">
        <w:t xml:space="preserve">the </w:t>
      </w:r>
      <w:r w:rsidR="008B00CD">
        <w:t>polarity</w:t>
      </w:r>
      <w:r w:rsidR="00B940E4">
        <w:t xml:space="preserve"> </w:t>
      </w:r>
      <w:r w:rsidR="005E00CC">
        <w:t>of plasticity changed</w:t>
      </w:r>
      <w:r w:rsidR="008B00CD">
        <w:t xml:space="preserve"> (black </w:t>
      </w:r>
      <w:r w:rsidR="005E00CC">
        <w:t xml:space="preserve">data points </w:t>
      </w:r>
      <w:r w:rsidR="008B00CD">
        <w:t>in figure 3</w:t>
      </w:r>
      <w:r w:rsidR="005E00CC">
        <w:t>c</w:t>
      </w:r>
      <w:r w:rsidR="008B00CD">
        <w:t>)</w:t>
      </w:r>
      <w:r w:rsidR="00391751">
        <w:t xml:space="preserve">, thus favouring </w:t>
      </w:r>
      <w:r w:rsidR="0035504A">
        <w:t xml:space="preserve">temporal summation of </w:t>
      </w:r>
      <w:r w:rsidR="008B00CD">
        <w:t xml:space="preserve">high-frequency </w:t>
      </w:r>
      <w:r w:rsidR="0035504A" w:rsidRPr="0035504A">
        <w:rPr>
          <w:i/>
        </w:rPr>
        <w:t>BA</w:t>
      </w:r>
      <w:r w:rsidR="0035504A" w:rsidRPr="0035504A">
        <w:rPr>
          <w:i/>
          <w:vertAlign w:val="subscript"/>
        </w:rPr>
        <w:t>syn</w:t>
      </w:r>
      <w:r w:rsidR="0035504A" w:rsidRPr="0035504A">
        <w:rPr>
          <w:i/>
        </w:rPr>
        <w:t xml:space="preserve"> </w:t>
      </w:r>
      <w:r w:rsidR="0035504A">
        <w:t xml:space="preserve">inputs </w:t>
      </w:r>
      <w:r w:rsidR="008B00CD">
        <w:t>leading to</w:t>
      </w:r>
      <w:r w:rsidR="0035504A">
        <w:t xml:space="preserve"> </w:t>
      </w:r>
      <w:r w:rsidR="00B940E4">
        <w:t xml:space="preserve">spikes </w:t>
      </w:r>
      <w:r w:rsidR="00407551">
        <w:rPr>
          <w:noProof/>
          <w:lang w:eastAsia="ja-JP"/>
        </w:rPr>
        <w:drawing>
          <wp:anchor distT="0" distB="0" distL="114300" distR="114300" simplePos="0" relativeHeight="251692032" behindDoc="0" locked="0" layoutInCell="1" allowOverlap="1" wp14:anchorId="2F186563" wp14:editId="6F44AD4A">
            <wp:simplePos x="0" y="0"/>
            <wp:positionH relativeFrom="column">
              <wp:posOffset>-106680</wp:posOffset>
            </wp:positionH>
            <wp:positionV relativeFrom="paragraph">
              <wp:posOffset>1417955</wp:posOffset>
            </wp:positionV>
            <wp:extent cx="5892800" cy="461454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3_new.png"/>
                    <pic:cNvPicPr/>
                  </pic:nvPicPr>
                  <pic:blipFill>
                    <a:blip r:embed="rId12"/>
                    <a:stretch>
                      <a:fillRect/>
                    </a:stretch>
                  </pic:blipFill>
                  <pic:spPr>
                    <a:xfrm>
                      <a:off x="0" y="0"/>
                      <a:ext cx="5892800" cy="4614545"/>
                    </a:xfrm>
                    <a:prstGeom prst="rect">
                      <a:avLst/>
                    </a:prstGeom>
                  </pic:spPr>
                </pic:pic>
              </a:graphicData>
            </a:graphic>
            <wp14:sizeRelH relativeFrom="margin">
              <wp14:pctWidth>0</wp14:pctWidth>
            </wp14:sizeRelH>
            <wp14:sizeRelV relativeFrom="margin">
              <wp14:pctHeight>0</wp14:pctHeight>
            </wp14:sizeRelV>
          </wp:anchor>
        </w:drawing>
      </w:r>
      <w:r w:rsidR="0035504A">
        <w:t>triggering</w:t>
      </w:r>
      <w:r w:rsidR="009225FE">
        <w:t xml:space="preserve"> and synchronization </w:t>
      </w:r>
      <w:r w:rsidR="008B00CD">
        <w:t>of</w:t>
      </w:r>
      <w:r w:rsidR="009225FE">
        <w:t xml:space="preserve"> </w:t>
      </w:r>
      <w:r w:rsidR="008B00CD">
        <w:t>the two neurons</w:t>
      </w:r>
      <w:r w:rsidR="002F00B1">
        <w:t>.</w:t>
      </w:r>
      <w:r w:rsidR="002F00B1" w:rsidRPr="002F00B1">
        <w:rPr>
          <w:noProof/>
          <w:lang w:eastAsia="ja-JP"/>
        </w:rPr>
        <w:t xml:space="preserve"> </w:t>
      </w:r>
    </w:p>
    <w:p w14:paraId="658A64E7" w14:textId="2CACFE0D" w:rsidR="00FF1EA7" w:rsidRPr="00BB656E" w:rsidRDefault="002F00B1">
      <w:pPr>
        <w:pStyle w:val="Caption"/>
        <w:jc w:val="both"/>
        <w:rPr>
          <w:rFonts w:ascii="Times New Roman" w:hAnsi="Times New Roman" w:cs="Times New Roman"/>
          <w:sz w:val="20"/>
          <w:szCs w:val="20"/>
        </w:rPr>
      </w:pPr>
      <w:r>
        <w:rPr>
          <w:noProof/>
          <w:lang w:eastAsia="ja-JP"/>
        </w:rPr>
        <mc:AlternateContent>
          <mc:Choice Requires="wps">
            <w:drawing>
              <wp:anchor distT="0" distB="0" distL="114300" distR="114300" simplePos="0" relativeHeight="251698176" behindDoc="0" locked="0" layoutInCell="1" allowOverlap="1" wp14:anchorId="0190502F" wp14:editId="039AFF16">
                <wp:simplePos x="0" y="0"/>
                <wp:positionH relativeFrom="column">
                  <wp:posOffset>-12700</wp:posOffset>
                </wp:positionH>
                <wp:positionV relativeFrom="paragraph">
                  <wp:posOffset>3611880</wp:posOffset>
                </wp:positionV>
                <wp:extent cx="558800" cy="228600"/>
                <wp:effectExtent l="0" t="0" r="0" b="0"/>
                <wp:wrapNone/>
                <wp:docPr id="24" name="Text Box 24"/>
                <wp:cNvGraphicFramePr/>
                <a:graphic xmlns:a="http://schemas.openxmlformats.org/drawingml/2006/main">
                  <a:graphicData uri="http://schemas.microsoft.com/office/word/2010/wordprocessingShape">
                    <wps:wsp>
                      <wps:cNvSpPr txBox="1"/>
                      <wps:spPr>
                        <a:xfrm rot="16200000">
                          <a:off x="0" y="0"/>
                          <a:ext cx="558800" cy="228600"/>
                        </a:xfrm>
                        <a:prstGeom prst="rect">
                          <a:avLst/>
                        </a:prstGeom>
                        <a:solidFill>
                          <a:schemeClr val="bg1"/>
                        </a:solidFill>
                        <a:ln w="6350">
                          <a:noFill/>
                        </a:ln>
                      </wps:spPr>
                      <wps:txbx>
                        <w:txbxContent>
                          <w:p w14:paraId="077C7F95" w14:textId="7C7786BF" w:rsidR="004507D7" w:rsidRPr="002A43E9" w:rsidRDefault="004507D7" w:rsidP="002F00B1">
                            <w:pPr>
                              <w:rPr>
                                <w:lang w:val="en-US"/>
                              </w:rPr>
                            </w:pPr>
                            <w:r>
                              <w:rPr>
                                <w:lang w:val="en-US"/>
                              </w:rPr>
                              <w:t>MR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190502F" id="Text Box 24" o:spid="_x0000_s1031" type="#_x0000_t202" style="position:absolute;left:0;text-align:left;margin-left:-1pt;margin-top:284.4pt;width:44pt;height:18pt;rotation:-9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" fillcolor="white [3212]" stroked="f" strokeweight=".5pt">
                <v:textbox>
                  <w:txbxContent>
                    <w:p w14:paraId="077C7F95" w14:textId="7C7786BF" w:rsidR="004507D7" w:rsidRPr="002A43E9" w:rsidRDefault="004507D7" w:rsidP="002F00B1">
                      <w:pPr>
                        <w:rPr>
                          <w:lang w:val="en-US"/>
                        </w:rPr>
                      </w:pPr>
                      <w:r>
                        <w:rPr>
                          <w:lang w:val="en-US"/>
                        </w:rPr>
                        <w:t>MR2</w:t>
                      </w:r>
                    </w:p>
                  </w:txbxContent>
                </v:textbox>
              </v:shape>
            </w:pict>
          </mc:Fallback>
        </mc:AlternateContent>
      </w:r>
      <w:r w:rsidR="00FF1EA7" w:rsidRPr="00BB656E">
        <w:rPr>
          <w:rFonts w:ascii="Times New Roman" w:hAnsi="Times New Roman" w:cs="Times New Roman"/>
          <w:sz w:val="20"/>
          <w:szCs w:val="20"/>
        </w:rPr>
        <w:t>Figure 3</w:t>
      </w:r>
      <w:r w:rsidR="00FF1EA7" w:rsidRPr="00BB656E">
        <w:rPr>
          <w:rFonts w:ascii="Times New Roman" w:hAnsi="Times New Roman" w:cs="Times New Roman"/>
          <w:noProof/>
          <w:sz w:val="20"/>
          <w:szCs w:val="20"/>
        </w:rPr>
        <w:t xml:space="preserve">: </w:t>
      </w:r>
      <w:r w:rsidR="00F03D35" w:rsidRPr="00BB656E">
        <w:rPr>
          <w:rFonts w:ascii="Times New Roman" w:hAnsi="Times New Roman" w:cs="Times New Roman"/>
          <w:noProof/>
          <w:sz w:val="20"/>
          <w:szCs w:val="20"/>
        </w:rPr>
        <w:t xml:space="preserve">Geographically distributed </w:t>
      </w:r>
      <w:r w:rsidR="005C3C63" w:rsidRPr="00BB656E">
        <w:rPr>
          <w:rFonts w:ascii="Times New Roman" w:hAnsi="Times New Roman" w:cs="Times New Roman"/>
          <w:noProof/>
          <w:sz w:val="20"/>
          <w:szCs w:val="20"/>
        </w:rPr>
        <w:t>circuit</w:t>
      </w:r>
      <w:r w:rsidR="00727FB5">
        <w:rPr>
          <w:rFonts w:ascii="Times New Roman" w:hAnsi="Times New Roman" w:cs="Times New Roman"/>
          <w:noProof/>
          <w:sz w:val="20"/>
          <w:szCs w:val="20"/>
        </w:rPr>
        <w:t>:</w:t>
      </w:r>
      <w:r w:rsidR="00B940E4">
        <w:rPr>
          <w:rFonts w:ascii="Times New Roman" w:hAnsi="Times New Roman" w:cs="Times New Roman"/>
          <w:noProof/>
          <w:sz w:val="20"/>
          <w:szCs w:val="20"/>
        </w:rPr>
        <w:t xml:space="preserve"> </w:t>
      </w:r>
      <w:r w:rsidR="004C14EA">
        <w:rPr>
          <w:rFonts w:ascii="Times New Roman" w:hAnsi="Times New Roman" w:cs="Times New Roman"/>
          <w:noProof/>
          <w:sz w:val="20"/>
          <w:szCs w:val="20"/>
        </w:rPr>
        <w:t>return</w:t>
      </w:r>
      <w:r w:rsidR="00B940E4">
        <w:rPr>
          <w:rFonts w:ascii="Times New Roman" w:hAnsi="Times New Roman" w:cs="Times New Roman"/>
          <w:noProof/>
          <w:sz w:val="20"/>
          <w:szCs w:val="20"/>
        </w:rPr>
        <w:t xml:space="preserve"> pathway</w:t>
      </w:r>
      <w:r w:rsidR="00CA36FA" w:rsidRPr="00BB656E">
        <w:rPr>
          <w:rFonts w:ascii="Times New Roman" w:hAnsi="Times New Roman" w:cs="Times New Roman"/>
          <w:noProof/>
          <w:sz w:val="20"/>
          <w:szCs w:val="20"/>
        </w:rPr>
        <w:t xml:space="preserve">. (a) BN </w:t>
      </w:r>
      <w:r w:rsidR="00434D18">
        <w:rPr>
          <w:rFonts w:ascii="Times New Roman" w:hAnsi="Times New Roman" w:cs="Times New Roman"/>
          <w:noProof/>
          <w:sz w:val="20"/>
          <w:szCs w:val="20"/>
        </w:rPr>
        <w:t>firing rate with s</w:t>
      </w:r>
      <w:r w:rsidR="00C85622" w:rsidRPr="00BB656E">
        <w:rPr>
          <w:rFonts w:ascii="Times New Roman" w:hAnsi="Times New Roman" w:cs="Times New Roman"/>
          <w:noProof/>
          <w:sz w:val="20"/>
          <w:szCs w:val="20"/>
        </w:rPr>
        <w:t>hadowed areas inidcat</w:t>
      </w:r>
      <w:r w:rsidR="00434D18">
        <w:rPr>
          <w:rFonts w:ascii="Times New Roman" w:hAnsi="Times New Roman" w:cs="Times New Roman"/>
          <w:noProof/>
          <w:sz w:val="20"/>
          <w:szCs w:val="20"/>
        </w:rPr>
        <w:t>ing</w:t>
      </w:r>
      <w:r w:rsidR="00C85622" w:rsidRPr="00BB656E">
        <w:rPr>
          <w:rFonts w:ascii="Times New Roman" w:hAnsi="Times New Roman" w:cs="Times New Roman"/>
          <w:noProof/>
          <w:sz w:val="20"/>
          <w:szCs w:val="20"/>
        </w:rPr>
        <w:t xml:space="preserve"> plasticity </w:t>
      </w:r>
      <w:r w:rsidR="00434D18">
        <w:rPr>
          <w:rFonts w:ascii="Times New Roman" w:hAnsi="Times New Roman" w:cs="Times New Roman"/>
          <w:noProof/>
          <w:sz w:val="20"/>
          <w:szCs w:val="20"/>
        </w:rPr>
        <w:t>polarity at</w:t>
      </w:r>
      <w:r w:rsidR="00C85622" w:rsidRPr="00BB656E">
        <w:rPr>
          <w:rFonts w:ascii="Times New Roman" w:hAnsi="Times New Roman" w:cs="Times New Roman"/>
          <w:noProof/>
          <w:sz w:val="20"/>
          <w:szCs w:val="20"/>
        </w:rPr>
        <w:t xml:space="preserve"> </w:t>
      </w:r>
      <w:r w:rsidR="00C85622" w:rsidRPr="00727FB5">
        <w:rPr>
          <w:rFonts w:ascii="Times New Roman" w:hAnsi="Times New Roman" w:cs="Times New Roman"/>
          <w:i/>
          <w:noProof/>
          <w:sz w:val="20"/>
          <w:szCs w:val="20"/>
        </w:rPr>
        <w:t>AB</w:t>
      </w:r>
      <w:r w:rsidR="00C85622" w:rsidRPr="00727FB5">
        <w:rPr>
          <w:rFonts w:ascii="Times New Roman" w:hAnsi="Times New Roman" w:cs="Times New Roman"/>
          <w:i/>
          <w:noProof/>
          <w:sz w:val="20"/>
          <w:szCs w:val="20"/>
          <w:vertAlign w:val="subscript"/>
        </w:rPr>
        <w:t>syn</w:t>
      </w:r>
      <w:r w:rsidR="00C85622" w:rsidRPr="00727FB5">
        <w:rPr>
          <w:rFonts w:ascii="Times New Roman" w:hAnsi="Times New Roman" w:cs="Times New Roman"/>
          <w:noProof/>
          <w:sz w:val="20"/>
          <w:szCs w:val="20"/>
          <w:vertAlign w:val="subscript"/>
        </w:rPr>
        <w:t xml:space="preserve"> </w:t>
      </w:r>
      <w:r w:rsidR="00C85622" w:rsidRPr="00BB656E">
        <w:rPr>
          <w:rFonts w:ascii="Times New Roman" w:hAnsi="Times New Roman" w:cs="Times New Roman"/>
          <w:noProof/>
          <w:sz w:val="20"/>
          <w:szCs w:val="20"/>
        </w:rPr>
        <w:t xml:space="preserve">(above </w:t>
      </w:r>
      <w:r w:rsidR="00CA36FA" w:rsidRPr="00BB656E">
        <w:rPr>
          <w:rFonts w:ascii="Times New Roman" w:hAnsi="Times New Roman" w:cs="Times New Roman"/>
          <w:noProof/>
          <w:sz w:val="20"/>
          <w:szCs w:val="20"/>
        </w:rPr>
        <w:t xml:space="preserve">the </w:t>
      </w:r>
      <w:r w:rsidR="00C85622" w:rsidRPr="00BB656E">
        <w:rPr>
          <w:rFonts w:ascii="Times New Roman" w:hAnsi="Times New Roman" w:cs="Times New Roman"/>
          <w:noProof/>
          <w:sz w:val="20"/>
          <w:szCs w:val="20"/>
        </w:rPr>
        <w:t xml:space="preserve">dashed line) and </w:t>
      </w:r>
      <w:r w:rsidR="00C85622" w:rsidRPr="00727FB5">
        <w:rPr>
          <w:rFonts w:ascii="Times New Roman" w:hAnsi="Times New Roman" w:cs="Times New Roman"/>
          <w:i/>
          <w:noProof/>
          <w:sz w:val="20"/>
          <w:szCs w:val="20"/>
        </w:rPr>
        <w:t>BA</w:t>
      </w:r>
      <w:r w:rsidR="00C85622" w:rsidRPr="00727FB5">
        <w:rPr>
          <w:rFonts w:ascii="Times New Roman" w:hAnsi="Times New Roman" w:cs="Times New Roman"/>
          <w:i/>
          <w:noProof/>
          <w:sz w:val="20"/>
          <w:szCs w:val="20"/>
          <w:vertAlign w:val="subscript"/>
        </w:rPr>
        <w:t>syn</w:t>
      </w:r>
      <w:r w:rsidR="00C85622" w:rsidRPr="00BB656E">
        <w:rPr>
          <w:rFonts w:ascii="Times New Roman" w:hAnsi="Times New Roman" w:cs="Times New Roman"/>
          <w:noProof/>
          <w:sz w:val="20"/>
          <w:szCs w:val="20"/>
        </w:rPr>
        <w:t xml:space="preserve"> (below th</w:t>
      </w:r>
      <w:r w:rsidR="00065441" w:rsidRPr="00BB656E">
        <w:rPr>
          <w:rFonts w:ascii="Times New Roman" w:hAnsi="Times New Roman" w:cs="Times New Roman"/>
          <w:noProof/>
          <w:sz w:val="20"/>
          <w:szCs w:val="20"/>
        </w:rPr>
        <w:t xml:space="preserve">e deshed line). </w:t>
      </w:r>
      <w:r w:rsidR="00CA36FA" w:rsidRPr="00BB656E">
        <w:rPr>
          <w:rFonts w:ascii="Times New Roman" w:hAnsi="Times New Roman" w:cs="Times New Roman"/>
          <w:noProof/>
          <w:sz w:val="20"/>
          <w:szCs w:val="20"/>
        </w:rPr>
        <w:t xml:space="preserve">(b) </w:t>
      </w:r>
      <w:r w:rsidR="00434D18" w:rsidRPr="00BB656E">
        <w:rPr>
          <w:rFonts w:ascii="Times New Roman" w:hAnsi="Times New Roman" w:cs="Times New Roman"/>
          <w:noProof/>
          <w:sz w:val="20"/>
          <w:szCs w:val="20"/>
        </w:rPr>
        <w:t>AN</w:t>
      </w:r>
      <w:r w:rsidR="00434D18" w:rsidRPr="00BB656E">
        <w:rPr>
          <w:rFonts w:ascii="Times New Roman" w:hAnsi="Times New Roman" w:cs="Times New Roman"/>
          <w:noProof/>
          <w:sz w:val="20"/>
          <w:szCs w:val="20"/>
          <w:vertAlign w:val="subscript"/>
        </w:rPr>
        <w:t>post</w:t>
      </w:r>
      <w:r w:rsidR="00434D18" w:rsidRPr="00BB656E">
        <w:rPr>
          <w:rFonts w:ascii="Times New Roman" w:hAnsi="Times New Roman" w:cs="Times New Roman"/>
          <w:noProof/>
          <w:sz w:val="20"/>
          <w:szCs w:val="20"/>
        </w:rPr>
        <w:t xml:space="preserve"> </w:t>
      </w:r>
      <w:r w:rsidR="00434D18">
        <w:rPr>
          <w:rFonts w:ascii="Times New Roman" w:hAnsi="Times New Roman" w:cs="Times New Roman"/>
          <w:noProof/>
          <w:sz w:val="20"/>
          <w:szCs w:val="20"/>
        </w:rPr>
        <w:t>s</w:t>
      </w:r>
      <w:r w:rsidR="00CA36FA" w:rsidRPr="00BB656E">
        <w:rPr>
          <w:rFonts w:ascii="Times New Roman" w:hAnsi="Times New Roman" w:cs="Times New Roman"/>
          <w:noProof/>
          <w:sz w:val="20"/>
          <w:szCs w:val="20"/>
        </w:rPr>
        <w:t xml:space="preserve">piking frequency. </w:t>
      </w:r>
      <w:r w:rsidR="00434D18">
        <w:rPr>
          <w:rFonts w:ascii="Times New Roman" w:hAnsi="Times New Roman" w:cs="Times New Roman"/>
          <w:noProof/>
          <w:sz w:val="20"/>
          <w:szCs w:val="20"/>
        </w:rPr>
        <w:t>An i</w:t>
      </w:r>
      <w:r w:rsidR="00CA36FA" w:rsidRPr="00BB656E">
        <w:rPr>
          <w:rFonts w:ascii="Times New Roman" w:hAnsi="Times New Roman" w:cs="Times New Roman"/>
          <w:noProof/>
          <w:sz w:val="20"/>
          <w:szCs w:val="20"/>
        </w:rPr>
        <w:t xml:space="preserve">ncrease </w:t>
      </w:r>
      <w:r w:rsidR="00434D18">
        <w:rPr>
          <w:rFonts w:ascii="Times New Roman" w:hAnsi="Times New Roman" w:cs="Times New Roman"/>
          <w:noProof/>
          <w:sz w:val="20"/>
          <w:szCs w:val="20"/>
        </w:rPr>
        <w:t>of</w:t>
      </w:r>
      <w:r w:rsidR="00434D18" w:rsidRPr="00BB656E">
        <w:rPr>
          <w:rFonts w:ascii="Times New Roman" w:hAnsi="Times New Roman" w:cs="Times New Roman"/>
          <w:noProof/>
          <w:sz w:val="20"/>
          <w:szCs w:val="20"/>
        </w:rPr>
        <w:t xml:space="preserve"> </w:t>
      </w:r>
      <w:r w:rsidR="00065441" w:rsidRPr="00BB656E">
        <w:rPr>
          <w:rFonts w:ascii="Times New Roman" w:hAnsi="Times New Roman" w:cs="Times New Roman"/>
          <w:noProof/>
          <w:sz w:val="20"/>
          <w:szCs w:val="20"/>
        </w:rPr>
        <w:t xml:space="preserve">spiking </w:t>
      </w:r>
      <w:r w:rsidR="00CA36FA" w:rsidRPr="00BB656E">
        <w:rPr>
          <w:rFonts w:ascii="Times New Roman" w:hAnsi="Times New Roman" w:cs="Times New Roman"/>
          <w:noProof/>
          <w:sz w:val="20"/>
          <w:szCs w:val="20"/>
        </w:rPr>
        <w:t>activity</w:t>
      </w:r>
      <w:r w:rsidR="007F4AC2">
        <w:rPr>
          <w:rFonts w:ascii="Times New Roman" w:hAnsi="Times New Roman" w:cs="Times New Roman"/>
          <w:noProof/>
          <w:sz w:val="20"/>
          <w:szCs w:val="20"/>
        </w:rPr>
        <w:t xml:space="preserve"> (expressed as percentage of variation)</w:t>
      </w:r>
      <w:r w:rsidR="00CA36FA" w:rsidRPr="00BB656E">
        <w:rPr>
          <w:rFonts w:ascii="Times New Roman" w:hAnsi="Times New Roman" w:cs="Times New Roman"/>
          <w:noProof/>
          <w:sz w:val="20"/>
          <w:szCs w:val="20"/>
        </w:rPr>
        <w:t xml:space="preserve"> is observed in the middle of the run</w:t>
      </w:r>
      <w:r w:rsidR="00065441" w:rsidRPr="00BB656E">
        <w:rPr>
          <w:rFonts w:ascii="Times New Roman" w:hAnsi="Times New Roman" w:cs="Times New Roman"/>
          <w:noProof/>
          <w:sz w:val="20"/>
          <w:szCs w:val="20"/>
        </w:rPr>
        <w:t xml:space="preserve"> in coincidence</w:t>
      </w:r>
      <w:r w:rsidR="00CA36FA" w:rsidRPr="00BB656E">
        <w:rPr>
          <w:rFonts w:ascii="Times New Roman" w:hAnsi="Times New Roman" w:cs="Times New Roman"/>
          <w:noProof/>
          <w:sz w:val="20"/>
          <w:szCs w:val="20"/>
        </w:rPr>
        <w:t xml:space="preserve"> </w:t>
      </w:r>
      <w:r w:rsidR="00AA3AB8" w:rsidRPr="00BB656E">
        <w:rPr>
          <w:rFonts w:ascii="Times New Roman" w:hAnsi="Times New Roman" w:cs="Times New Roman"/>
          <w:noProof/>
          <w:sz w:val="20"/>
          <w:szCs w:val="20"/>
        </w:rPr>
        <w:t>with</w:t>
      </w:r>
      <w:r w:rsidR="00065441" w:rsidRPr="00BB656E">
        <w:rPr>
          <w:rFonts w:ascii="Times New Roman" w:hAnsi="Times New Roman" w:cs="Times New Roman"/>
          <w:noProof/>
          <w:sz w:val="20"/>
          <w:szCs w:val="20"/>
        </w:rPr>
        <w:t xml:space="preserve"> BN </w:t>
      </w:r>
      <w:r w:rsidR="00434D18">
        <w:rPr>
          <w:rFonts w:ascii="Times New Roman" w:hAnsi="Times New Roman" w:cs="Times New Roman"/>
          <w:noProof/>
          <w:sz w:val="20"/>
          <w:szCs w:val="20"/>
        </w:rPr>
        <w:t xml:space="preserve">firing </w:t>
      </w:r>
      <w:r w:rsidR="00CA36FA" w:rsidRPr="00BB656E">
        <w:rPr>
          <w:rFonts w:ascii="Times New Roman" w:hAnsi="Times New Roman" w:cs="Times New Roman"/>
          <w:noProof/>
          <w:sz w:val="20"/>
          <w:szCs w:val="20"/>
        </w:rPr>
        <w:t xml:space="preserve">followed by a return to </w:t>
      </w:r>
      <w:r w:rsidR="00D601D8" w:rsidRPr="00BB656E">
        <w:rPr>
          <w:rFonts w:ascii="Times New Roman" w:hAnsi="Times New Roman" w:cs="Times New Roman"/>
          <w:noProof/>
          <w:sz w:val="20"/>
          <w:szCs w:val="20"/>
        </w:rPr>
        <w:t>baseline</w:t>
      </w:r>
      <w:r w:rsidR="00CA36FA" w:rsidRPr="00BB656E">
        <w:rPr>
          <w:rFonts w:ascii="Times New Roman" w:hAnsi="Times New Roman" w:cs="Times New Roman"/>
          <w:noProof/>
          <w:sz w:val="20"/>
          <w:szCs w:val="20"/>
        </w:rPr>
        <w:t>.</w:t>
      </w:r>
      <w:r w:rsidR="00FF1EA7" w:rsidRPr="00BB656E">
        <w:rPr>
          <w:rFonts w:ascii="Times New Roman" w:hAnsi="Times New Roman" w:cs="Times New Roman"/>
          <w:noProof/>
          <w:sz w:val="20"/>
          <w:szCs w:val="20"/>
        </w:rPr>
        <w:t xml:space="preserve"> (</w:t>
      </w:r>
      <w:r w:rsidR="00CA36FA" w:rsidRPr="00BB656E">
        <w:rPr>
          <w:rFonts w:ascii="Times New Roman" w:hAnsi="Times New Roman" w:cs="Times New Roman"/>
          <w:noProof/>
          <w:sz w:val="20"/>
          <w:szCs w:val="20"/>
        </w:rPr>
        <w:t>c</w:t>
      </w:r>
      <w:r w:rsidR="00FF1EA7" w:rsidRPr="00BB656E">
        <w:rPr>
          <w:rFonts w:ascii="Times New Roman" w:hAnsi="Times New Roman" w:cs="Times New Roman"/>
          <w:noProof/>
          <w:sz w:val="20"/>
          <w:szCs w:val="20"/>
        </w:rPr>
        <w:t xml:space="preserve">) </w:t>
      </w:r>
      <w:r w:rsidR="00434D18" w:rsidRPr="00AD55DA">
        <w:rPr>
          <w:rFonts w:ascii="Times New Roman" w:hAnsi="Times New Roman" w:cs="Times New Roman"/>
          <w:i/>
          <w:noProof/>
          <w:sz w:val="20"/>
          <w:szCs w:val="20"/>
        </w:rPr>
        <w:t>BA</w:t>
      </w:r>
      <w:r w:rsidR="00434D18" w:rsidRPr="00AD55DA">
        <w:rPr>
          <w:rFonts w:ascii="Times New Roman" w:hAnsi="Times New Roman" w:cs="Times New Roman"/>
          <w:i/>
          <w:noProof/>
          <w:sz w:val="20"/>
          <w:szCs w:val="20"/>
          <w:vertAlign w:val="subscript"/>
        </w:rPr>
        <w:t>syn</w:t>
      </w:r>
      <w:r w:rsidR="00434D18" w:rsidRPr="00AD55DA">
        <w:rPr>
          <w:rFonts w:ascii="Times New Roman" w:hAnsi="Times New Roman" w:cs="Times New Roman"/>
          <w:i/>
          <w:noProof/>
          <w:sz w:val="20"/>
          <w:szCs w:val="20"/>
        </w:rPr>
        <w:t xml:space="preserve"> </w:t>
      </w:r>
      <w:r w:rsidR="00FF1EA7" w:rsidRPr="00BB656E">
        <w:rPr>
          <w:rFonts w:ascii="Times New Roman" w:hAnsi="Times New Roman" w:cs="Times New Roman"/>
          <w:noProof/>
          <w:sz w:val="20"/>
          <w:szCs w:val="20"/>
        </w:rPr>
        <w:t xml:space="preserve">weight evolution. The </w:t>
      </w:r>
      <w:r w:rsidR="00434D18">
        <w:rPr>
          <w:rFonts w:ascii="Times New Roman" w:hAnsi="Times New Roman" w:cs="Times New Roman"/>
          <w:noProof/>
          <w:sz w:val="20"/>
          <w:szCs w:val="20"/>
        </w:rPr>
        <w:t xml:space="preserve">low-rate spiking of </w:t>
      </w:r>
      <w:r w:rsidR="00FF1EA7" w:rsidRPr="00BB656E">
        <w:rPr>
          <w:rFonts w:ascii="Times New Roman" w:hAnsi="Times New Roman" w:cs="Times New Roman"/>
          <w:noProof/>
          <w:sz w:val="20"/>
          <w:szCs w:val="20"/>
        </w:rPr>
        <w:t xml:space="preserve">BN </w:t>
      </w:r>
      <w:r w:rsidR="00434D18">
        <w:rPr>
          <w:rFonts w:ascii="Times New Roman" w:hAnsi="Times New Roman" w:cs="Times New Roman"/>
          <w:noProof/>
          <w:sz w:val="20"/>
          <w:szCs w:val="20"/>
        </w:rPr>
        <w:t>and AN</w:t>
      </w:r>
      <w:r w:rsidR="00434D18" w:rsidRPr="00AD55DA">
        <w:rPr>
          <w:rFonts w:ascii="Times New Roman" w:hAnsi="Times New Roman" w:cs="Times New Roman"/>
          <w:noProof/>
          <w:sz w:val="20"/>
          <w:szCs w:val="20"/>
          <w:vertAlign w:val="subscript"/>
        </w:rPr>
        <w:t>post</w:t>
      </w:r>
      <w:r w:rsidR="00434D18">
        <w:rPr>
          <w:rFonts w:ascii="Times New Roman" w:hAnsi="Times New Roman" w:cs="Times New Roman"/>
          <w:noProof/>
          <w:sz w:val="20"/>
          <w:szCs w:val="20"/>
        </w:rPr>
        <w:t xml:space="preserve"> </w:t>
      </w:r>
      <w:r w:rsidR="00FF1EA7" w:rsidRPr="00BB656E">
        <w:rPr>
          <w:rFonts w:ascii="Times New Roman" w:hAnsi="Times New Roman" w:cs="Times New Roman"/>
          <w:noProof/>
          <w:sz w:val="20"/>
          <w:szCs w:val="20"/>
        </w:rPr>
        <w:t xml:space="preserve">caused </w:t>
      </w:r>
      <w:r w:rsidR="00AD55DA">
        <w:rPr>
          <w:rFonts w:ascii="Times New Roman" w:hAnsi="Times New Roman" w:cs="Times New Roman"/>
          <w:noProof/>
          <w:sz w:val="20"/>
          <w:szCs w:val="20"/>
        </w:rPr>
        <w:t xml:space="preserve">a </w:t>
      </w:r>
      <w:r w:rsidR="00FF1EA7" w:rsidRPr="00BB656E">
        <w:rPr>
          <w:rFonts w:ascii="Times New Roman" w:hAnsi="Times New Roman" w:cs="Times New Roman"/>
          <w:noProof/>
          <w:sz w:val="20"/>
          <w:szCs w:val="20"/>
        </w:rPr>
        <w:t xml:space="preserve">strong </w:t>
      </w:r>
      <w:r w:rsidR="00AD55DA">
        <w:rPr>
          <w:rFonts w:ascii="Times New Roman" w:hAnsi="Times New Roman" w:cs="Times New Roman"/>
          <w:noProof/>
          <w:sz w:val="20"/>
          <w:szCs w:val="20"/>
        </w:rPr>
        <w:t>depression trend</w:t>
      </w:r>
      <w:r w:rsidR="00AD55DA" w:rsidRPr="00BB656E">
        <w:rPr>
          <w:rFonts w:ascii="Times New Roman" w:hAnsi="Times New Roman" w:cs="Times New Roman"/>
          <w:noProof/>
          <w:sz w:val="20"/>
          <w:szCs w:val="20"/>
        </w:rPr>
        <w:t xml:space="preserve"> </w:t>
      </w:r>
      <w:r w:rsidR="00434D18">
        <w:rPr>
          <w:rFonts w:ascii="Times New Roman" w:hAnsi="Times New Roman" w:cs="Times New Roman"/>
          <w:noProof/>
          <w:sz w:val="20"/>
          <w:szCs w:val="20"/>
        </w:rPr>
        <w:t xml:space="preserve">(blue) only temporarily </w:t>
      </w:r>
      <w:r w:rsidR="00AD55DA">
        <w:rPr>
          <w:rFonts w:ascii="Times New Roman" w:hAnsi="Times New Roman" w:cs="Times New Roman"/>
          <w:noProof/>
          <w:sz w:val="20"/>
          <w:szCs w:val="20"/>
        </w:rPr>
        <w:t>revert</w:t>
      </w:r>
      <w:r w:rsidR="00077D94">
        <w:rPr>
          <w:rFonts w:ascii="Times New Roman" w:hAnsi="Times New Roman" w:cs="Times New Roman"/>
          <w:noProof/>
          <w:sz w:val="20"/>
          <w:szCs w:val="20"/>
        </w:rPr>
        <w:t>ing</w:t>
      </w:r>
      <w:r w:rsidR="00AD55DA">
        <w:rPr>
          <w:rFonts w:ascii="Times New Roman" w:hAnsi="Times New Roman" w:cs="Times New Roman"/>
          <w:noProof/>
          <w:sz w:val="20"/>
          <w:szCs w:val="20"/>
        </w:rPr>
        <w:t xml:space="preserve"> to ‘none’</w:t>
      </w:r>
      <w:r w:rsidR="00434D18">
        <w:rPr>
          <w:rFonts w:ascii="Times New Roman" w:hAnsi="Times New Roman" w:cs="Times New Roman"/>
          <w:noProof/>
          <w:sz w:val="20"/>
          <w:szCs w:val="20"/>
        </w:rPr>
        <w:t xml:space="preserve"> </w:t>
      </w:r>
      <w:r w:rsidR="00AD55DA">
        <w:rPr>
          <w:rFonts w:ascii="Times New Roman" w:hAnsi="Times New Roman" w:cs="Times New Roman"/>
          <w:noProof/>
          <w:sz w:val="20"/>
          <w:szCs w:val="20"/>
        </w:rPr>
        <w:t xml:space="preserve">(black) </w:t>
      </w:r>
      <w:r w:rsidR="00434D18">
        <w:rPr>
          <w:rFonts w:ascii="Times New Roman" w:hAnsi="Times New Roman" w:cs="Times New Roman"/>
          <w:noProof/>
          <w:sz w:val="20"/>
          <w:szCs w:val="20"/>
        </w:rPr>
        <w:t xml:space="preserve">during </w:t>
      </w:r>
      <w:r w:rsidR="00AD55DA">
        <w:rPr>
          <w:rFonts w:ascii="Times New Roman" w:hAnsi="Times New Roman" w:cs="Times New Roman"/>
          <w:noProof/>
          <w:sz w:val="20"/>
          <w:szCs w:val="20"/>
        </w:rPr>
        <w:t xml:space="preserve">BN excitation and synchronization of the two neurons. </w:t>
      </w:r>
      <w:r w:rsidR="00580ED6" w:rsidRPr="00BB656E">
        <w:rPr>
          <w:rFonts w:ascii="Times New Roman" w:hAnsi="Times New Roman" w:cs="Times New Roman"/>
          <w:noProof/>
          <w:sz w:val="20"/>
          <w:szCs w:val="20"/>
        </w:rPr>
        <w:t>X-axis common to all panels.</w:t>
      </w:r>
    </w:p>
    <w:p w14:paraId="093C8456" w14:textId="5F40492B" w:rsidR="00C45E64" w:rsidRPr="00C45E64" w:rsidRDefault="00C45E64" w:rsidP="00015CFE">
      <w:pPr>
        <w:pStyle w:val="NormalWeb"/>
        <w:spacing w:after="0" w:line="240" w:lineRule="auto"/>
        <w:jc w:val="both"/>
        <w:rPr>
          <w:b/>
        </w:rPr>
      </w:pPr>
      <w:r w:rsidRPr="00C45E64">
        <w:rPr>
          <w:b/>
        </w:rPr>
        <w:t>Discussion</w:t>
      </w:r>
    </w:p>
    <w:p w14:paraId="69D4329B" w14:textId="6F0FC046" w:rsidR="00AD01DF" w:rsidRDefault="00E36014" w:rsidP="001209C3">
      <w:pPr>
        <w:pStyle w:val="NormalWeb"/>
        <w:spacing w:after="0" w:line="240" w:lineRule="auto"/>
        <w:jc w:val="both"/>
      </w:pPr>
      <w:r>
        <w:t>W</w:t>
      </w:r>
      <w:r w:rsidR="00D816CA">
        <w:t xml:space="preserve">e have introduced the </w:t>
      </w:r>
      <w:r w:rsidR="00C45E64">
        <w:t>concept and</w:t>
      </w:r>
      <w:r w:rsidR="00D816CA">
        <w:t xml:space="preserve"> demonstrated the feasibility of synaptors</w:t>
      </w:r>
      <w:r w:rsidR="005F1630">
        <w:t>, two</w:t>
      </w:r>
      <w:r>
        <w:t xml:space="preserve"> </w:t>
      </w:r>
      <w:r w:rsidR="00D816CA">
        <w:t xml:space="preserve">synapse-inspired </w:t>
      </w:r>
      <w:r w:rsidR="009007EE">
        <w:t xml:space="preserve">neuroelectronic </w:t>
      </w:r>
      <w:r w:rsidR="0079140C">
        <w:t>links</w:t>
      </w:r>
      <w:r w:rsidR="00674F73">
        <w:t xml:space="preserve"> that</w:t>
      </w:r>
      <w:r w:rsidR="00D27864">
        <w:t xml:space="preserve"> </w:t>
      </w:r>
      <w:r w:rsidR="00674F73">
        <w:t>connect</w:t>
      </w:r>
      <w:r w:rsidR="00D816CA">
        <w:t xml:space="preserve"> </w:t>
      </w:r>
      <w:r w:rsidR="00C45E64">
        <w:t>artificial</w:t>
      </w:r>
      <w:r w:rsidR="00D816CA">
        <w:t xml:space="preserve"> spiking neuron</w:t>
      </w:r>
      <w:r w:rsidR="004427FD">
        <w:t>s</w:t>
      </w:r>
      <w:r w:rsidR="00D816CA">
        <w:t xml:space="preserve"> and brain neuron</w:t>
      </w:r>
      <w:r w:rsidR="004427FD">
        <w:t>s</w:t>
      </w:r>
      <w:r w:rsidR="001065E9">
        <w:t>.</w:t>
      </w:r>
      <w:r w:rsidR="00D27864">
        <w:t xml:space="preserve"> Two </w:t>
      </w:r>
      <w:r w:rsidR="00C45E64">
        <w:t>different synaptor</w:t>
      </w:r>
      <w:r w:rsidR="005F1630">
        <w:t>s</w:t>
      </w:r>
      <w:r w:rsidR="0079140C">
        <w:t xml:space="preserve">, </w:t>
      </w:r>
      <w:r w:rsidR="0079140C" w:rsidRPr="00C45E64">
        <w:rPr>
          <w:i/>
        </w:rPr>
        <w:t>AB</w:t>
      </w:r>
      <w:r w:rsidR="0079140C" w:rsidRPr="00C45E64">
        <w:rPr>
          <w:i/>
          <w:vertAlign w:val="subscript"/>
        </w:rPr>
        <w:t>syn</w:t>
      </w:r>
      <w:r w:rsidR="0079140C" w:rsidRPr="00C45E64">
        <w:rPr>
          <w:vertAlign w:val="subscript"/>
        </w:rPr>
        <w:t xml:space="preserve"> </w:t>
      </w:r>
      <w:r w:rsidR="0079140C">
        <w:t xml:space="preserve">and </w:t>
      </w:r>
      <w:r w:rsidR="0079140C" w:rsidRPr="00C45E64">
        <w:rPr>
          <w:i/>
        </w:rPr>
        <w:t>BA</w:t>
      </w:r>
      <w:r w:rsidR="0079140C" w:rsidRPr="00C45E64">
        <w:rPr>
          <w:i/>
          <w:vertAlign w:val="subscript"/>
        </w:rPr>
        <w:t>syn</w:t>
      </w:r>
      <w:r w:rsidR="0079140C">
        <w:t xml:space="preserve">, </w:t>
      </w:r>
      <w:r>
        <w:t>respectively enable</w:t>
      </w:r>
      <w:r w:rsidR="005F1630">
        <w:t>d</w:t>
      </w:r>
      <w:r w:rsidR="00C45E64">
        <w:t xml:space="preserve"> the artificial-to-biological and the </w:t>
      </w:r>
      <w:r w:rsidR="00C45E64">
        <w:lastRenderedPageBreak/>
        <w:t xml:space="preserve">biological-to-artificial </w:t>
      </w:r>
      <w:r w:rsidR="00674F73">
        <w:t>communication</w:t>
      </w:r>
      <w:r w:rsidR="005F1630">
        <w:t xml:space="preserve"> by</w:t>
      </w:r>
      <w:r w:rsidR="00D816CA">
        <w:t xml:space="preserve"> </w:t>
      </w:r>
      <w:r w:rsidR="00022E14">
        <w:t xml:space="preserve">emulating </w:t>
      </w:r>
      <w:r w:rsidR="00AD01DF">
        <w:t xml:space="preserve">two </w:t>
      </w:r>
      <w:r w:rsidR="00D816CA">
        <w:t xml:space="preserve">fundamental functions of </w:t>
      </w:r>
      <w:r>
        <w:t>the</w:t>
      </w:r>
      <w:r w:rsidR="00FE56B8">
        <w:t xml:space="preserve"> biological synapse: </w:t>
      </w:r>
      <w:r w:rsidR="00D816CA">
        <w:t xml:space="preserve">signal transmission and </w:t>
      </w:r>
      <w:r w:rsidR="004427FD">
        <w:t xml:space="preserve">plasticity-mediated </w:t>
      </w:r>
      <w:r w:rsidR="005F1630">
        <w:t xml:space="preserve">signal </w:t>
      </w:r>
      <w:r w:rsidR="00D816CA">
        <w:t xml:space="preserve">processing. </w:t>
      </w:r>
      <w:r w:rsidR="005F1630">
        <w:t xml:space="preserve">Our focus </w:t>
      </w:r>
      <w:r w:rsidR="00D142DF">
        <w:t xml:space="preserve">here </w:t>
      </w:r>
      <w:r w:rsidR="005F1630">
        <w:t xml:space="preserve">was </w:t>
      </w:r>
      <w:r w:rsidR="002C5CCB">
        <w:t xml:space="preserve">on demonstrating </w:t>
      </w:r>
      <w:r w:rsidR="00FE56B8">
        <w:t>synaptors</w:t>
      </w:r>
      <w:r w:rsidR="00445EED" w:rsidRPr="00445EED">
        <w:t xml:space="preserve"> </w:t>
      </w:r>
      <w:r w:rsidR="00445EED">
        <w:t>with excitatory characteristics</w:t>
      </w:r>
      <w:r w:rsidR="00207639">
        <w:t>.</w:t>
      </w:r>
    </w:p>
    <w:p w14:paraId="50AEEFEA" w14:textId="0363ED3A" w:rsidR="004B137A" w:rsidRDefault="005F1630" w:rsidP="001209C3">
      <w:pPr>
        <w:pStyle w:val="NormalWeb"/>
        <w:spacing w:after="0" w:line="240" w:lineRule="auto"/>
        <w:jc w:val="both"/>
      </w:pPr>
      <w:r>
        <w:t xml:space="preserve">Synaptors were implemented by relying on two separate </w:t>
      </w:r>
      <w:r w:rsidR="00513A0B">
        <w:t xml:space="preserve">physical </w:t>
      </w:r>
      <w:r>
        <w:t>electronic components</w:t>
      </w:r>
      <w:r w:rsidR="00064000">
        <w:t>:</w:t>
      </w:r>
      <w:r w:rsidR="00445EED">
        <w:t xml:space="preserve"> one</w:t>
      </w:r>
      <w:r>
        <w:t xml:space="preserve"> for </w:t>
      </w:r>
      <w:r w:rsidR="00AD01DF">
        <w:t>signal transmission</w:t>
      </w:r>
      <w:r w:rsidR="00F26DA2">
        <w:t xml:space="preserve"> </w:t>
      </w:r>
      <w:r w:rsidR="00E72EFB">
        <w:t xml:space="preserve">and </w:t>
      </w:r>
      <w:r w:rsidR="00445EED">
        <w:t xml:space="preserve">one for </w:t>
      </w:r>
      <w:r w:rsidR="00E72EFB">
        <w:t>plasticity</w:t>
      </w:r>
      <w:r w:rsidR="00E36014">
        <w:t xml:space="preserve">. </w:t>
      </w:r>
      <w:r>
        <w:t>Bio</w:t>
      </w:r>
      <w:r w:rsidR="0055161F">
        <w:t>logical</w:t>
      </w:r>
      <w:r>
        <w:t xml:space="preserve">-to-electronic </w:t>
      </w:r>
      <w:r w:rsidR="0055161F">
        <w:t xml:space="preserve">(in </w:t>
      </w:r>
      <w:r w:rsidR="0055161F" w:rsidRPr="00C45E64">
        <w:rPr>
          <w:i/>
        </w:rPr>
        <w:t>BA</w:t>
      </w:r>
      <w:r w:rsidR="0055161F" w:rsidRPr="00C45E64">
        <w:rPr>
          <w:i/>
          <w:vertAlign w:val="subscript"/>
        </w:rPr>
        <w:t>syn</w:t>
      </w:r>
      <w:r w:rsidR="0055161F">
        <w:t xml:space="preserve">) </w:t>
      </w:r>
      <w:r w:rsidR="00445EED">
        <w:t>and</w:t>
      </w:r>
      <w:r>
        <w:t xml:space="preserve"> ele</w:t>
      </w:r>
      <w:r w:rsidR="0055161F">
        <w:t xml:space="preserve">ctronic-to-biological (in </w:t>
      </w:r>
      <w:r w:rsidR="0055161F">
        <w:rPr>
          <w:i/>
        </w:rPr>
        <w:t>AB</w:t>
      </w:r>
      <w:r w:rsidR="0055161F" w:rsidRPr="00C45E64">
        <w:rPr>
          <w:i/>
          <w:vertAlign w:val="subscript"/>
        </w:rPr>
        <w:t>syn</w:t>
      </w:r>
      <w:r w:rsidR="0055161F">
        <w:t xml:space="preserve">) </w:t>
      </w:r>
      <w:r>
        <w:t xml:space="preserve">signal transmission </w:t>
      </w:r>
      <w:r w:rsidR="00E36014">
        <w:t>was</w:t>
      </w:r>
      <w:r w:rsidR="00B41C3A">
        <w:t xml:space="preserve"> </w:t>
      </w:r>
      <w:r w:rsidR="0055161F">
        <w:t>realised through microelectrode</w:t>
      </w:r>
      <w:r w:rsidR="00A63059">
        <w:t>s</w:t>
      </w:r>
      <w:r w:rsidR="00E72EFB">
        <w:t xml:space="preserve">. </w:t>
      </w:r>
      <w:r w:rsidR="0047345E">
        <w:t>For</w:t>
      </w:r>
      <w:r w:rsidR="001742C9">
        <w:t xml:space="preserve"> </w:t>
      </w:r>
      <w:r w:rsidR="001742C9" w:rsidRPr="00C45E64">
        <w:rPr>
          <w:i/>
        </w:rPr>
        <w:t>BA</w:t>
      </w:r>
      <w:r w:rsidR="001742C9" w:rsidRPr="00C45E64">
        <w:rPr>
          <w:i/>
          <w:vertAlign w:val="subscript"/>
        </w:rPr>
        <w:t>syn</w:t>
      </w:r>
      <w:r w:rsidR="00882E78">
        <w:t xml:space="preserve">, </w:t>
      </w:r>
      <w:r w:rsidR="00942A43">
        <w:t>a patch-clamp</w:t>
      </w:r>
      <w:r w:rsidR="00F26DA2">
        <w:t xml:space="preserve"> </w:t>
      </w:r>
      <w:r w:rsidR="00E36014">
        <w:t>microelectrode</w:t>
      </w:r>
      <w:r w:rsidR="00F26DA2">
        <w:t xml:space="preserve"> </w:t>
      </w:r>
      <w:r w:rsidR="00942A43">
        <w:t xml:space="preserve">in whole-cell configuration recorded the </w:t>
      </w:r>
      <w:r w:rsidR="001742C9">
        <w:t xml:space="preserve">spikes </w:t>
      </w:r>
      <w:r w:rsidR="00195160">
        <w:t>of</w:t>
      </w:r>
      <w:r w:rsidR="00674F73">
        <w:t xml:space="preserve"> the biological </w:t>
      </w:r>
      <w:r w:rsidR="00367727">
        <w:t>neuron</w:t>
      </w:r>
      <w:r w:rsidR="00703811">
        <w:t xml:space="preserve">. </w:t>
      </w:r>
      <w:r w:rsidR="0055161F">
        <w:t xml:space="preserve">This </w:t>
      </w:r>
      <w:r w:rsidR="000472CB">
        <w:t xml:space="preserve">invasive </w:t>
      </w:r>
      <w:r w:rsidR="0055161F">
        <w:t>solution</w:t>
      </w:r>
      <w:r w:rsidR="00703811">
        <w:t xml:space="preserve"> was preferred to non-invasive extracellular microelectrodes</w:t>
      </w:r>
      <w:r w:rsidR="00A63059">
        <w:t xml:space="preserve"> </w:t>
      </w:r>
      <w:r w:rsidR="00703811">
        <w:t xml:space="preserve">as </w:t>
      </w:r>
      <w:r w:rsidR="00C76C3E">
        <w:t>it</w:t>
      </w:r>
      <w:r w:rsidR="00195160">
        <w:t xml:space="preserve"> </w:t>
      </w:r>
      <w:r w:rsidR="00A63059">
        <w:t>gave</w:t>
      </w:r>
      <w:r w:rsidR="00195160">
        <w:t xml:space="preserve"> us</w:t>
      </w:r>
      <w:r w:rsidR="00A63059">
        <w:t xml:space="preserve"> the opportunity</w:t>
      </w:r>
      <w:r w:rsidR="00195160">
        <w:t xml:space="preserve"> to </w:t>
      </w:r>
      <w:r w:rsidR="00D005D5">
        <w:t xml:space="preserve">capture </w:t>
      </w:r>
      <w:r w:rsidR="00882E78">
        <w:t xml:space="preserve">subthreshold </w:t>
      </w:r>
      <w:r w:rsidR="00A63059">
        <w:t>response</w:t>
      </w:r>
      <w:r w:rsidR="0047345E">
        <w:t>s</w:t>
      </w:r>
      <w:r w:rsidR="00A63059">
        <w:t xml:space="preserve"> </w:t>
      </w:r>
      <w:r w:rsidR="00D005D5">
        <w:t xml:space="preserve">of BN </w:t>
      </w:r>
      <w:r w:rsidR="00195160">
        <w:t xml:space="preserve">to </w:t>
      </w:r>
      <w:r w:rsidR="00195160">
        <w:rPr>
          <w:i/>
        </w:rPr>
        <w:t>AB</w:t>
      </w:r>
      <w:r w:rsidR="00195160" w:rsidRPr="00C45E64">
        <w:rPr>
          <w:i/>
          <w:vertAlign w:val="subscript"/>
        </w:rPr>
        <w:t>syn</w:t>
      </w:r>
      <w:r w:rsidR="00195160">
        <w:t xml:space="preserve"> </w:t>
      </w:r>
      <w:r w:rsidR="00D005D5">
        <w:t>activity in a very clean manner throughout</w:t>
      </w:r>
      <w:r w:rsidR="00A63059">
        <w:t xml:space="preserve"> </w:t>
      </w:r>
      <w:r w:rsidR="0047345E">
        <w:t>the reported di-synaptor circuit experiment</w:t>
      </w:r>
      <w:r w:rsidR="00882E78">
        <w:t xml:space="preserve">. </w:t>
      </w:r>
      <w:r w:rsidR="001B2BED">
        <w:t xml:space="preserve">Nevertheless, </w:t>
      </w:r>
      <w:r w:rsidR="001B2BED" w:rsidRPr="00C45E64">
        <w:rPr>
          <w:i/>
        </w:rPr>
        <w:t>BA</w:t>
      </w:r>
      <w:r w:rsidR="001B2BED" w:rsidRPr="00C45E64">
        <w:rPr>
          <w:i/>
          <w:vertAlign w:val="subscript"/>
        </w:rPr>
        <w:t>syn</w:t>
      </w:r>
      <w:r w:rsidR="001B2BED">
        <w:t xml:space="preserve"> </w:t>
      </w:r>
      <w:r w:rsidR="00445EED">
        <w:t xml:space="preserve">is also </w:t>
      </w:r>
      <w:r w:rsidR="001B2BED">
        <w:t xml:space="preserve">compatible with </w:t>
      </w:r>
      <w:r w:rsidR="000472CB">
        <w:t>extracellular spike record</w:t>
      </w:r>
      <w:r w:rsidR="00445EED">
        <w:t>ing methods</w:t>
      </w:r>
      <w:r w:rsidR="000472CB">
        <w:t xml:space="preserve"> </w:t>
      </w:r>
      <w:r w:rsidR="00445EED">
        <w:t>through</w:t>
      </w:r>
      <w:r w:rsidR="000472CB">
        <w:t xml:space="preserve"> non-invasive bioelectronic interfa</w:t>
      </w:r>
      <w:r w:rsidR="00445EED">
        <w:t>ces</w:t>
      </w:r>
      <w:r w:rsidR="001B2BED">
        <w:fldChar w:fldCharType="begin"/>
      </w:r>
      <w:r w:rsidR="001B2BED">
        <w:instrText xml:space="preserve"> ADDIN ZOTERO_ITEM CSL_CITATION {"citationID":"LKNvJsbg","properties":{"formattedCitation":"\\super 22\\nosupersub{}","plainCitation":"22","noteIndex":0},"citationItems":[{"id":4631,"uris":["http://zotero.org/groups/2153335/items/5F9FF65D"],"uri":["http://zotero.org/groups/2153335/items/5F9FF65D"],"itemData":{"id":4631,"type":"article-journal","title":"On the Way to Large-Scale and High-Resolution Brain-Chip Interfacing","container-title":"Cognitive Computation","page":"71-81","volume":"4","issue":"1","source":"link.springer.com","abstract":"Brain-chip-interfaces (BCHIs) are hybrid entities where chips and nerve cells establish a close physical interaction allowing the transfer of information in one or both directions. Typical examples are represented by multi-site-recording chips interfaced to cultured neurons, cultured/acute brain slices, or implanted “in vivo”. This paper provides an overview on recent achievements in our laboratory in the field of BCHIs leading to enhancement of signals transmission from nerve cells to chip or from chip to nerve cells with an emphasis on in vivo interfacing, either in terms of signal-to-noise ratio or of spatiotemporal resolution. Oxide-insulated chips featuring large-scale and high-resolution arrays of stimulation and recording elements are presented as a promising technology for high spatiotemporal resolution interfacing, as recently demonstrated by recordings obtained from hippocampal slices and brain cortex in implanted animals. Finally, we report on an automated tool for processing and analysis of acquired signals by BCHIs.","DOI":"10.1007/s12559-011-9121-4","ISSN":"1866-9956, 1866-9964","journalAbbreviation":"Cogn Comput","language":"en","author":[{"family":"Vassanelli","given":"Stefano"},{"family":"Mahmud","given":"Mufti"},{"family":"Girardi","given":"Stefano"},{"family":"Maschietto","given":"Marta"}],"issued":{"date-parts":[["2012",3,1]]}}}],"schema":"https://github.com/citation-style-language/schema/raw/master/csl-citation.json"} </w:instrText>
      </w:r>
      <w:r w:rsidR="001B2BED">
        <w:fldChar w:fldCharType="separate"/>
      </w:r>
      <w:r w:rsidR="001B2BED" w:rsidRPr="00A63059">
        <w:rPr>
          <w:vertAlign w:val="superscript"/>
          <w:lang w:val="en-US"/>
        </w:rPr>
        <w:t>22</w:t>
      </w:r>
      <w:r w:rsidR="001B2BED">
        <w:fldChar w:fldCharType="end"/>
      </w:r>
      <w:r w:rsidR="001B2BED">
        <w:t>.</w:t>
      </w:r>
      <w:r w:rsidR="000472CB">
        <w:t xml:space="preserve"> </w:t>
      </w:r>
      <w:r w:rsidR="00445EED">
        <w:t xml:space="preserve">Yet, signal </w:t>
      </w:r>
      <w:r w:rsidR="001B2BED">
        <w:t xml:space="preserve">transmission </w:t>
      </w:r>
      <w:r w:rsidR="00445EED">
        <w:t>represented a severe challenge in the case of</w:t>
      </w:r>
      <w:r w:rsidR="00445EED">
        <w:rPr>
          <w:i/>
        </w:rPr>
        <w:t xml:space="preserve"> AB</w:t>
      </w:r>
      <w:r w:rsidR="00445EED" w:rsidRPr="00C45E64">
        <w:rPr>
          <w:i/>
          <w:vertAlign w:val="subscript"/>
        </w:rPr>
        <w:t>syn</w:t>
      </w:r>
      <w:r w:rsidR="001B2BED">
        <w:t>. Along this e</w:t>
      </w:r>
      <w:r w:rsidR="000472CB">
        <w:t>lectronic-to-biological signal path</w:t>
      </w:r>
      <w:r w:rsidR="00445EED">
        <w:t>way</w:t>
      </w:r>
      <w:r w:rsidR="001B2BED">
        <w:t>, spikes recorded from the artificial neuron had to be transmitted –after appropriate weighting– by eliciting responses similar to EPSPs</w:t>
      </w:r>
      <w:r w:rsidR="000F7F0F">
        <w:t xml:space="preserve"> in the biological neuron</w:t>
      </w:r>
      <w:r w:rsidR="001B2BED">
        <w:t>. T</w:t>
      </w:r>
      <w:r w:rsidR="00AC048B">
        <w:t>o that end</w:t>
      </w:r>
      <w:r w:rsidR="00ED0081">
        <w:t>,</w:t>
      </w:r>
      <w:r w:rsidR="000472CB">
        <w:t xml:space="preserve"> we deployed </w:t>
      </w:r>
      <w:r w:rsidR="00445EED">
        <w:t>a</w:t>
      </w:r>
      <w:r w:rsidR="00B53831">
        <w:t xml:space="preserve"> T</w:t>
      </w:r>
      <w:r w:rsidR="00B53831" w:rsidRPr="002A43E9">
        <w:t>i</w:t>
      </w:r>
      <w:r w:rsidR="00B53831">
        <w:t>O</w:t>
      </w:r>
      <w:r w:rsidR="00B53831" w:rsidRPr="00123F3E">
        <w:rPr>
          <w:vertAlign w:val="subscript"/>
        </w:rPr>
        <w:t>2</w:t>
      </w:r>
      <w:r w:rsidR="00B53831">
        <w:t xml:space="preserve"> thin film capacitive microelectrode technology</w:t>
      </w:r>
      <w:r w:rsidR="00B53831">
        <w:fldChar w:fldCharType="begin"/>
      </w:r>
      <w:r w:rsidR="00B53831">
        <w:instrText xml:space="preserve"> ADDIN ZOTERO_ITEM CSL_CITATION {"citationID":"GHPtkqQi","properties":{"formattedCitation":"\\super 13,23\\nosupersub{}","plainCitation":"13,23","noteIndex":0},"citationItems":[{"id":3879,"uris":["http://zotero.org/users/1307934/items/B5HVH7QD"],"uri":["http://zotero.org/users/1307934/items/B5HVH7QD"],"itemData":{"id":3879,"type":"article-journal","title":"Extracellular Stimulation of Mammalian Neurons Through Repetitive Activation of Na+ Channels by Weak Capacitive Currents on a Silicon Chip","container-title":"Journal of Neurophysiology","page":"346-357","volume":"100","issue":"1","source":"CrossRef","DOI":"10.1152/jn.90287.2008","ISSN":"0022-3077, 1522-1598","language":"en","author":[{"family":"Schoen","given":"I."},{"family":"Fromherz","given":"P."}],"issued":{"date-parts":[["2008",7,1]]}}},{"id":5608,"uris":["http://zotero.org/users/1307934/items/T2Y6QYXM"],"uri":["http://zotero.org/users/1307934/items/T2Y6QYXM"],"itemData":{"id":5608,"type":"article-journal","title":"Stimulation of Ca²+ signals in neurons by electrically coupled electrolyte-oxide-semiconductor capacitors","container-title":"Journal of Neuroscience Methods","page":"1-7","volume":"198","issue":"1","source":"PubMed","abstract":"Electrolyte-oxide-semiconductor capacitors (EOSCs) are a class of microtransducers for extracellular electrical stimulation that have been successfully employed to activate voltage-dependent sodium channels at the neuronal soma to generate action potentials in vitro. In the present work, we report on their use to control Ca²+ signalling in cultured mammalian cells, including neurons. Evidence is provided that EOSC stimulation with voltage waveforms in the microsecond or nanosecond range activates two distinct Ca²+ pathways, either by triggering Ca²+ entry through the plasma membrane or its release from intracellular stores. Ca²+ signals were activated in non-neuronal and neuronal cell lines, CHO-K1 and SH-SY5Y. On this basis, stimulation was tailored to rat and bovine neurons to mimic physiological somatic Ca²+ transients evoked by glutamate. Being minimally invasive and easy to use, the new method represents a versatile complement to standard electrophysiology and imaging techniques for the investigation of Ca²+ signalling in dissociated primary neurons and cell lines.","DOI":"10.1016/j.jneumeth.2011.02.009","ISSN":"1872-678X","note":"PMID: 21345350","journalAbbreviation":"J. Neurosci. Methods","language":"eng","author":[{"family":"Giacomello","given":"M."},{"family":"Girardi","given":"S."},{"family":"Scorzeto","given":"M."},{"family":"Peruffo","given":"A."},{"family":"Maschietto","given":"M."},{"family":"Cozzi","given":"B."},{"family":"Vassanelli","given":"S."}],"issued":{"date-parts":[["2011",5,15]]}}}],"schema":"https://github.com/citation-style-language/schema/raw/master/csl-citation.json"} </w:instrText>
      </w:r>
      <w:r w:rsidR="00B53831">
        <w:fldChar w:fldCharType="separate"/>
      </w:r>
      <w:r w:rsidR="00B53831" w:rsidRPr="00A63059">
        <w:rPr>
          <w:vertAlign w:val="superscript"/>
          <w:lang w:val="en-US"/>
        </w:rPr>
        <w:t>13,23</w:t>
      </w:r>
      <w:r w:rsidR="00B53831">
        <w:fldChar w:fldCharType="end"/>
      </w:r>
      <w:r w:rsidR="00B53831">
        <w:t xml:space="preserve"> achieving a </w:t>
      </w:r>
      <w:r w:rsidR="00445EED">
        <w:t>non-</w:t>
      </w:r>
      <w:r w:rsidR="001B2BED">
        <w:t>invasive</w:t>
      </w:r>
      <w:r w:rsidR="00B53831">
        <w:t xml:space="preserve"> and finely tuneable stimulation</w:t>
      </w:r>
      <w:r w:rsidR="00674F73">
        <w:t xml:space="preserve">. Capacitive stimuli through the thin film </w:t>
      </w:r>
      <w:r w:rsidR="004B137A">
        <w:t xml:space="preserve">and triggered by ‘presynaptic’ spikes </w:t>
      </w:r>
      <w:r w:rsidR="00674F73">
        <w:t xml:space="preserve">caused </w:t>
      </w:r>
      <w:r w:rsidR="005F1AF0">
        <w:t>membrane</w:t>
      </w:r>
      <w:r w:rsidR="00674F73">
        <w:t xml:space="preserve"> depolari</w:t>
      </w:r>
      <w:r w:rsidR="00AC048B">
        <w:t>s</w:t>
      </w:r>
      <w:r w:rsidR="00674F73">
        <w:t xml:space="preserve">ations </w:t>
      </w:r>
      <w:r w:rsidR="00367727">
        <w:t>via</w:t>
      </w:r>
      <w:r w:rsidR="00674F73">
        <w:t xml:space="preserve"> voltage gated channel</w:t>
      </w:r>
      <w:r w:rsidR="00367727" w:rsidRPr="00367727">
        <w:t xml:space="preserve"> </w:t>
      </w:r>
      <w:r w:rsidR="00367727">
        <w:t>opening</w:t>
      </w:r>
      <w:r w:rsidR="00AA5BBE">
        <w:t xml:space="preserve"> that resembled </w:t>
      </w:r>
      <w:r w:rsidR="00674F73">
        <w:t>EPSPs in terms of temporal dynamics</w:t>
      </w:r>
      <w:r w:rsidR="00AA5BBE">
        <w:t>,</w:t>
      </w:r>
      <w:r w:rsidR="00674F73">
        <w:t xml:space="preserve"> and </w:t>
      </w:r>
      <w:r w:rsidR="00AA5BBE">
        <w:t xml:space="preserve">that </w:t>
      </w:r>
      <w:r w:rsidR="00674F73">
        <w:t xml:space="preserve">were adjustable in amplitude </w:t>
      </w:r>
      <w:r w:rsidR="00367727">
        <w:t>to match</w:t>
      </w:r>
      <w:r w:rsidR="00FB2BF3">
        <w:t xml:space="preserve"> synaptic weight</w:t>
      </w:r>
      <w:r w:rsidR="00674F73">
        <w:t>.</w:t>
      </w:r>
    </w:p>
    <w:p w14:paraId="7CD1D156" w14:textId="609A9C20" w:rsidR="00A3572F" w:rsidRDefault="00367727" w:rsidP="001209C3">
      <w:pPr>
        <w:pStyle w:val="NormalWeb"/>
        <w:spacing w:after="0" w:line="240" w:lineRule="auto"/>
        <w:jc w:val="both"/>
      </w:pPr>
      <w:r>
        <w:t>T</w:t>
      </w:r>
      <w:r w:rsidR="00EA2C7B" w:rsidRPr="002A43E9">
        <w:t>i</w:t>
      </w:r>
      <w:r>
        <w:t>O</w:t>
      </w:r>
      <w:r w:rsidRPr="00B41C3A">
        <w:rPr>
          <w:vertAlign w:val="subscript"/>
        </w:rPr>
        <w:t>x</w:t>
      </w:r>
      <w:r>
        <w:t xml:space="preserve"> memristor</w:t>
      </w:r>
      <w:r w:rsidR="004B137A">
        <w:t>s</w:t>
      </w:r>
      <w:r>
        <w:t xml:space="preserve"> </w:t>
      </w:r>
      <w:r w:rsidR="004B137A">
        <w:t>were</w:t>
      </w:r>
      <w:r>
        <w:t xml:space="preserve"> </w:t>
      </w:r>
      <w:r w:rsidR="00F26DA2">
        <w:t xml:space="preserve">at </w:t>
      </w:r>
      <w:r w:rsidR="00AA5BBE">
        <w:t>the core of plasticity emulation in both synaptors.</w:t>
      </w:r>
      <w:r w:rsidR="001209C3">
        <w:t xml:space="preserve"> Plasticity was implemented by pulse programming </w:t>
      </w:r>
      <w:r w:rsidR="004B137A">
        <w:t>one</w:t>
      </w:r>
      <w:r w:rsidR="001209C3">
        <w:t xml:space="preserve"> memristor</w:t>
      </w:r>
      <w:r w:rsidR="00FA487A">
        <w:t xml:space="preserve"> (per synapse)</w:t>
      </w:r>
      <w:r w:rsidR="001209C3">
        <w:t xml:space="preserve"> to store synaptic weights</w:t>
      </w:r>
      <w:r w:rsidR="00FB2BF3">
        <w:t>,</w:t>
      </w:r>
      <w:r w:rsidR="00B41C3A">
        <w:t xml:space="preserve"> </w:t>
      </w:r>
      <w:r w:rsidR="00FB2BF3">
        <w:t>which</w:t>
      </w:r>
      <w:r w:rsidR="00B41C3A">
        <w:t xml:space="preserve"> were </w:t>
      </w:r>
      <w:r w:rsidR="00703811">
        <w:t>computed</w:t>
      </w:r>
      <w:r w:rsidR="00B41C3A">
        <w:t xml:space="preserve"> </w:t>
      </w:r>
      <w:r w:rsidR="004B137A">
        <w:t xml:space="preserve">and updated in real-time </w:t>
      </w:r>
      <w:r w:rsidR="00703811">
        <w:t>by</w:t>
      </w:r>
      <w:r w:rsidR="00B41C3A">
        <w:t xml:space="preserve"> a plasticity</w:t>
      </w:r>
      <w:r w:rsidR="001209C3">
        <w:t xml:space="preserve"> algorithm </w:t>
      </w:r>
      <w:r w:rsidR="00B41C3A">
        <w:t xml:space="preserve">based on </w:t>
      </w:r>
      <w:r w:rsidR="004B137A">
        <w:t>a</w:t>
      </w:r>
      <w:r w:rsidR="001209C3">
        <w:t xml:space="preserve"> BCM</w:t>
      </w:r>
      <w:r w:rsidR="004B137A">
        <w:t>-inspired</w:t>
      </w:r>
      <w:r w:rsidR="001209C3">
        <w:t xml:space="preserve"> model.</w:t>
      </w:r>
      <w:r w:rsidR="00DC6BCD">
        <w:t xml:space="preserve"> </w:t>
      </w:r>
      <w:r w:rsidR="001209C3" w:rsidRPr="00C45E64">
        <w:rPr>
          <w:i/>
        </w:rPr>
        <w:t>B</w:t>
      </w:r>
      <w:r w:rsidR="004B137A">
        <w:rPr>
          <w:i/>
        </w:rPr>
        <w:t>A</w:t>
      </w:r>
      <w:r w:rsidR="001209C3" w:rsidRPr="00C45E64">
        <w:rPr>
          <w:i/>
          <w:vertAlign w:val="subscript"/>
        </w:rPr>
        <w:t>syn</w:t>
      </w:r>
      <w:r w:rsidR="001209C3">
        <w:t xml:space="preserve"> </w:t>
      </w:r>
      <w:r w:rsidR="00DC6BCD">
        <w:t xml:space="preserve">weights were converted </w:t>
      </w:r>
      <w:r w:rsidR="00D445E9">
        <w:t>to</w:t>
      </w:r>
      <w:r w:rsidR="00DC6BCD">
        <w:t xml:space="preserve"> </w:t>
      </w:r>
      <w:r w:rsidR="001209C3">
        <w:t>current injection</w:t>
      </w:r>
      <w:r w:rsidR="00DC6BCD">
        <w:t>s</w:t>
      </w:r>
      <w:r w:rsidR="001209C3">
        <w:t xml:space="preserve"> into the silicon neuron</w:t>
      </w:r>
      <w:r w:rsidR="004B137A">
        <w:t>;</w:t>
      </w:r>
      <w:r w:rsidR="00DC6BCD">
        <w:t xml:space="preserve"> </w:t>
      </w:r>
      <w:r w:rsidR="00DC6BCD" w:rsidRPr="00DC6BCD">
        <w:rPr>
          <w:i/>
        </w:rPr>
        <w:t>AB</w:t>
      </w:r>
      <w:r w:rsidR="00DC6BCD" w:rsidRPr="00DC6BCD">
        <w:rPr>
          <w:i/>
          <w:vertAlign w:val="subscript"/>
        </w:rPr>
        <w:t>syn</w:t>
      </w:r>
      <w:r w:rsidR="00DC6BCD">
        <w:t xml:space="preserve"> </w:t>
      </w:r>
      <w:r w:rsidR="004B137A">
        <w:t xml:space="preserve">weights, instead, </w:t>
      </w:r>
      <w:r w:rsidR="00DC6BCD">
        <w:t xml:space="preserve">were transformed in depolarising </w:t>
      </w:r>
      <w:r w:rsidR="004B137A">
        <w:t xml:space="preserve">voltage </w:t>
      </w:r>
      <w:r w:rsidR="00DC6BCD">
        <w:t>stimuli delivered through the capacitive microelectrode</w:t>
      </w:r>
      <w:r w:rsidR="004B137A">
        <w:t xml:space="preserve"> to the biological neuron</w:t>
      </w:r>
      <w:r w:rsidR="001209C3">
        <w:t xml:space="preserve">. </w:t>
      </w:r>
      <w:r w:rsidR="00D445E9">
        <w:t xml:space="preserve">Thus, </w:t>
      </w:r>
      <w:r w:rsidR="00B53831">
        <w:t>by making an analogy between</w:t>
      </w:r>
      <w:r w:rsidR="00644E25">
        <w:t xml:space="preserve"> </w:t>
      </w:r>
      <w:r w:rsidR="001209C3" w:rsidRPr="00136971">
        <w:rPr>
          <w:i/>
        </w:rPr>
        <w:t>AB</w:t>
      </w:r>
      <w:r w:rsidR="001209C3" w:rsidRPr="00136971">
        <w:rPr>
          <w:i/>
          <w:vertAlign w:val="subscript"/>
        </w:rPr>
        <w:t>syn</w:t>
      </w:r>
      <w:r w:rsidR="001209C3">
        <w:t xml:space="preserve"> and a</w:t>
      </w:r>
      <w:r w:rsidR="00644E25">
        <w:t>n excitatory</w:t>
      </w:r>
      <w:r w:rsidR="004B137A">
        <w:t xml:space="preserve"> </w:t>
      </w:r>
      <w:r w:rsidR="001209C3">
        <w:t xml:space="preserve">glutamatergic synapse, transmembrane currents </w:t>
      </w:r>
      <w:r w:rsidR="00DC6BCD">
        <w:t>induced</w:t>
      </w:r>
      <w:r w:rsidR="001209C3">
        <w:t xml:space="preserve"> by capacitive stimulation corresponded to currents </w:t>
      </w:r>
      <w:r w:rsidR="00DC6BCD">
        <w:t>through</w:t>
      </w:r>
      <w:r w:rsidR="001209C3">
        <w:t xml:space="preserve"> g</w:t>
      </w:r>
      <w:r w:rsidR="00DC6BCD">
        <w:t>lutamate AMPA receptors;</w:t>
      </w:r>
      <w:r w:rsidR="001209C3">
        <w:t xml:space="preserve"> </w:t>
      </w:r>
      <w:r w:rsidR="00D445E9">
        <w:t xml:space="preserve">the resistive states of the memristor were </w:t>
      </w:r>
      <w:r w:rsidR="00DC6BCD">
        <w:t>c</w:t>
      </w:r>
      <w:r w:rsidR="008A6B9B">
        <w:t>hanges of</w:t>
      </w:r>
      <w:r w:rsidR="001209C3">
        <w:t xml:space="preserve"> AMPA conductance</w:t>
      </w:r>
      <w:r w:rsidR="00345ACA" w:rsidRPr="00345ACA">
        <w:t xml:space="preserve"> </w:t>
      </w:r>
      <w:r w:rsidR="00345ACA">
        <w:t>driven by long-term plasticity</w:t>
      </w:r>
      <w:r w:rsidR="00DC6BCD">
        <w:t>;</w:t>
      </w:r>
      <w:r w:rsidR="001209C3">
        <w:t xml:space="preserve"> </w:t>
      </w:r>
      <w:r w:rsidR="00D445E9">
        <w:t xml:space="preserve">the plasticity algorithm was </w:t>
      </w:r>
      <w:r w:rsidR="008E761D">
        <w:t>collectively representing</w:t>
      </w:r>
      <w:r w:rsidR="00D445E9">
        <w:t xml:space="preserve"> the </w:t>
      </w:r>
      <w:r w:rsidR="00DC6BCD">
        <w:t>m</w:t>
      </w:r>
      <w:r w:rsidR="001209C3">
        <w:t xml:space="preserve">olecular mechanisms </w:t>
      </w:r>
      <w:r w:rsidR="00DC6BCD">
        <w:t>leading to changes of</w:t>
      </w:r>
      <w:r w:rsidR="00317C96">
        <w:t xml:space="preserve"> AMPA conductance (e.g.</w:t>
      </w:r>
      <w:r w:rsidR="00D445E9">
        <w:t>,</w:t>
      </w:r>
      <w:r w:rsidR="001209C3">
        <w:t xml:space="preserve"> NMDA-dependent mechanisms).</w:t>
      </w:r>
    </w:p>
    <w:p w14:paraId="009DBB89" w14:textId="19433A2E" w:rsidR="00342E80" w:rsidRPr="00445138" w:rsidRDefault="001209C3" w:rsidP="00342E80">
      <w:pPr>
        <w:pStyle w:val="NormalWeb"/>
        <w:spacing w:after="0" w:line="240" w:lineRule="auto"/>
        <w:jc w:val="both"/>
        <w:rPr>
          <w:color w:val="000000" w:themeColor="text1"/>
        </w:rPr>
      </w:pPr>
      <w:r>
        <w:t xml:space="preserve">The reported di-synaptor circuit showcased the functionality of the two types of synaptor </w:t>
      </w:r>
      <w:r w:rsidR="00306202">
        <w:t>within a plasticity-driven hybrid circuit</w:t>
      </w:r>
      <w:r>
        <w:t>.</w:t>
      </w:r>
      <w:r w:rsidR="00306202" w:rsidRPr="00306202">
        <w:t xml:space="preserve"> </w:t>
      </w:r>
      <w:r w:rsidR="00306202">
        <w:t xml:space="preserve">Conceptually, the circuit </w:t>
      </w:r>
      <w:r w:rsidR="009A14AE">
        <w:t>demonstrates</w:t>
      </w:r>
      <w:r w:rsidR="00306202">
        <w:t xml:space="preserve"> </w:t>
      </w:r>
      <w:r w:rsidR="009A14AE">
        <w:t xml:space="preserve">an elementary </w:t>
      </w:r>
      <w:r w:rsidR="00306202">
        <w:t xml:space="preserve">BCI formed by </w:t>
      </w:r>
      <w:r w:rsidR="009A14AE">
        <w:t xml:space="preserve">a </w:t>
      </w:r>
      <w:r w:rsidR="00306202">
        <w:t xml:space="preserve">neuromorphic architecture of spiking neurons that seamlessly </w:t>
      </w:r>
      <w:r w:rsidR="009A14AE">
        <w:t>interact</w:t>
      </w:r>
      <w:r w:rsidR="00306202">
        <w:t xml:space="preserve"> with the </w:t>
      </w:r>
      <w:r w:rsidR="00306202" w:rsidRPr="00445138">
        <w:rPr>
          <w:color w:val="000000" w:themeColor="text1"/>
        </w:rPr>
        <w:t xml:space="preserve">brain though synapse-inspired communication pathways. </w:t>
      </w:r>
      <w:r w:rsidR="00EE5528" w:rsidRPr="00445138">
        <w:rPr>
          <w:color w:val="000000" w:themeColor="text1"/>
        </w:rPr>
        <w:t xml:space="preserve">Our </w:t>
      </w:r>
      <w:r w:rsidR="00301230" w:rsidRPr="00445138">
        <w:rPr>
          <w:color w:val="000000" w:themeColor="text1"/>
        </w:rPr>
        <w:t xml:space="preserve">demonstration leads to </w:t>
      </w:r>
      <w:r w:rsidR="00301230" w:rsidRPr="00445138">
        <w:rPr>
          <w:color w:val="000000" w:themeColor="text1"/>
          <w:lang w:val="en-US"/>
        </w:rPr>
        <w:t>t</w:t>
      </w:r>
      <w:r w:rsidR="00677CE3" w:rsidRPr="00445138">
        <w:rPr>
          <w:color w:val="000000" w:themeColor="text1"/>
          <w:lang w:val="en-US"/>
        </w:rPr>
        <w:t>wo</w:t>
      </w:r>
      <w:r w:rsidR="00342E80" w:rsidRPr="00445138">
        <w:rPr>
          <w:color w:val="000000" w:themeColor="text1"/>
          <w:lang w:val="en-US"/>
        </w:rPr>
        <w:t xml:space="preserve"> observations </w:t>
      </w:r>
      <w:r w:rsidR="005F5A68" w:rsidRPr="00445138">
        <w:rPr>
          <w:color w:val="000000" w:themeColor="text1"/>
          <w:lang w:val="en-US"/>
        </w:rPr>
        <w:t xml:space="preserve">that </w:t>
      </w:r>
      <w:r w:rsidR="00342E80" w:rsidRPr="00445138">
        <w:rPr>
          <w:color w:val="000000" w:themeColor="text1"/>
          <w:lang w:val="en-US"/>
        </w:rPr>
        <w:t xml:space="preserve">merit discussion. First, </w:t>
      </w:r>
      <w:r w:rsidR="00342E80" w:rsidRPr="00445138">
        <w:rPr>
          <w:color w:val="000000" w:themeColor="text1"/>
        </w:rPr>
        <w:t>our chosen experimental set-up was that of a feedforward chain of three neurons communicating over long distance. The chain is controlled by a single signal input: the forced firing of the neuron at the start of the chain (AN</w:t>
      </w:r>
      <w:r w:rsidR="00342E80" w:rsidRPr="00445138">
        <w:rPr>
          <w:color w:val="000000" w:themeColor="text1"/>
          <w:vertAlign w:val="subscript"/>
        </w:rPr>
        <w:t>pre</w:t>
      </w:r>
      <w:r w:rsidR="00342E80" w:rsidRPr="00445138">
        <w:rPr>
          <w:color w:val="000000" w:themeColor="text1"/>
        </w:rPr>
        <w:t>). At this point</w:t>
      </w:r>
      <w:r w:rsidR="00AF3EAC" w:rsidRPr="00445138">
        <w:rPr>
          <w:color w:val="000000" w:themeColor="text1"/>
        </w:rPr>
        <w:t>,</w:t>
      </w:r>
      <w:r w:rsidR="00342E80" w:rsidRPr="00445138">
        <w:rPr>
          <w:color w:val="000000" w:themeColor="text1"/>
        </w:rPr>
        <w:t xml:space="preserve"> we note that in contrast to fully electronic brain-inspired systems, biology introduces nondeterministic components that </w:t>
      </w:r>
      <w:r w:rsidR="00AF3EAC" w:rsidRPr="00445138">
        <w:rPr>
          <w:color w:val="000000" w:themeColor="text1"/>
        </w:rPr>
        <w:t xml:space="preserve">render </w:t>
      </w:r>
      <w:r w:rsidR="00342E80" w:rsidRPr="00445138">
        <w:rPr>
          <w:color w:val="000000" w:themeColor="text1"/>
        </w:rPr>
        <w:t xml:space="preserve">network behaviour </w:t>
      </w:r>
      <w:r w:rsidR="00AF3EAC" w:rsidRPr="00445138">
        <w:rPr>
          <w:color w:val="000000" w:themeColor="text1"/>
        </w:rPr>
        <w:t>difficult to predict analytically</w:t>
      </w:r>
      <w:r w:rsidR="00342E80" w:rsidRPr="00445138">
        <w:rPr>
          <w:color w:val="000000" w:themeColor="text1"/>
        </w:rPr>
        <w:t>.</w:t>
      </w:r>
      <w:r w:rsidR="009838A8" w:rsidRPr="00445138">
        <w:rPr>
          <w:color w:val="000000" w:themeColor="text1"/>
        </w:rPr>
        <w:t xml:space="preserve"> This raises the challenge</w:t>
      </w:r>
      <w:r w:rsidR="003B0C03" w:rsidRPr="00445138">
        <w:rPr>
          <w:color w:val="000000" w:themeColor="text1"/>
        </w:rPr>
        <w:t>s</w:t>
      </w:r>
      <w:r w:rsidR="009838A8" w:rsidRPr="00445138">
        <w:rPr>
          <w:color w:val="000000" w:themeColor="text1"/>
        </w:rPr>
        <w:t xml:space="preserve"> of</w:t>
      </w:r>
      <w:r w:rsidR="003B0C03" w:rsidRPr="00445138">
        <w:rPr>
          <w:color w:val="000000" w:themeColor="text1"/>
        </w:rPr>
        <w:t xml:space="preserve"> first being able to describe the function of such hybrid systems and then</w:t>
      </w:r>
      <w:r w:rsidR="009838A8" w:rsidRPr="00445138">
        <w:rPr>
          <w:color w:val="000000" w:themeColor="text1"/>
        </w:rPr>
        <w:t xml:space="preserve"> developing reliable benchmarking strategies.</w:t>
      </w:r>
      <w:r w:rsidR="00342E80" w:rsidRPr="00445138">
        <w:rPr>
          <w:color w:val="000000" w:themeColor="text1"/>
        </w:rPr>
        <w:t xml:space="preserve"> In our case</w:t>
      </w:r>
      <w:r w:rsidR="00AF3EAC" w:rsidRPr="00445138">
        <w:rPr>
          <w:color w:val="000000" w:themeColor="text1"/>
        </w:rPr>
        <w:t>,</w:t>
      </w:r>
      <w:r w:rsidR="00342E80" w:rsidRPr="00445138">
        <w:rPr>
          <w:color w:val="000000" w:themeColor="text1"/>
        </w:rPr>
        <w:t xml:space="preserve"> this</w:t>
      </w:r>
      <w:r w:rsidR="009838A8" w:rsidRPr="00445138">
        <w:rPr>
          <w:color w:val="000000" w:themeColor="text1"/>
        </w:rPr>
        <w:t xml:space="preserve"> phenomenon</w:t>
      </w:r>
      <w:r w:rsidR="00342E80" w:rsidRPr="00445138">
        <w:rPr>
          <w:color w:val="000000" w:themeColor="text1"/>
        </w:rPr>
        <w:t xml:space="preserve"> manifests itself as a pattern of well-controlled plasticity phases at the forward path synapse and then a less directly controlled pattern of plasticity induction (of the form LTD/none/LTD) at the backward path synapse, as shown in Figure 3c. This </w:t>
      </w:r>
      <w:r w:rsidR="009838A8" w:rsidRPr="00445138">
        <w:rPr>
          <w:color w:val="000000" w:themeColor="text1"/>
        </w:rPr>
        <w:t>behaviour</w:t>
      </w:r>
      <w:r w:rsidR="00D63E85" w:rsidRPr="00445138">
        <w:rPr>
          <w:color w:val="000000" w:themeColor="text1"/>
        </w:rPr>
        <w:t>, however,</w:t>
      </w:r>
      <w:r w:rsidR="009838A8" w:rsidRPr="00445138">
        <w:rPr>
          <w:color w:val="000000" w:themeColor="text1"/>
        </w:rPr>
        <w:t xml:space="preserve"> </w:t>
      </w:r>
      <w:r w:rsidR="00342E80" w:rsidRPr="00445138">
        <w:rPr>
          <w:color w:val="000000" w:themeColor="text1"/>
        </w:rPr>
        <w:t>is reproduced during the repeat (validation) run, as shown in Supplementary Figure 7</w:t>
      </w:r>
      <w:r w:rsidR="00D63E85" w:rsidRPr="00445138">
        <w:rPr>
          <w:color w:val="000000" w:themeColor="text1"/>
        </w:rPr>
        <w:t>, thus showing that at least some consistency of results can be expected</w:t>
      </w:r>
      <w:r w:rsidR="00342E80" w:rsidRPr="00445138">
        <w:rPr>
          <w:color w:val="000000" w:themeColor="text1"/>
        </w:rPr>
        <w:t xml:space="preserve"> (</w:t>
      </w:r>
      <w:r w:rsidR="00D63E85" w:rsidRPr="00445138">
        <w:rPr>
          <w:color w:val="000000" w:themeColor="text1"/>
        </w:rPr>
        <w:t xml:space="preserve">and also </w:t>
      </w:r>
      <w:r w:rsidR="00342E80" w:rsidRPr="00445138">
        <w:rPr>
          <w:color w:val="000000" w:themeColor="text1"/>
        </w:rPr>
        <w:t>validating that the concept and its underlying hardware/software infrastructure operate correctly).</w:t>
      </w:r>
    </w:p>
    <w:p w14:paraId="56AC7D43" w14:textId="78DE1D44" w:rsidR="00342E80" w:rsidRPr="00445138" w:rsidRDefault="00342E80" w:rsidP="00342E80">
      <w:pPr>
        <w:pStyle w:val="NormalWeb"/>
        <w:spacing w:after="0" w:line="240" w:lineRule="auto"/>
        <w:jc w:val="both"/>
        <w:rPr>
          <w:color w:val="000000" w:themeColor="text1"/>
        </w:rPr>
      </w:pPr>
      <w:r w:rsidRPr="00445138">
        <w:rPr>
          <w:color w:val="000000" w:themeColor="text1"/>
        </w:rPr>
        <w:lastRenderedPageBreak/>
        <w:t xml:space="preserve">Secondly, the experiment shows successful </w:t>
      </w:r>
      <w:r w:rsidR="00EE5528" w:rsidRPr="00445138">
        <w:rPr>
          <w:color w:val="000000" w:themeColor="text1"/>
        </w:rPr>
        <w:t xml:space="preserve">synaptor </w:t>
      </w:r>
      <w:r w:rsidRPr="00445138">
        <w:rPr>
          <w:color w:val="000000" w:themeColor="text1"/>
        </w:rPr>
        <w:t>operation over the internet</w:t>
      </w:r>
      <w:r w:rsidR="00EE77BE" w:rsidRPr="00445138">
        <w:rPr>
          <w:color w:val="000000" w:themeColor="text1"/>
        </w:rPr>
        <w:t xml:space="preserve"> and not only by wire connection</w:t>
      </w:r>
      <w:r w:rsidRPr="00445138">
        <w:rPr>
          <w:color w:val="000000" w:themeColor="text1"/>
        </w:rPr>
        <w:t xml:space="preserve">. </w:t>
      </w:r>
      <w:r w:rsidR="00CE7FE3" w:rsidRPr="00445138">
        <w:rPr>
          <w:color w:val="000000" w:themeColor="text1"/>
        </w:rPr>
        <w:t>Crucially, synaptors can be understood as geographically distributed synapses, with different components of the synapse physically located in separate places (e.g. the weight is stored in a memristor and the executive arm of the synapse is located at the capacitive/current-injection interface). Achieving t</w:t>
      </w:r>
      <w:r w:rsidRPr="00445138">
        <w:rPr>
          <w:color w:val="000000" w:themeColor="text1"/>
        </w:rPr>
        <w:t xml:space="preserve">his is </w:t>
      </w:r>
      <w:r w:rsidR="00CE7FE3" w:rsidRPr="00445138">
        <w:rPr>
          <w:color w:val="000000" w:themeColor="text1"/>
        </w:rPr>
        <w:t>not trivial, since issues such as handling</w:t>
      </w:r>
      <w:r w:rsidRPr="00445138">
        <w:rPr>
          <w:color w:val="000000" w:themeColor="text1"/>
        </w:rPr>
        <w:t xml:space="preserve"> UDP propagation delays </w:t>
      </w:r>
      <w:r w:rsidR="00CE7FE3" w:rsidRPr="00445138">
        <w:rPr>
          <w:color w:val="000000" w:themeColor="text1"/>
        </w:rPr>
        <w:t>(</w:t>
      </w:r>
      <w:r w:rsidRPr="00445138">
        <w:rPr>
          <w:color w:val="000000" w:themeColor="text1"/>
        </w:rPr>
        <w:t>which are typically variable and thus difficult to control</w:t>
      </w:r>
      <w:r w:rsidR="00CE7FE3" w:rsidRPr="00445138">
        <w:rPr>
          <w:color w:val="000000" w:themeColor="text1"/>
        </w:rPr>
        <w:t>) need to be resolved</w:t>
      </w:r>
      <w:r w:rsidRPr="00445138">
        <w:rPr>
          <w:color w:val="000000" w:themeColor="text1"/>
        </w:rPr>
        <w:t xml:space="preserve">. To that end, </w:t>
      </w:r>
      <w:r w:rsidR="00CE7FE3" w:rsidRPr="00445138">
        <w:rPr>
          <w:color w:val="000000" w:themeColor="text1"/>
        </w:rPr>
        <w:t xml:space="preserve">we employed </w:t>
      </w:r>
      <w:r w:rsidR="00C57996" w:rsidRPr="00445138">
        <w:rPr>
          <w:color w:val="000000" w:themeColor="text1"/>
        </w:rPr>
        <w:t>a technique of</w:t>
      </w:r>
      <w:r w:rsidRPr="00445138">
        <w:rPr>
          <w:color w:val="000000" w:themeColor="text1"/>
        </w:rPr>
        <w:t xml:space="preserve"> referencing </w:t>
      </w:r>
      <w:r w:rsidR="00C57996" w:rsidRPr="00445138">
        <w:rPr>
          <w:color w:val="000000" w:themeColor="text1"/>
        </w:rPr>
        <w:t>secondary</w:t>
      </w:r>
      <w:r w:rsidRPr="00445138">
        <w:rPr>
          <w:color w:val="000000" w:themeColor="text1"/>
        </w:rPr>
        <w:t xml:space="preserve"> partner spikes to the primary partner</w:t>
      </w:r>
      <w:r w:rsidR="00C57996" w:rsidRPr="00445138">
        <w:rPr>
          <w:color w:val="000000" w:themeColor="text1"/>
        </w:rPr>
        <w:t xml:space="preserve"> (see methods section)</w:t>
      </w:r>
      <w:r w:rsidRPr="00445138">
        <w:rPr>
          <w:color w:val="000000" w:themeColor="text1"/>
        </w:rPr>
        <w:t xml:space="preserve"> and use</w:t>
      </w:r>
      <w:r w:rsidR="00CE7FE3" w:rsidRPr="00445138">
        <w:rPr>
          <w:color w:val="000000" w:themeColor="text1"/>
        </w:rPr>
        <w:t>d</w:t>
      </w:r>
      <w:r w:rsidRPr="00445138">
        <w:rPr>
          <w:color w:val="000000" w:themeColor="text1"/>
        </w:rPr>
        <w:t xml:space="preserve"> rate-dependent plasticity. The referencing technique </w:t>
      </w:r>
      <w:r w:rsidR="00CE7FE3" w:rsidRPr="00445138">
        <w:rPr>
          <w:color w:val="000000" w:themeColor="text1"/>
        </w:rPr>
        <w:t>effectively</w:t>
      </w:r>
      <w:r w:rsidRPr="00445138">
        <w:rPr>
          <w:color w:val="000000" w:themeColor="text1"/>
        </w:rPr>
        <w:t xml:space="preserve"> makes a remote memristor set-up appear and operate as if it were sitting next to the secondary partner</w:t>
      </w:r>
      <w:r w:rsidR="00CE7FE3" w:rsidRPr="00445138">
        <w:rPr>
          <w:color w:val="000000" w:themeColor="text1"/>
        </w:rPr>
        <w:t>, thus making the whole synaptor appear as if it were located in a single place. This also</w:t>
      </w:r>
      <w:r w:rsidRPr="00445138">
        <w:rPr>
          <w:color w:val="000000" w:themeColor="text1"/>
        </w:rPr>
        <w:t xml:space="preserve"> implies that if communication from primary to secondary partner is one-way, internet network delays can be de-facto eliminated completely from the operation of the </w:t>
      </w:r>
      <w:r w:rsidR="009A14AE" w:rsidRPr="00445138">
        <w:rPr>
          <w:color w:val="000000" w:themeColor="text1"/>
        </w:rPr>
        <w:t>biohybrid network</w:t>
      </w:r>
      <w:r w:rsidRPr="00445138">
        <w:rPr>
          <w:color w:val="000000" w:themeColor="text1"/>
        </w:rPr>
        <w:t xml:space="preserve">. </w:t>
      </w:r>
      <w:r w:rsidR="00CE7FE3" w:rsidRPr="00445138">
        <w:rPr>
          <w:color w:val="000000" w:themeColor="text1"/>
        </w:rPr>
        <w:t>For reference,</w:t>
      </w:r>
      <w:r w:rsidRPr="00445138">
        <w:rPr>
          <w:color w:val="000000" w:themeColor="text1"/>
        </w:rPr>
        <w:t xml:space="preserve"> UDP timing measurements </w:t>
      </w:r>
      <w:r w:rsidR="00CE7FE3" w:rsidRPr="00445138">
        <w:rPr>
          <w:color w:val="000000" w:themeColor="text1"/>
        </w:rPr>
        <w:t>indicate</w:t>
      </w:r>
      <w:r w:rsidRPr="00445138">
        <w:rPr>
          <w:color w:val="000000" w:themeColor="text1"/>
        </w:rPr>
        <w:t xml:space="preserve"> variable static delays from 10-90ms</w:t>
      </w:r>
      <w:r w:rsidR="00CE7FE3" w:rsidRPr="00445138">
        <w:rPr>
          <w:color w:val="000000" w:themeColor="text1"/>
        </w:rPr>
        <w:t xml:space="preserve"> across European connections, with the</w:t>
      </w:r>
      <w:r w:rsidRPr="00445138">
        <w:rPr>
          <w:color w:val="000000" w:themeColor="text1"/>
        </w:rPr>
        <w:t xml:space="preserve"> timing of individual UDP packets along a connection var</w:t>
      </w:r>
      <w:r w:rsidR="00CE7FE3" w:rsidRPr="00445138">
        <w:rPr>
          <w:color w:val="000000" w:themeColor="text1"/>
        </w:rPr>
        <w:t>ying</w:t>
      </w:r>
      <w:r w:rsidRPr="00445138">
        <w:rPr>
          <w:color w:val="000000" w:themeColor="text1"/>
        </w:rPr>
        <w:t xml:space="preserve"> below 2ms, i.e. the relative timing of pulses is stable. However, completely compensating for round-trip delays cannot be achieved using this technique (closed loop systems will have to be able to tolerate round-trip delays).</w:t>
      </w:r>
      <w:r w:rsidR="003164D9" w:rsidRPr="00445138">
        <w:rPr>
          <w:color w:val="000000" w:themeColor="text1"/>
        </w:rPr>
        <w:t xml:space="preserve"> </w:t>
      </w:r>
      <w:r w:rsidR="00CE7FE3" w:rsidRPr="00445138">
        <w:rPr>
          <w:color w:val="000000" w:themeColor="text1"/>
        </w:rPr>
        <w:t>Nevertheless</w:t>
      </w:r>
      <w:r w:rsidR="003164D9" w:rsidRPr="00445138">
        <w:rPr>
          <w:color w:val="000000" w:themeColor="text1"/>
        </w:rPr>
        <w:t xml:space="preserve">, </w:t>
      </w:r>
      <w:r w:rsidR="00CE7FE3" w:rsidRPr="00445138">
        <w:rPr>
          <w:color w:val="000000" w:themeColor="text1"/>
        </w:rPr>
        <w:t>synaptors</w:t>
      </w:r>
      <w:r w:rsidRPr="00445138">
        <w:rPr>
          <w:color w:val="000000" w:themeColor="text1"/>
        </w:rPr>
        <w:t xml:space="preserve"> represent the first example of a geographically distributed hybrid network of artificial and biological neurons connected through physical synap</w:t>
      </w:r>
      <w:r w:rsidR="00CE7FE3" w:rsidRPr="00445138">
        <w:rPr>
          <w:color w:val="000000" w:themeColor="text1"/>
        </w:rPr>
        <w:t>se</w:t>
      </w:r>
      <w:r w:rsidRPr="00445138">
        <w:rPr>
          <w:color w:val="000000" w:themeColor="text1"/>
        </w:rPr>
        <w:t xml:space="preserve">-like elements. </w:t>
      </w:r>
      <w:r w:rsidR="00BF1C23" w:rsidRPr="00445138">
        <w:rPr>
          <w:color w:val="000000" w:themeColor="text1"/>
        </w:rPr>
        <w:t>Intriguingly, w</w:t>
      </w:r>
      <w:r w:rsidRPr="00445138">
        <w:rPr>
          <w:color w:val="000000" w:themeColor="text1"/>
        </w:rPr>
        <w:t>hereas brain evolution</w:t>
      </w:r>
      <w:r w:rsidR="00CE7FE3" w:rsidRPr="00445138">
        <w:rPr>
          <w:color w:val="000000" w:themeColor="text1"/>
        </w:rPr>
        <w:t xml:space="preserve"> has</w:t>
      </w:r>
      <w:r w:rsidRPr="00445138">
        <w:rPr>
          <w:color w:val="000000" w:themeColor="text1"/>
        </w:rPr>
        <w:t xml:space="preserve"> had to face tight physical constraints </w:t>
      </w:r>
      <w:r w:rsidR="00677CE3" w:rsidRPr="00445138">
        <w:rPr>
          <w:color w:val="000000" w:themeColor="text1"/>
        </w:rPr>
        <w:t xml:space="preserve">that </w:t>
      </w:r>
      <w:r w:rsidRPr="00445138">
        <w:rPr>
          <w:color w:val="000000" w:themeColor="text1"/>
        </w:rPr>
        <w:t xml:space="preserve">spatially </w:t>
      </w:r>
      <w:r w:rsidR="00677CE3" w:rsidRPr="00445138">
        <w:rPr>
          <w:color w:val="000000" w:themeColor="text1"/>
        </w:rPr>
        <w:t>confined</w:t>
      </w:r>
      <w:r w:rsidR="003164D9" w:rsidRPr="00445138">
        <w:rPr>
          <w:color w:val="000000" w:themeColor="text1"/>
        </w:rPr>
        <w:t xml:space="preserve"> </w:t>
      </w:r>
      <w:r w:rsidRPr="00445138">
        <w:rPr>
          <w:color w:val="000000" w:themeColor="text1"/>
        </w:rPr>
        <w:t xml:space="preserve">connectivity, </w:t>
      </w:r>
      <w:r w:rsidR="003164D9" w:rsidRPr="00445138">
        <w:rPr>
          <w:color w:val="000000" w:themeColor="text1"/>
        </w:rPr>
        <w:t xml:space="preserve">synaptors are suitable </w:t>
      </w:r>
      <w:r w:rsidR="00DA7C45" w:rsidRPr="00445138">
        <w:rPr>
          <w:color w:val="000000" w:themeColor="text1"/>
        </w:rPr>
        <w:t>for</w:t>
      </w:r>
      <w:r w:rsidRPr="00445138">
        <w:rPr>
          <w:color w:val="000000" w:themeColor="text1"/>
        </w:rPr>
        <w:t xml:space="preserve"> overcom</w:t>
      </w:r>
      <w:r w:rsidR="00DA7C45" w:rsidRPr="00445138">
        <w:rPr>
          <w:color w:val="000000" w:themeColor="text1"/>
        </w:rPr>
        <w:t>ing</w:t>
      </w:r>
      <w:r w:rsidRPr="00445138">
        <w:rPr>
          <w:color w:val="000000" w:themeColor="text1"/>
        </w:rPr>
        <w:t xml:space="preserve"> </w:t>
      </w:r>
      <w:r w:rsidR="003164D9" w:rsidRPr="00445138">
        <w:rPr>
          <w:color w:val="000000" w:themeColor="text1"/>
        </w:rPr>
        <w:t xml:space="preserve">such barriers and </w:t>
      </w:r>
      <w:r w:rsidR="00DA7C45" w:rsidRPr="00445138">
        <w:rPr>
          <w:color w:val="000000" w:themeColor="text1"/>
        </w:rPr>
        <w:t>enabling</w:t>
      </w:r>
      <w:r w:rsidR="003164D9" w:rsidRPr="00445138">
        <w:rPr>
          <w:color w:val="000000" w:themeColor="text1"/>
        </w:rPr>
        <w:t xml:space="preserve"> </w:t>
      </w:r>
      <w:r w:rsidR="00677CE3" w:rsidRPr="00445138">
        <w:rPr>
          <w:color w:val="000000" w:themeColor="text1"/>
        </w:rPr>
        <w:t xml:space="preserve">mixed </w:t>
      </w:r>
      <w:r w:rsidR="003164D9" w:rsidRPr="00445138">
        <w:rPr>
          <w:color w:val="000000" w:themeColor="text1"/>
        </w:rPr>
        <w:t>biological/</w:t>
      </w:r>
      <w:r w:rsidR="008D53E8" w:rsidRPr="00445138">
        <w:rPr>
          <w:color w:val="000000" w:themeColor="text1"/>
        </w:rPr>
        <w:t>brain-inspired</w:t>
      </w:r>
      <w:r w:rsidR="003164D9" w:rsidRPr="00445138">
        <w:rPr>
          <w:color w:val="000000" w:themeColor="text1"/>
        </w:rPr>
        <w:t xml:space="preserve"> architectures </w:t>
      </w:r>
      <w:r w:rsidR="00677CE3" w:rsidRPr="00445138">
        <w:rPr>
          <w:color w:val="000000" w:themeColor="text1"/>
        </w:rPr>
        <w:t>that are globally interconnected</w:t>
      </w:r>
      <w:r w:rsidR="008D53E8" w:rsidRPr="00445138">
        <w:rPr>
          <w:color w:val="000000" w:themeColor="text1"/>
        </w:rPr>
        <w:t xml:space="preserve"> </w:t>
      </w:r>
      <w:r w:rsidR="00D35CAC" w:rsidRPr="00445138">
        <w:rPr>
          <w:color w:val="000000" w:themeColor="text1"/>
        </w:rPr>
        <w:t xml:space="preserve">(from small groups of sub-neural networks hosted on a few PCs around the world to potentially a huge web of </w:t>
      </w:r>
      <w:r w:rsidR="008D53E8" w:rsidRPr="00445138">
        <w:rPr>
          <w:color w:val="000000" w:themeColor="text1"/>
        </w:rPr>
        <w:t>IoT</w:t>
      </w:r>
      <w:r w:rsidR="00D35CAC" w:rsidRPr="00445138">
        <w:rPr>
          <w:color w:val="000000" w:themeColor="text1"/>
        </w:rPr>
        <w:t>-interconnected devices)</w:t>
      </w:r>
      <w:r w:rsidRPr="00445138">
        <w:rPr>
          <w:color w:val="000000" w:themeColor="text1"/>
        </w:rPr>
        <w:t>.</w:t>
      </w:r>
    </w:p>
    <w:p w14:paraId="1C816944" w14:textId="6797AA23" w:rsidR="00CE6AD4" w:rsidRDefault="00BF1C23" w:rsidP="00306202">
      <w:pPr>
        <w:pStyle w:val="NormalWeb"/>
        <w:spacing w:after="0" w:line="240" w:lineRule="auto"/>
        <w:jc w:val="both"/>
      </w:pPr>
      <w:r w:rsidRPr="00445138">
        <w:rPr>
          <w:color w:val="000000" w:themeColor="text1"/>
        </w:rPr>
        <w:t xml:space="preserve">In perspective, synaptors </w:t>
      </w:r>
      <w:r w:rsidR="008D53E8" w:rsidRPr="00445138">
        <w:rPr>
          <w:color w:val="000000" w:themeColor="text1"/>
        </w:rPr>
        <w:t>are</w:t>
      </w:r>
      <w:r w:rsidR="00413E11" w:rsidRPr="00445138">
        <w:rPr>
          <w:color w:val="000000" w:themeColor="text1"/>
        </w:rPr>
        <w:t xml:space="preserve"> </w:t>
      </w:r>
      <w:r w:rsidRPr="00445138">
        <w:rPr>
          <w:color w:val="000000" w:themeColor="text1"/>
        </w:rPr>
        <w:t xml:space="preserve">suitable for </w:t>
      </w:r>
      <w:r w:rsidR="00413E11" w:rsidRPr="00445138">
        <w:rPr>
          <w:color w:val="000000" w:themeColor="text1"/>
        </w:rPr>
        <w:t>improvements</w:t>
      </w:r>
      <w:r w:rsidRPr="00445138">
        <w:rPr>
          <w:color w:val="000000" w:themeColor="text1"/>
        </w:rPr>
        <w:t xml:space="preserve"> with re</w:t>
      </w:r>
      <w:r w:rsidR="00413E11" w:rsidRPr="00445138">
        <w:rPr>
          <w:color w:val="000000" w:themeColor="text1"/>
        </w:rPr>
        <w:t>s</w:t>
      </w:r>
      <w:r w:rsidRPr="00445138">
        <w:rPr>
          <w:color w:val="000000" w:themeColor="text1"/>
        </w:rPr>
        <w:t xml:space="preserve">pect to </w:t>
      </w:r>
      <w:r w:rsidR="00413E11" w:rsidRPr="00445138">
        <w:rPr>
          <w:color w:val="000000" w:themeColor="text1"/>
        </w:rPr>
        <w:t xml:space="preserve">both </w:t>
      </w:r>
      <w:r w:rsidRPr="00445138">
        <w:rPr>
          <w:color w:val="000000" w:themeColor="text1"/>
        </w:rPr>
        <w:t>signal transmission and plasticity emulation. Nanoscale electrodes</w:t>
      </w:r>
      <w:r w:rsidR="00D579F8" w:rsidRPr="00445138">
        <w:rPr>
          <w:color w:val="000000" w:themeColor="text1"/>
        </w:rPr>
        <w:fldChar w:fldCharType="begin"/>
      </w:r>
      <w:r w:rsidR="00D579F8" w:rsidRPr="00445138">
        <w:rPr>
          <w:color w:val="000000" w:themeColor="text1"/>
        </w:rPr>
        <w:instrText xml:space="preserve"> ADDIN ZOTERO_ITEM CSL_CITATION {"citationID":"98ejkmYI","properties":{"formattedCitation":"\\super 24\\uc0\\u8211{}27\\nosupersub{}","plainCitation":"24–27","noteIndex":0},"citationItems":[{"id":4968,"uris":["http://zotero.org/users/1307934/items/TJDEAQWF"],"uri":["http://zotero.org/users/1307934/items/TJDEAQWF"],"itemData":{"id":4968,"type":"article-journal","title":"Multi-electrode array technologies for neuroscience and cardiology","container-title":"Nature Nanotechnology","page":"83","volume":"8","issue":"2","source":"www.nature.com","abstract":"This Review describes recent approaches that merge extracellular microelectrode arrays with intracellular microelectrodes for studying neuronal circuit connectivity.","DOI":"10.1038/nnano.2012.265","ISSN":"1748-3395","language":"En","author":[{"family":"Spira","given":"Micha E."},{"family":"Hai","given":"Aviad"}],"issued":{"date-parts":[["2013",2]]}}},{"id":3581,"uris":["http://zotero.org/users/1307934/items/EZI6I5ID"],"uri":["http://zotero.org/users/1307934/items/EZI6I5ID"],"itemData":{"id":3581,"type":"article-journal","title":"Nanotools for Neuroscience and Brain Activity Mapping","container-title":"ACS Nano","page":"1850-1866","volume":"7","issue":"3","source":"CrossRef","DOI":"10.1021/nn4012847","ISSN":"1936-0851, 1936-086X","language":"en","author":[{"family":"Alivisatos","given":"A. Paul"},{"family":"Andrews","given":"Anne M."},{"family":"Boyden","given":"Edward S."},{"family":"Chun","given":"Miyoung"},{"family":"Church","given":"George M."},{"family":"Deisseroth","given":"Karl"},{"family":"Donoghue","given":"John P."},{"family":"Fraser","given":"Scott E."},{"family":"Lippincott-Schwartz","given":"Jennifer"},{"family":"Looger","given":"Loren L."},{"family":"Masmanidis","given":"Sotiris"},{"family":"McEuen","given":"Paul L."},{"family":"Nurmikko","given":"Arto V."},{"family":"Park","given":"Hongkun"},{"family":"Peterka","given":"Darcy S."},{"family":"Reid","given":"Clay"},{"family":"Roukes","given":"Michael L."},{"family":"Scherer","given":"Axel"},{"family":"Schnitzer","given":"Mark"},{"family":"Sejnowski","given":"Terrence J."},{"family":"Shepard","given":"Kenneth L."},{"family":"Tsao","given":"Doris"},{"family":"Turrigiano","given":"Gina"},{"family":"Weiss","given":"Paul S."},{"family":"Xu","given":"Chris"},{"family":"Yuste","given":"Rafael"},{"family":"Zhuang","given":"Xiaowei"}],"issued":{"date-parts":[["2013",3,26]]}}},{"id":2474,"uris":["http://zotero.org/users/1307934/items/U4IKSSQF"],"uri":["http://zotero.org/users/1307934/items/U4IKSSQF"],"itemData":{"id":2474,"type":"article-journal","title":"Nanotechnology and neurophysiology","container-title":"Current Opinion in Neurobiology","collection-title":"Large-Scale Recording Technology (32)","page":"132-140","volume":"32","source":"ScienceDirect","abstract":"Neuroscience would be revolutionized by a technique to measure intracellular electrical potentials that would not disrupt cellular physiology and could be massively parallelized. Though such a technology does not yet exist, the technical hurdles for fabricating minimally disruptive, solid-state electrical probes have arguably been overcome in the field of nanotechnology. Nanoscale devices can be patterned with features on the same length scale as biological components, and several groups have demonstrated that nanoscale electrical probes can measure the transmembrane potential of electrogenic cells. Developing these nascent technologies into robust intracellular recording tools will now require a better understanding of device–cell interactions, especially the membrane–inorganic interface. Here we review the state-of-the art in nanobioelectronics, emphasizing the characterization and design of stable interfaces between nanoscale devices and cells.","DOI":"10.1016/j.conb.2015.03.014","ISSN":"0959-4388","journalAbbreviation":"Current Opinion in Neurobiology","author":[{"family":"Angle","given":"Matthew R"},{"family":"Cui","given":"Bianxiao"},{"family":"Melosh","given":"Nicholas A"}],"issued":{"date-parts":[["2015",6]]}}},{"id":4962,"uris":["http://zotero.org/users/1307934/items/E6I7HD72"],"uri":["http://zotero.org/users/1307934/items/E6I7HD72"],"itemData":{"id":4962,"type":"article-journal","title":"Nanoscience and the nano-bioelectronics frontier","container-title":"Nano Research","page":"1-22","volume":"8","issue":"1","source":"link.springer.com","abstract":"This review describes work presented in the 2014 inaugural Tsinghua University Press-Springer Nano Research Award lecture, as well as current and future opportunities for nanoscience research at the interface with brain science. First, we briefly summarize some of the considerations and the research journey that has led to our focus on bottom-up nanoscale science and technology. Second, we recapitulate the motivation for and our seminal contributions to nanowire-based nanoscience and technology, including the rational design and synthesis of increasingly complex nanowire structures, and the corresponding broad range of “applications” enabled by the capability to control structure, composition and size from the atomic level upwards. Third, we describe in more detail nanowire-based electronic devices as revolutionary tools for brain science, including (i) motivation for nanoelectronics in brain science, (ii) demonstration of nanowire nanoelectronic arrays for high-spatial/high-temporal resolution extracellular recording, (iii) the development of fundamentally-new intracellular nanoelectronic devices that approach the sizes of single ion channels, (iv) the introduction and demonstration of a new paradigm for innervating cell networks with addressable nanoelectronic arrays in three-dimensions. Last, we conclude with a brief discussion of the exciting and potentially transformative advances expected to come from work at the nanoelectronics-brain interface. Open image in new window","DOI":"10.1007/s12274-014-0692-8","ISSN":"1998-0124, 1998-0000","journalAbbreviation":"Nano Res.","language":"en","author":[{"family":"Duan","given":"Xiaojie"},{"family":"Lieber","given":"Charles M."}],"issued":{"date-parts":[["2015",1,1]]}}}],"schema":"https://github.com/citation-style-language/schema/raw/master/csl-citation.json"} </w:instrText>
      </w:r>
      <w:r w:rsidR="00D579F8" w:rsidRPr="00445138">
        <w:rPr>
          <w:color w:val="000000" w:themeColor="text1"/>
        </w:rPr>
        <w:fldChar w:fldCharType="separate"/>
      </w:r>
      <w:r w:rsidR="00D579F8" w:rsidRPr="00445138">
        <w:rPr>
          <w:color w:val="000000" w:themeColor="text1"/>
          <w:vertAlign w:val="superscript"/>
          <w:lang w:val="en-US"/>
        </w:rPr>
        <w:t>24–27</w:t>
      </w:r>
      <w:r w:rsidR="00D579F8" w:rsidRPr="00445138">
        <w:rPr>
          <w:color w:val="000000" w:themeColor="text1"/>
        </w:rPr>
        <w:fldChar w:fldCharType="end"/>
      </w:r>
      <w:r w:rsidR="00C74B3C" w:rsidRPr="00445138">
        <w:rPr>
          <w:color w:val="000000" w:themeColor="text1"/>
        </w:rPr>
        <w:t xml:space="preserve"> </w:t>
      </w:r>
      <w:r w:rsidR="008D53E8" w:rsidRPr="00445138">
        <w:rPr>
          <w:color w:val="000000" w:themeColor="text1"/>
        </w:rPr>
        <w:t>can</w:t>
      </w:r>
      <w:r w:rsidRPr="00445138">
        <w:rPr>
          <w:color w:val="000000" w:themeColor="text1"/>
        </w:rPr>
        <w:t xml:space="preserve"> </w:t>
      </w:r>
      <w:r w:rsidR="008D53E8" w:rsidRPr="00445138">
        <w:rPr>
          <w:color w:val="000000" w:themeColor="text1"/>
        </w:rPr>
        <w:t>enhance</w:t>
      </w:r>
      <w:r w:rsidRPr="00445138">
        <w:rPr>
          <w:color w:val="000000" w:themeColor="text1"/>
        </w:rPr>
        <w:t xml:space="preserve"> the quality of interfacing and provide selectivity </w:t>
      </w:r>
      <w:r w:rsidR="00B55569" w:rsidRPr="00445138">
        <w:rPr>
          <w:color w:val="000000" w:themeColor="text1"/>
        </w:rPr>
        <w:t>for</w:t>
      </w:r>
      <w:r w:rsidRPr="00445138">
        <w:rPr>
          <w:color w:val="000000" w:themeColor="text1"/>
        </w:rPr>
        <w:t xml:space="preserve"> neuronal compartments, </w:t>
      </w:r>
      <w:r w:rsidR="008D53E8" w:rsidRPr="00445138">
        <w:rPr>
          <w:color w:val="000000" w:themeColor="text1"/>
        </w:rPr>
        <w:t>and</w:t>
      </w:r>
      <w:r w:rsidRPr="00445138">
        <w:rPr>
          <w:color w:val="000000" w:themeColor="text1"/>
        </w:rPr>
        <w:t xml:space="preserve"> in vivo interfaces </w:t>
      </w:r>
      <w:r w:rsidR="00413E11" w:rsidRPr="00445138">
        <w:rPr>
          <w:color w:val="000000" w:themeColor="text1"/>
        </w:rPr>
        <w:t>extend the use of synaptors to BCIs in the living animal</w:t>
      </w:r>
      <w:r w:rsidR="00413E11" w:rsidRPr="00445138">
        <w:rPr>
          <w:color w:val="000000" w:themeColor="text1"/>
        </w:rPr>
        <w:fldChar w:fldCharType="begin"/>
      </w:r>
      <w:r w:rsidR="00413E11" w:rsidRPr="00445138">
        <w:rPr>
          <w:color w:val="000000" w:themeColor="text1"/>
        </w:rPr>
        <w:instrText xml:space="preserve"> ADDIN ZOTERO_ITEM CSL_CITATION {"citationID":"Oc9j5muG","properties":{"formattedCitation":"\\super 5\\nosupersub{}","plainCitation":"5","noteIndex":0},"citationItems":[{"id":2411,"uris":["http://zotero.org/users/1307934/items/MIAQSQAX"],"uri":["http://zotero.org/users/1307934/items/MIAQSQAX"],"itemData":{"id":2411,"type":"article-journal","title":"Trends and Challenges in Neuroengineering: Toward “Intelligent” Neuroprostheses through Brain-“Brain Inspired Systems” Communication","container-title":"Frontiers in Neuroscience","volume":"10","author":[{"family":"Vassanelli","given":"Stefano"},{"family":"Mahmud","given":"Mufti"}],"issued":{"date-parts":[["2016"]]}},"locator":"-"}],"schema":"https://github.com/citation-style-language/schema/raw/master/csl-citation.json"} </w:instrText>
      </w:r>
      <w:r w:rsidR="00413E11" w:rsidRPr="00445138">
        <w:rPr>
          <w:color w:val="000000" w:themeColor="text1"/>
        </w:rPr>
        <w:fldChar w:fldCharType="separate"/>
      </w:r>
      <w:r w:rsidR="00413E11" w:rsidRPr="00445138">
        <w:rPr>
          <w:color w:val="000000" w:themeColor="text1"/>
          <w:vertAlign w:val="superscript"/>
          <w:lang w:val="en-US"/>
        </w:rPr>
        <w:t>5</w:t>
      </w:r>
      <w:r w:rsidR="00413E11" w:rsidRPr="00445138">
        <w:rPr>
          <w:color w:val="000000" w:themeColor="text1"/>
        </w:rPr>
        <w:fldChar w:fldCharType="end"/>
      </w:r>
      <w:r w:rsidR="00413E11" w:rsidRPr="00445138">
        <w:rPr>
          <w:color w:val="000000" w:themeColor="text1"/>
        </w:rPr>
        <w:t>. Developments in the field of low-voltage operated memristive devices</w:t>
      </w:r>
      <w:r w:rsidR="00512609" w:rsidRPr="00445138">
        <w:rPr>
          <w:color w:val="000000" w:themeColor="text1"/>
        </w:rPr>
        <w:fldChar w:fldCharType="begin"/>
      </w:r>
      <w:r w:rsidR="00512609" w:rsidRPr="00445138">
        <w:rPr>
          <w:color w:val="000000" w:themeColor="text1"/>
        </w:rPr>
        <w:instrText xml:space="preserve"> ADDIN ZOTERO_ITEM CSL_CITATION {"citationID":"Eps493iX","properties":{"formattedCitation":"\\super 28\\nosupersub{}","plainCitation":"28","noteIndex":0},"citationItems":[{"id":5623,"uris":["http://zotero.org/users/1307934/items/5K7I7BSD"],"uri":["http://zotero.org/users/1307934/items/5K7I7BSD"],"itemData":{"id":5623,"type":"article-journal","title":"Experimental study of gradual/abrupt dynamics of HfO2-based memristive devices","container-title":"Applied Physics Letters","page":"133504","volume":"109","issue":"13","source":"aip.scitation.org (Atypon)","DOI":"10.1063/1.4963675","ISSN":"0003-6951","journalAbbreviation":"Appl. Phys. Lett.","author":[{"family":"Brivio","given":"S."},{"family":"Covi","given":"E."},{"family":"Serb","given":"A."},{"family":"Prodromakis","given":"T."},{"family":"Fanciulli","given":"M."},{"family":"Spiga","given":"S."}],"issued":{"date-parts":[["2016",9,26]]}}}],"schema":"https://github.com/citation-style-language/schema/raw/master/csl-citation.json"} </w:instrText>
      </w:r>
      <w:r w:rsidR="00512609" w:rsidRPr="00445138">
        <w:rPr>
          <w:color w:val="000000" w:themeColor="text1"/>
        </w:rPr>
        <w:fldChar w:fldCharType="separate"/>
      </w:r>
      <w:r w:rsidR="00512609" w:rsidRPr="00445138">
        <w:rPr>
          <w:color w:val="000000" w:themeColor="text1"/>
          <w:vertAlign w:val="superscript"/>
          <w:lang w:val="en-US"/>
        </w:rPr>
        <w:t>28</w:t>
      </w:r>
      <w:r w:rsidR="00512609" w:rsidRPr="00445138">
        <w:rPr>
          <w:color w:val="000000" w:themeColor="text1"/>
        </w:rPr>
        <w:fldChar w:fldCharType="end"/>
      </w:r>
      <w:r w:rsidR="00413E11" w:rsidRPr="00445138">
        <w:rPr>
          <w:color w:val="000000" w:themeColor="text1"/>
        </w:rPr>
        <w:t xml:space="preserve"> will help reducing the burden of signal amplification, </w:t>
      </w:r>
      <w:r w:rsidR="008D53E8" w:rsidRPr="00445138">
        <w:rPr>
          <w:color w:val="000000" w:themeColor="text1"/>
        </w:rPr>
        <w:t>while</w:t>
      </w:r>
      <w:r w:rsidR="00413E11" w:rsidRPr="00445138">
        <w:rPr>
          <w:color w:val="000000" w:themeColor="text1"/>
        </w:rPr>
        <w:t xml:space="preserve"> analog</w:t>
      </w:r>
      <w:r w:rsidR="00AF3EAC" w:rsidRPr="00445138">
        <w:rPr>
          <w:color w:val="000000" w:themeColor="text1"/>
        </w:rPr>
        <w:t>ue</w:t>
      </w:r>
      <w:r w:rsidR="00413E11" w:rsidRPr="00445138">
        <w:rPr>
          <w:color w:val="000000" w:themeColor="text1"/>
        </w:rPr>
        <w:t xml:space="preserve"> emulation of plasticity and the extension to phase-dependent plasticity rules (e.g. STDP)</w:t>
      </w:r>
      <w:r w:rsidR="00512609" w:rsidRPr="00445138">
        <w:rPr>
          <w:color w:val="000000" w:themeColor="text1"/>
        </w:rPr>
        <w:fldChar w:fldCharType="begin"/>
      </w:r>
      <w:r w:rsidR="00512609" w:rsidRPr="00445138">
        <w:rPr>
          <w:color w:val="000000" w:themeColor="text1"/>
        </w:rPr>
        <w:instrText xml:space="preserve"> ADDIN ZOTERO_ITEM CSL_CITATION {"citationID":"jPWxh3dq","properties":{"formattedCitation":"\\super 29,30\\nosupersub{}","plainCitation":"29,30","noteIndex":0},"citationItems":[{"id":5629,"uris":["http://zotero.org/users/1307934/items/HGJ259HU"],"uri":["http://zotero.org/users/1307934/items/HGJ259HU"],"itemData":{"id":5629,"type":"article-journal","title":"STDP and STDP variations with memristors for spiking neuromorphic learning systems","container-title":"Frontiers in Neuroscience","volume":"7","source":"Frontiers","abstract":"In this paper we review several ways of realizing asynchronous Spike-Timing Dependent Plasticity (STDP) using memristors as synapses. Our focus is on how to use individual memristors to implement synaptic weight multiplications, in a way such that it is not necessary to (a) introduce global synchronization and (b) to separate memristor learning phases from memristor performing phases. In the approaches described, neurons fire spikes asynchronously when they wish and memristive synapses perform computation and learn at their own pace, as it happens in biological neural systems. We distinguish between two different memristor physics, depending on whether they respond to the original ``moving wall'' or to the ``filament creation and annihilation'' models. Independent of the memristor physics, we discuss two different types of STDP rules that can be implemented with memristors: either the pure timing-based rule that takes into account the arrival time of the spikes from the pre- and the post-synaptic neurons, or a hybrid rule that takes into account only the timing of pre-synaptic spikes and the membrane potential and other state variables of the post-synaptic neuron. We show how to implement these rules in cross-bar architectures that comprise massive arrays of memristors, and we discuss applications for artificial vision.","URL":"https://www.frontiersin.org/articles/10.3389/fnins.2013.00002/full","DOI":"10.3389/fnins.2013.00002","ISSN":"1662-453X","journalAbbreviation":"Front. Neurosci.","language":"English","author":[{"family":"Serrano-Gotarredona","given":"Teresa"},{"family":"Masquelier","given":"Timothée"},{"family":"Prodromakis","given":"Themistoklis"},{"family":"Indiveri","given":"Giacomo"},{"family":"Linares-Barranco","given":"Bernabe"}],"issued":{"date-parts":[["2013"]]},"accessed":{"date-parts":[["2019",6,25]]}}},{"id":"NjYPbEVM/wq0ZEsYU","uris":["http://www.mendeley.com/documents/?uuid=ff3bed6f-655d-38c6-8e1f-022deb74a13a"],"uri":["http://www.mendeley.com/documents/?uuid=ff3bed6f-655d-38c6-8e1f-022deb74a13a"],"itemData":{"DOI":"10.1038/ncomms12611","ISSN":"20411723","abstract":"© The Author(s) 2016. In an increasingly data-rich world the need for developing computing systems that cannot only process, but ideally also interpret big data is becoming continuously more pressing. Brain-inspired concepts have shown great promise towards addressing this need. Here we demonstrate unsupervised learning in a probabilistic neural network that utilizes metal-oxide memristive devices as multi-state synapses. Our approach can be exploited for processing unlabelled data and can adapt to time-varying clusters that underlie incoming data by supporting the capability of reversible unsupervised learning. The pote ntial of this work is showcased through the demonstration of successful learning in the presence of corrupted input data and probabilistic neurons, thus paving the way towards robust big-data processors.","author":[{"dropping-particle":"","family":"Serb","given":"A.","non-dropping-particle":"","parse-names":false,"suffix":""},{"dropping-particle":"","family":"Bill","given":"J.","non-dropping-particle":"","parse-names":false,"suffix":""},{"dropping-particle":"","family":"Khiat","given":"A.","non-dropping-particle":"","parse-names":false,"suffix":""},{"dropping-particle":"","family":"Berdan","given":"R.","non-dropping-particle":"","parse-names":false,"suffix":""},{"dropping-particle":"","family":"Legenstein","given":"R.","non-dropping-particle":"","parse-names":false,"suffix":""},{"dropping-particle":"","family":"Prodromakis","given":"T.","non-dropping-particle":"","parse-names":false,"suffix":""}],"container-title":"Nature Communications","id":"NjYPbEVM/wq0ZEsYU","issued":{"date-parts":[["2016"]]},"title":"Unsupervised learning in probabilistic neural networks with multi-state metal-oxide memristive synapses","type":"article-journal","volume":"7"}}],"schema":"https://github.com/citation-style-language/schema/raw/master/csl-citation.json"} </w:instrText>
      </w:r>
      <w:r w:rsidR="00512609" w:rsidRPr="00445138">
        <w:rPr>
          <w:color w:val="000000" w:themeColor="text1"/>
        </w:rPr>
        <w:fldChar w:fldCharType="separate"/>
      </w:r>
      <w:r w:rsidR="00512609" w:rsidRPr="00445138">
        <w:rPr>
          <w:color w:val="000000" w:themeColor="text1"/>
          <w:vertAlign w:val="superscript"/>
          <w:lang w:val="en-US"/>
        </w:rPr>
        <w:t>29,30</w:t>
      </w:r>
      <w:r w:rsidR="00512609" w:rsidRPr="00445138">
        <w:rPr>
          <w:color w:val="000000" w:themeColor="text1"/>
        </w:rPr>
        <w:fldChar w:fldCharType="end"/>
      </w:r>
      <w:r w:rsidR="00413E11" w:rsidRPr="00445138">
        <w:rPr>
          <w:color w:val="000000" w:themeColor="text1"/>
        </w:rPr>
        <w:t xml:space="preserve"> </w:t>
      </w:r>
      <w:r w:rsidR="00BF4A3F" w:rsidRPr="00445138">
        <w:rPr>
          <w:color w:val="000000" w:themeColor="text1"/>
        </w:rPr>
        <w:t xml:space="preserve"> </w:t>
      </w:r>
      <w:r w:rsidR="00413E11" w:rsidRPr="00445138">
        <w:rPr>
          <w:color w:val="000000" w:themeColor="text1"/>
        </w:rPr>
        <w:t>will further expand the application potential for smart bioelectronic medicines</w:t>
      </w:r>
      <w:r w:rsidR="00D579F8" w:rsidRPr="00445138">
        <w:rPr>
          <w:color w:val="000000" w:themeColor="text1"/>
        </w:rPr>
        <w:t xml:space="preserve"> and BCIs</w:t>
      </w:r>
      <w:r w:rsidR="00413E11" w:rsidRPr="00445138">
        <w:rPr>
          <w:color w:val="000000" w:themeColor="text1"/>
        </w:rPr>
        <w:t xml:space="preserve">.  </w:t>
      </w:r>
      <w:r w:rsidR="00301230" w:rsidRPr="00445138">
        <w:rPr>
          <w:color w:val="000000" w:themeColor="text1"/>
        </w:rPr>
        <w:t xml:space="preserve">For example, </w:t>
      </w:r>
      <w:r w:rsidR="008D53E8" w:rsidRPr="00445138">
        <w:rPr>
          <w:color w:val="000000" w:themeColor="text1"/>
        </w:rPr>
        <w:t xml:space="preserve">synaptors may be employed for adaptive bioelectronic control of autonomous reflexes (e.g. for therapy of heart arrhythmias, hypertension or bladder dysfunction by neurostimulation of the peripheral </w:t>
      </w:r>
      <w:r w:rsidR="008D53E8">
        <w:t>nervous sy</w:t>
      </w:r>
      <w:r w:rsidR="00AF3EAC">
        <w:t>s</w:t>
      </w:r>
      <w:r w:rsidR="008D53E8">
        <w:t xml:space="preserve">tem) </w:t>
      </w:r>
      <w:r w:rsidR="00E15D22">
        <w:t>or for</w:t>
      </w:r>
      <w:r w:rsidR="00306202">
        <w:t xml:space="preserve"> </w:t>
      </w:r>
      <w:r w:rsidR="00E15D22">
        <w:t>therapy and rehabilitation</w:t>
      </w:r>
      <w:r w:rsidR="00306202">
        <w:t xml:space="preserve"> </w:t>
      </w:r>
      <w:r w:rsidR="00E15D22">
        <w:t>in neurological patients</w:t>
      </w:r>
      <w:r w:rsidR="00306202">
        <w:t xml:space="preserve"> </w:t>
      </w:r>
      <w:r w:rsidR="00E15D22">
        <w:t>(</w:t>
      </w:r>
      <w:r w:rsidR="00306202">
        <w:t>e.g. in spinal cord injury or Parkinson’s</w:t>
      </w:r>
      <w:r w:rsidR="00E15D22">
        <w:t>)</w:t>
      </w:r>
      <w:r w:rsidR="00306202">
        <w:t>.</w:t>
      </w:r>
    </w:p>
    <w:p w14:paraId="29302D6E" w14:textId="77777777" w:rsidR="00CE6AD4" w:rsidRDefault="00CE6AD4" w:rsidP="000F5B35">
      <w:pPr>
        <w:pStyle w:val="NormalWeb"/>
        <w:spacing w:after="0" w:line="240" w:lineRule="auto"/>
        <w:jc w:val="both"/>
      </w:pPr>
    </w:p>
    <w:p w14:paraId="36FBB751" w14:textId="77777777" w:rsidR="002C3929" w:rsidRPr="00124E6A" w:rsidRDefault="008F4326" w:rsidP="0036781F">
      <w:pPr>
        <w:pStyle w:val="NormalWeb"/>
        <w:spacing w:before="0" w:beforeAutospacing="0" w:after="0" w:line="240" w:lineRule="auto"/>
        <w:rPr>
          <w:b/>
          <w:bCs/>
          <w:color w:val="000000" w:themeColor="text1"/>
        </w:rPr>
      </w:pPr>
      <w:r w:rsidRPr="00124E6A">
        <w:rPr>
          <w:b/>
          <w:bCs/>
          <w:color w:val="000000" w:themeColor="text1"/>
        </w:rPr>
        <w:t>Methods</w:t>
      </w:r>
    </w:p>
    <w:p w14:paraId="3B7D5A07" w14:textId="0388497C" w:rsidR="003F4071" w:rsidRPr="003F4071" w:rsidRDefault="003F4071" w:rsidP="0036781F">
      <w:pPr>
        <w:pStyle w:val="NormalWeb"/>
        <w:spacing w:before="60" w:beforeAutospacing="0" w:after="120" w:line="240" w:lineRule="auto"/>
        <w:jc w:val="both"/>
        <w:rPr>
          <w:i/>
        </w:rPr>
      </w:pPr>
      <w:r w:rsidRPr="003F4071">
        <w:rPr>
          <w:i/>
        </w:rPr>
        <w:t>Silicon spiking neurons</w:t>
      </w:r>
      <w:r>
        <w:rPr>
          <w:i/>
        </w:rPr>
        <w:t xml:space="preserve"> and AER-based communication</w:t>
      </w:r>
    </w:p>
    <w:p w14:paraId="71B46322" w14:textId="4333B76C" w:rsidR="00756496" w:rsidRPr="00124E6A" w:rsidRDefault="005806C9" w:rsidP="00D463DB">
      <w:pPr>
        <w:pStyle w:val="NormalWeb"/>
        <w:spacing w:after="120" w:line="240" w:lineRule="auto"/>
        <w:jc w:val="both"/>
      </w:pPr>
      <w:r w:rsidRPr="00124E6A">
        <w:t>The central part of the artificial side of the bio-hybrid system is formed by a reconfigurable on-line learning spiking neuromorphic processor (ROLLS)</w:t>
      </w:r>
      <w:r w:rsidR="009446D7" w:rsidRPr="00D463DB">
        <w:fldChar w:fldCharType="begin" w:fldLock="1"/>
      </w:r>
      <w:r w:rsidR="00512609">
        <w:instrText xml:space="preserve"> ADDIN ZOTERO_ITEM CSL_CITATION {"citationID":"usXOZCQ9","properties":{"formattedCitation":"\\super 31\\nosupersub{}","plainCitation":"31","noteIndex":0},"citationItems":[{"id":"NjYPbEVM/Y3foro39","uris":["http://www.mendeley.com/documents/?uuid=4e59f5ee-12f3-37e0-899d-0aa9e45c8ae3"],"uri":["http://www.mendeley.com/documents/?uuid=4e59f5ee-12f3-37e0-899d-0aa9e45c8ae3"],"itemData":{"DOI":"10.3389/fnins.2015.00141","ISSN":"1662453X","PMID":"25972778","abstract":"Implementing compact, low-power artificial neural processing systems with real-time on-line learning abilities is still an open challenge. In this paper we present a full-custom mixed-signal VLSI device with neuromorphic learning circuits that emulate the biophysics of real spiking neurons and dynamic synapses for exploring the properties of computational neuroscience models and for building brain-inspired computing systems. The proposed architecture allows the on-chip configuration of a wide range of network connectivities, including recurrent and deep networks, with short-term and long-term plasticity. The device comprises 128 K analog synapse and 256 neuron circuits with biologically plausible dynamics and bi-stable spike-based plasticity mechanisms that endow it with on-line learning abilities. In addition to the analog circuits, the device comprises also asynchronous digital logic circuits for setting different synapse and neuron properties as well as different network configurations. This prototype device, fabricated using a 180 nm 1P6M CMOS process, occupies an area of 51.4 mm(2), and consumes approximately 4 mW for typical experiments, for example involving attractor networks. Here we describe the details of the overall architecture and of the individual circuits and present experimental results that showcase its potential. By supporting a wide range of cortical-like computational modules comprising plasticity mechanisms, this device will enable the realization of intelligent autonomous systems with on-line learning capabilities.","author":[{"dropping-particle":"","family":"Qiao","given":"Ning","non-dropping-particle":"","parse-names":false,"suffix":""},{"dropping-particle":"","family":"Mostafa","given":"Hesham","non-dropping-particle":"","parse-names":false,"suffix":""},{"dropping-particle":"","family":"Corradi","given":"Federico","non-dropping-particle":"","parse-names":false,"suffix":""},{"dropping-particle":"","family":"Osswald","given":"Marc","non-dropping-particle":"","parse-names":false,"suffix":""},{"dropping-particle":"","family":"Stefanini","given":"Fabio","non-dropping-particle":"","parse-names":false,"suffix":""},{"dropping-particle":"","family":"Sumislawska","given":"Dora","non-dropping-particle":"","parse-names":false,"suffix":""},{"dropping-particle":"","family":"Indiveri","given":"Giacomo","non-dropping-particle":"","parse-names":false,"suffix":""}],"container-title":"Frontiers in Neuroscience","id":"ITEM-1","issue":"APR","issued":{"date-parts":[["2015"]]},"page":"141","publisher":"Frontiers Media SA","title":"A reconfigurable on-line learning spiking neuromorphic processor comprising 256 neurons and 128K synapses","type":"article-journal","volume":"9"}}],"schema":"https://github.com/citation-style-language/schema/raw/master/csl-citation.json"} </w:instrText>
      </w:r>
      <w:r w:rsidR="009446D7" w:rsidRPr="00D463DB">
        <w:fldChar w:fldCharType="separate"/>
      </w:r>
      <w:r w:rsidR="00512609" w:rsidRPr="00512609">
        <w:rPr>
          <w:vertAlign w:val="superscript"/>
          <w:lang w:val="en-US"/>
        </w:rPr>
        <w:t>31</w:t>
      </w:r>
      <w:r w:rsidR="009446D7" w:rsidRPr="00D463DB">
        <w:fldChar w:fldCharType="end"/>
      </w:r>
      <w:r w:rsidRPr="00124E6A">
        <w:t>, which contains neuromorphic CMOS circuits emulating  short-term plasticity (STP) properties of synapses</w:t>
      </w:r>
      <w:r w:rsidR="009436B5" w:rsidRPr="00D463DB">
        <w:fldChar w:fldCharType="begin" w:fldLock="1"/>
      </w:r>
      <w:r w:rsidR="00512609">
        <w:instrText xml:space="preserve"> ADDIN ZOTERO_ITEM CSL_CITATION {"citationID":"ejlDrn8X","properties":{"formattedCitation":"\\super 32\\nosupersub{}","plainCitation":"32","noteIndex":0},"citationItems":[{"id":"NjYPbEVM/7mVbakIl","uris":["http://www.mendeley.com/documents/?uuid=1cf0e4ba-be0b-398e-8119-fd8ca8fe5561"],"uri":["http://www.mendeley.com/documents/?uuid=1cf0e4ba-be0b-398e-8119-fd8ca8fe5561"],"itemData":{"DOI":"10.1162/089976603762552942","ISSN":"0899-7667","abstract":"We describe a model of short-term synaptic depression that is derived from a circuit implementation. The dynamics of this circuit model is similar to the dynamics of some theoretical models of short-term depression except that the recovery dynamics of the variable describing the depression is nonlinear and it also depends on the presynaptic frequency. The equations describing the steady-state and transient responses of this synaptic model are compared to the experimental results obtained from a fabricated silicon network consisting of leaky integrate-and-fire neurons and different types of short-term dynamic synapses. We also show experimental data demonstrating the possible computational roles of depression. One possible role of a depressing synapse is that the input can quickly bring the neuron up to threshold when the membrane potential is close to the resting potential.","author":[{"dropping-particle":"","family":"Boegerhausen","given":"Malte","non-dropping-particle":"","parse-names":false,"suffix":""},{"dropping-particle":"","family":"Suter","given":"Pascal","non-dropping-particle":"","parse-names":false,"suffix":""},{"dropping-particle":"","family":"Liu","given":"Shih-Chii","non-dropping-particle":"","parse-names":false,"suffix":""}],"container-title":"Neural Computation","id":"ITEM-1","issue":"2","issued":{"date-parts":[["2003","2"]]},"page":"331-348","publisher":" MIT Press  238 Main St., Suite 500, Cambridge, MA 02142-1046 USA journals-info@mit.edu  ","title":"Modeling Short-Term Synaptic Depression in Silicon","type":"article-journal","volume":"15"}}],"schema":"https://github.com/citation-style-language/schema/raw/master/csl-citation.json"} </w:instrText>
      </w:r>
      <w:r w:rsidR="009436B5" w:rsidRPr="00D463DB">
        <w:fldChar w:fldCharType="separate"/>
      </w:r>
      <w:r w:rsidR="00512609" w:rsidRPr="00512609">
        <w:rPr>
          <w:vertAlign w:val="superscript"/>
          <w:lang w:val="en-US"/>
        </w:rPr>
        <w:t>32</w:t>
      </w:r>
      <w:r w:rsidR="009436B5" w:rsidRPr="00D463DB">
        <w:fldChar w:fldCharType="end"/>
      </w:r>
      <w:r w:rsidRPr="00124E6A">
        <w:t xml:space="preserve"> and long-term plasticity (LTP) ones</w:t>
      </w:r>
      <w:r w:rsidR="009436B5" w:rsidRPr="00D463DB">
        <w:fldChar w:fldCharType="begin" w:fldLock="1"/>
      </w:r>
      <w:r w:rsidR="00512609">
        <w:instrText xml:space="preserve"> ADDIN ZOTERO_ITEM CSL_CITATION {"citationID":"FSag5DI6","properties":{"formattedCitation":"\\super 33\\nosupersub{}","plainCitation":"33","noteIndex":0},"citationItems":[{"id":"NjYPbEVM/7h7Fl76Z","uris":["http://www.mendeley.com/documents/?uuid=e8aeda91-8f2a-3484-9758-cb9a9ecc4d2b"],"uri":["http://www.mendeley.com/documents/?uuid=e8aeda91-8f2a-3484-9758-cb9a9ecc4d2b"],"itemData":{"DOI":"10.1109/TBCAS.2008.2005781","ISSN":"1932-4545","author":[{"dropping-particle":"","family":"Mitra","given":"Srinjoy","non-dropping-particle":"","parse-names":false,"suffix":""},{"dropping-particle":"","family":"Fusi","given":"Stefano","non-dropping-particle":"","parse-names":false,"suffix":""},{"dropping-particle":"","family":"Indiveri","given":"Giacomo","non-dropping-particle":"","parse-names":false,"suffix":""}],"container-title":"IEEE Transactions on Biomedical Circuits and Systems","id":"ITEM-1","issue":"1","issued":{"date-parts":[["2009","2"]]},"page":"32-42","title":"Real-Time Classification of Complex Patterns Using Spike-Based Learning in Neuromorphic VLSI","type":"article-journal","volume":"3"}}],"schema":"https://github.com/citation-style-language/schema/raw/master/csl-citation.json"} </w:instrText>
      </w:r>
      <w:r w:rsidR="009436B5" w:rsidRPr="00D463DB">
        <w:fldChar w:fldCharType="separate"/>
      </w:r>
      <w:r w:rsidR="00512609" w:rsidRPr="00512609">
        <w:rPr>
          <w:vertAlign w:val="superscript"/>
          <w:lang w:val="en-US"/>
        </w:rPr>
        <w:t>33</w:t>
      </w:r>
      <w:r w:rsidR="009436B5" w:rsidRPr="00D463DB">
        <w:fldChar w:fldCharType="end"/>
      </w:r>
      <w:r w:rsidRPr="00124E6A">
        <w:t>. In addition, this processor comprises mixed signal analog</w:t>
      </w:r>
      <w:r w:rsidR="00A756A9" w:rsidRPr="00124E6A">
        <w:t>ue</w:t>
      </w:r>
      <w:r w:rsidRPr="00124E6A">
        <w:t>-digital  circuits which implement a model of the adaptive exponential integrate-and-fire neuron</w:t>
      </w:r>
      <w:r w:rsidR="009446D7" w:rsidRPr="00D463DB">
        <w:fldChar w:fldCharType="begin" w:fldLock="1"/>
      </w:r>
      <w:r w:rsidR="00512609">
        <w:instrText xml:space="preserve"> ADDIN ZOTERO_ITEM CSL_CITATION {"citationID":"qgalcFZX","properties":{"formattedCitation":"\\super 34\\nosupersub{}","plainCitation":"34","noteIndex":0},"citationItems":[{"id":"NjYPbEVM/POf0bgU0","uris":["http://www.mendeley.com/documents/?uuid=f557ee37-e57a-4291-badc-655ccef88ebe"],"uri":["http://www.mendeley.com/documents/?uuid=f557ee37-e57a-4291-badc-655ccef88ebe"],"itemData":{"DOI":"10.1109/ISCAS.2009.5118408","ISBN":"978-1-4244-3827-3","abstract":"Silicon neuron circuits emulate the electrophysiological behavior of real neurons. Many circuits can be integrated on a single very large scale integration (VLSI) device, and form large networks of spiking neurons. Connectivity among neurons can be achieved by using time multiplexing and fast asynchronous digital circuits. As the basic characteristics of the silicon neurons are determined at design time, and cannot be changed after the chip is fabricated, it is crucial to implement a circuit which represents an accurate model of real neurons, but at the same time is compact, low-power and compatible with asynchronous logic. Here we present a current-mode conductance-based neuron circuit, with spike-frequency adaptation, refractory period, and bio-physically realistic dynamics which is compact, low-power and compatible with fast asynchronous digital circuits.","author":[{"dropping-particle":"","family":"Livi","given":"Paolo","non-dropping-particle":"","parse-names":false,"suffix":""},{"dropping-particle":"","family":"Indiveri","given":"Giacomo","non-dropping-particle":"","parse-names":false,"suffix":""}],"container-title":"2009 IEEE International Symposium on Circuits and Systems","id":"ITEM-1","issued":{"date-parts":[["2009","5"]]},"note":"Silicon neuron with equations describing operation. Current-mode system, sub-th MOS.","page":"2898-2901","publisher":"IEEE","title":"A current-mode conductance-based silicon neuron for address-event neuromorphic systems","title-short":"Circuits and Systems, 2009. ISCAS 2009. IEEE Inter","type":"paper-conference"}}],"schema":"https://github.com/citation-style-language/schema/raw/master/csl-citation.json"} </w:instrText>
      </w:r>
      <w:r w:rsidR="009446D7" w:rsidRPr="00D463DB">
        <w:fldChar w:fldCharType="separate"/>
      </w:r>
      <w:r w:rsidR="00512609" w:rsidRPr="00512609">
        <w:rPr>
          <w:vertAlign w:val="superscript"/>
          <w:lang w:val="en-US"/>
        </w:rPr>
        <w:t>34</w:t>
      </w:r>
      <w:r w:rsidR="009446D7" w:rsidRPr="00D463DB">
        <w:fldChar w:fldCharType="end"/>
      </w:r>
      <w:r w:rsidRPr="00124E6A">
        <w:t>. Input and output spikes are sent/transmitted from the chip using asynchronous IO logic circuits which employ the Address-Event-Representation (AER) communication protocol</w:t>
      </w:r>
      <w:r w:rsidR="009446D7" w:rsidRPr="00D463DB">
        <w:fldChar w:fldCharType="begin" w:fldLock="1"/>
      </w:r>
      <w:r w:rsidR="00512609">
        <w:instrText xml:space="preserve"> ADDIN ZOTERO_ITEM CSL_CITATION {"citationID":"WNaD2Zbo","properties":{"formattedCitation":"\\super 35\\nosupersub{}","plainCitation":"35","noteIndex":0},"citationItems":[{"id":"NjYPbEVM/547mk13r","uris":["http://www.mendeley.com/documents/?uuid=97142934-205a-3783-8cc8-604ff9e5d952"],"uri":["http://www.mendeley.com/documents/?uuid=97142934-205a-3783-8cc8-604ff9e5d952"],"itemData":{"abstract":"Neuromorphic engineering [Mead, 1989, Mead, 1990, Douglas et al., 1995] applies the computational principles used by biological nervous systems to those tasks that biological systems perform easily, but which have proved difficult to do using traditional engineering techniques. These problems include visual and auditory perceptive processing, navigation, and locomotion. Typically, current neuromorphic systems are hybrid analog-digital electronic systems fabricated using CMOS VLSI technology [Mead, 1989, Douglas and Mahowald, 1995]. Research has focused on the sub-threshold analog operation of these circuits, because in this regime it is possible to construct compact analog circuits that compute various biologically relevant operations such as logarithms, exponents and hyperbolic tangents. The greatest successes of neuromorphic analog VLSI (aVLSI) to date have been in the emulation of peripheral sensory transduction and processing of the kind performed by biological retinas and cochleas. The sensory pe- riphery is a logical place to begin an analog neuromorphic system, since the light impinging onto a retina or sound waves entering the cochlea are all continuous analog signals. Furthermore, these structures are easily acces- sible to neurobiologists and their purpose is obvious, at least in the general sense, so a great deal is known about their biology. These structures also have a relatively simple organization, consisting of arrays of similar processing elements that interact only with nearest neighbours. Such circuits have a repeating two-dimensional, ‘crystalline’, structure that can be tiled across the surface of a single chip, and the output of the computation can be sampled by raster scan. Finally, however, the amount of computation that can be performed on a single chip is limited by silicon area, and the utility of the computations is limited by access to the number of inputs and outputs to and fromthe computation. For example, silicon retinae have a few thousand pixels, but only about 100 contacts can be made by macroscopic wires onto the circuitry on the surface of the retina chip. The goal of neuromorphic engineers is to incorporate many such chips, performing a variety of computations, into behaving systems. To build such systems, a number of methods for performing general communication between analog chips have been developed [Lazzaro et al., 1993, Mahowald, 1994, Boahen, 1996], thus overcoming the limitations of chip inputs and outputs, a…","author":[{"dropping-particle":"","family":"Deiss","given":"S.","non-dropping-particle":"","parse-names":false,"suffix":""},{"dropping-particle":"","family":"Douglas","given":"R.","non-dropping-particle":"","parse-names":false,"suffix":""},{"dropping-particle":"","family":"Whatley","given":"A.","non-dropping-particle":"","parse-names":false,"suffix":""}],"container-title":"Pulsed Neural Networks","id":"ITEM-1","issued":{"date-parts":[["1999"]]},"page":"157-178","title":"A pulse-coded communications infrastructure for neuromorphic systems","type":"article-journal"}}],"schema":"https://github.com/citation-style-language/schema/raw/master/csl-citation.json"} </w:instrText>
      </w:r>
      <w:r w:rsidR="009446D7" w:rsidRPr="00D463DB">
        <w:fldChar w:fldCharType="separate"/>
      </w:r>
      <w:r w:rsidR="00512609" w:rsidRPr="00512609">
        <w:rPr>
          <w:vertAlign w:val="superscript"/>
          <w:lang w:val="en-US"/>
        </w:rPr>
        <w:t>35</w:t>
      </w:r>
      <w:r w:rsidR="009446D7" w:rsidRPr="00D463DB">
        <w:fldChar w:fldCharType="end"/>
      </w:r>
      <w:r w:rsidRPr="00124E6A">
        <w:t xml:space="preserve">. The chip is connected to a host PC which receives UDP-packets from the internet. These </w:t>
      </w:r>
      <w:r w:rsidR="00960BFC" w:rsidRPr="00124E6A">
        <w:t xml:space="preserve">packets contain information on </w:t>
      </w:r>
      <w:r w:rsidRPr="00124E6A">
        <w:t xml:space="preserve">stimulus destinations and corresponding synaptic weights. This information is </w:t>
      </w:r>
      <w:r w:rsidRPr="00124E6A">
        <w:lastRenderedPageBreak/>
        <w:t>decoded by a Field Programmable Gate Array (FPGA) device and conveyed to the neuromorphic processor. In this work, the parameter</w:t>
      </w:r>
      <w:r w:rsidR="00960BFC" w:rsidRPr="00124E6A">
        <w:t xml:space="preserve">s of the CMOS synapse circuits were set to produce weak </w:t>
      </w:r>
      <w:r w:rsidRPr="00124E6A">
        <w:t>excitatory postsynaptic currents (EPSCs) with long time const</w:t>
      </w:r>
      <w:r w:rsidR="00960BFC" w:rsidRPr="00124E6A">
        <w:t>ants, such that high frequency stimulation</w:t>
      </w:r>
      <w:r w:rsidRPr="00124E6A">
        <w:t xml:space="preserve"> causes an additive effect on the net amplitude of the resulting EPSC. The value of the weight encoded in the UDP packet was used to produce spike trains of different frequencies transmitted by the FPGA to the neuromorphic pro</w:t>
      </w:r>
      <w:r w:rsidR="00960BFC" w:rsidRPr="00124E6A">
        <w:t xml:space="preserve">cessor (see also Supplementary </w:t>
      </w:r>
      <w:r w:rsidRPr="00124E6A">
        <w:t xml:space="preserve">Figure </w:t>
      </w:r>
      <w:r w:rsidR="00AE1328" w:rsidRPr="00124E6A">
        <w:t>4</w:t>
      </w:r>
      <w:r w:rsidRPr="00124E6A">
        <w:t>). In ad</w:t>
      </w:r>
      <w:r w:rsidR="00960BFC" w:rsidRPr="00124E6A">
        <w:t xml:space="preserve">dition to the signals arriving </w:t>
      </w:r>
      <w:r w:rsidRPr="00124E6A">
        <w:t>from the UDP interface, locally generated spike trains were sent</w:t>
      </w:r>
      <w:r w:rsidR="00960BFC" w:rsidRPr="00124E6A">
        <w:t xml:space="preserve"> to the neuromorphic processor,</w:t>
      </w:r>
      <w:r w:rsidRPr="00124E6A">
        <w:t xml:space="preserve"> to provide</w:t>
      </w:r>
      <w:r w:rsidR="00E7517F" w:rsidRPr="00124E6A">
        <w:t xml:space="preserve"> a</w:t>
      </w:r>
      <w:r w:rsidRPr="00124E6A">
        <w:t xml:space="preserve"> controlled stimul</w:t>
      </w:r>
      <w:r w:rsidR="00E7517F" w:rsidRPr="00124E6A">
        <w:t>us</w:t>
      </w:r>
      <w:r w:rsidRPr="00124E6A">
        <w:t xml:space="preserve"> </w:t>
      </w:r>
      <w:r w:rsidR="00E7517F" w:rsidRPr="00124E6A">
        <w:t>for</w:t>
      </w:r>
      <w:r w:rsidR="00960BFC" w:rsidRPr="00124E6A">
        <w:t xml:space="preserve"> evok</w:t>
      </w:r>
      <w:r w:rsidR="00E7517F" w:rsidRPr="00124E6A">
        <w:t>ing</w:t>
      </w:r>
      <w:r w:rsidR="00960BFC" w:rsidRPr="00124E6A">
        <w:t xml:space="preserve"> background activity.</w:t>
      </w:r>
      <w:r w:rsidRPr="00124E6A">
        <w:t xml:space="preserve"> Th</w:t>
      </w:r>
      <w:r w:rsidR="00E7517F" w:rsidRPr="00124E6A">
        <w:t>is</w:t>
      </w:r>
      <w:r w:rsidRPr="00124E6A">
        <w:t xml:space="preserve"> system is shown in Supplementary Figure </w:t>
      </w:r>
      <w:r w:rsidR="00AE1328" w:rsidRPr="00124E6A">
        <w:t>4</w:t>
      </w:r>
      <w:r w:rsidRPr="00124E6A">
        <w:t>.</w:t>
      </w:r>
    </w:p>
    <w:p w14:paraId="73F4EC48" w14:textId="6E7C8C10" w:rsidR="003F4071" w:rsidRPr="003F4071" w:rsidRDefault="003F4071" w:rsidP="00675407">
      <w:pPr>
        <w:pStyle w:val="NormalWeb"/>
        <w:spacing w:after="0" w:line="240" w:lineRule="auto"/>
        <w:jc w:val="both"/>
        <w:rPr>
          <w:i/>
        </w:rPr>
      </w:pPr>
      <w:r w:rsidRPr="003F4071">
        <w:rPr>
          <w:i/>
        </w:rPr>
        <w:t>Memristors</w:t>
      </w:r>
    </w:p>
    <w:p w14:paraId="2741B6BC" w14:textId="0CE3F783" w:rsidR="003F4071" w:rsidRDefault="0098704D" w:rsidP="003F4071">
      <w:pPr>
        <w:pStyle w:val="NormalWeb"/>
        <w:spacing w:line="240" w:lineRule="auto"/>
        <w:jc w:val="both"/>
      </w:pPr>
      <w:r w:rsidRPr="004D33D4">
        <w:t>The memristive synapse set-up consisted of an array of memristive devices positioned inside an ArC memristor characterisation and testing instrument</w:t>
      </w:r>
      <w:r w:rsidR="00407551" w:rsidRPr="00D463DB">
        <w:fldChar w:fldCharType="begin" w:fldLock="1"/>
      </w:r>
      <w:r w:rsidR="00407551">
        <w:instrText xml:space="preserve"> ADDIN ZOTERO_ITEM CSL_CITATION {"citationID":"bkSo4kgW","properties":{"formattedCitation":"\\super 36\\nosupersub{}","plainCitation":"36","noteIndex":0},"citationItems":[{"id":"NjYPbEVM/2hTPrAcM","uris":["http://www.mendeley.com/documents/?uuid=145ac5ba-17b3-45d8-988e-76315941d845"],"uri":["http://www.mendeley.com/documents/?uuid=145ac5ba-17b3-45d8-988e-76315941d845"],"itemData":{"DOI":"10.1109/TED.2015.2433676","ISSN":"0018-9383","abstract":"Selectorless crossbar arrays of resistive randomaccess memory (RRAM), also known as memristors, conduct large sneak currents during operation, which can significantly corrupt the accuracy of cross-point analog resistance (Mt) measurements. In order to mitigate this issue, we have designed, built, and tested a memristor characterization and testing (mCAT) instrument that forces redistribution of sneak currents within the crossbar array, dramatically increasing Mt measurement accuracy. We calibrated the mCAT using a custom-made 32 × 32 discrete resistive crossbar array, and subsequently demonstrated its functionality on solid-state TiO2-x RRAM arrays, on wafer and packaged, of the same size. Our platform can measure standalone Mt in the range of 1 kΩ to 1 MΩ with &lt;;1% error. For our custom resistive crossbar, 90% of devices of the same resistance range were measured with &lt;;10% error. The platform's limitations have been quantified using large-scale nonideal crossbar simulations.","author":[{"dropping-particle":"","family":"Berdan","given":"Radu","non-dropping-particle":"","parse-names":false,"suffix":""},{"dropping-particle":"","family":"Serb","given":"Alexander","non-dropping-particle":"","parse-names":false,"suffix":""},{"dropping-particle":"","family":"Khiat","given":"Ali","non-dropping-particle":"","parse-names":false,"suffix":""},{"dropping-particle":"","family":"Regoutz","given":"Anna","non-dropping-particle":"","parse-names":false,"suffix":""},{"dropping-particle":"","family":"Papavassiliou","given":"Christos","non-dropping-particle":"","parse-names":false,"suffix":""},{"dropping-particle":"","family":"Prodromakis","given":"Themis","non-dropping-particle":"","parse-names":false,"suffix":""}],"container-title":"IEEE Transactions on Electron Devices","id":"ITEM-1","issue":"7","issued":{"date-parts":[["2015","7"]]},"note":"Our paper on an instrument for characterising devices within a crossbar array.","page":"2190-2196","title":"A u-Controller-Based System for Interfacing Selectorless RRAM Crossbar Arrays","title-short":"Electron Devices, IEEE Transactions on","type":"article-journal","volume":"62"}}],"schema":"https://github.com/citation-style-language/schema/raw/master/csl-citation.json"} </w:instrText>
      </w:r>
      <w:r w:rsidR="00407551" w:rsidRPr="00D463DB">
        <w:fldChar w:fldCharType="separate"/>
      </w:r>
      <w:r w:rsidR="00407551" w:rsidRPr="00512609">
        <w:rPr>
          <w:vertAlign w:val="superscript"/>
          <w:lang w:val="en-US"/>
        </w:rPr>
        <w:t>36</w:t>
      </w:r>
      <w:r w:rsidR="00407551" w:rsidRPr="00D463DB">
        <w:fldChar w:fldCharType="end"/>
      </w:r>
      <w:r w:rsidR="00407551" w:rsidRPr="00124E6A">
        <w:t xml:space="preserve"> (Supplementary Figure 5</w:t>
      </w:r>
      <w:r w:rsidR="00407551">
        <w:t xml:space="preserve">. </w:t>
      </w:r>
      <w:r w:rsidRPr="004D33D4">
        <w:t>http:www.arc-instruments.co.uk). The instrument is controlled by a PC, which handles all the communications over UDP; all through a python-based user interface. The software is configured to react to UDP packets carrying information about the firing of either artificial or biol</w:t>
      </w:r>
      <w:r w:rsidR="00B45187">
        <w:t>o</w:t>
      </w:r>
      <w:r w:rsidRPr="004D33D4">
        <w:t>gical neurons (who fired when). Once a packet is received, the ID of the neuron that emitted it and the time of spiking are both retrieved from the packet payload and the neural connectivity matrix (held at the Southampton set-up) is consulted in order to determine which neurons are pre- and which are post-synaptic to the firing cell. Then, if the plasticity conditions are met, the ArC instrument applies programming pulses that cause the memristive synapses to change their resistive states. Importantly, the set-up can control whether LTP- or LTD-type plasticity is to be applied in each case, but once the pulses have been applied it is the device responses that determine the magnitude of the plasticity.</w:t>
      </w:r>
      <w:r w:rsidR="001F3EA5" w:rsidRPr="001F3EA5">
        <w:t xml:space="preserve"> </w:t>
      </w:r>
      <w:r w:rsidR="001F3EA5">
        <w:t>Notably</w:t>
      </w:r>
      <w:r w:rsidR="001F3EA5" w:rsidRPr="00124E6A">
        <w:t xml:space="preserve">, resistivity transitions of the device are non-volatile, they hold over </w:t>
      </w:r>
      <w:r w:rsidR="001F3EA5">
        <w:t>at least hours</w:t>
      </w:r>
      <w:r w:rsidR="001F3EA5" w:rsidRPr="00595812">
        <w:fldChar w:fldCharType="begin" w:fldLock="1"/>
      </w:r>
      <w:r w:rsidR="001F3EA5">
        <w:instrText xml:space="preserve"> ADDIN ZOTERO_ITEM CSL_CITATION {"citationID":"QWCHm1KS","properties":{"formattedCitation":"\\super 30\\nosupersub{}","plainCitation":"30","noteIndex":0},"citationItems":[{"id":"NjYPbEVM/wq0ZEsYU","uris":["http://www.mendeley.com/documents/?uuid=ff3bed6f-655d-38c6-8e1f-022deb74a13a"],"uri":["http://www.mendeley.com/documents/?uuid=ff3bed6f-655d-38c6-8e1f-022deb74a13a"],"itemData":{"DOI":"10.1038/ncomms12611","ISSN":"20411723","abstract":"© The Author(s) 2016. In an increasingly data-rich world the need for developing computing systems that cannot only process, but ideally also interpret big data is becoming continuously more pressing. Brain-inspired concepts have shown great promise towards addressing this need. Here we demonstrate unsupervised learning in a probabilistic neural network that utilizes metal-oxide memristive devices as multi-state synapses. Our approach can be exploited for processing unlabelled data and can adapt to time-varying clusters that underlie incoming data by supporting the capability of reversible unsupervised learning. The pote ntial of this work is showcased through the demonstration of successful learning in the presence of corrupted input data and probabilistic neurons, thus paving the way towards robust big-data processors.","author":[{"dropping-particle":"","family":"Serb","given":"A.","non-dropping-particle":"","parse-names":false,"suffix":""},{"dropping-particle":"","family":"Bill","given":"J.","non-dropping-particle":"","parse-names":false,"suffix":""},{"dropping-particle":"","family":"Khiat","given":"A.","non-dropping-particle":"","parse-names":false,"suffix":""},{"dropping-particle":"","family":"Berdan","given":"R.","non-dropping-particle":"","parse-names":false,"suffix":""},{"dropping-particle":"","family":"Legenstein","given":"R.","non-dropping-particle":"","parse-names":false,"suffix":""},{"dropping-particle":"","family":"Prodromakis","given":"T.","non-dropping-particle":"","parse-names":false,"suffix":""}],"container-title":"Nature Communications","id":"ITEM-1","issued":{"date-parts":[["2016"]]},"title":"Unsupervised learning in probabilistic neural networks with multi-state metal-oxide memristive synapses","type":"article-journal","volume":"7"}}],"schema":"https://github.com/citation-style-language/schema/raw/master/csl-citation.json"} </w:instrText>
      </w:r>
      <w:r w:rsidR="001F3EA5" w:rsidRPr="00595812">
        <w:fldChar w:fldCharType="separate"/>
      </w:r>
      <w:r w:rsidR="001F3EA5" w:rsidRPr="00512609">
        <w:rPr>
          <w:vertAlign w:val="superscript"/>
          <w:lang w:val="en-US"/>
        </w:rPr>
        <w:t>30</w:t>
      </w:r>
      <w:r w:rsidR="001F3EA5" w:rsidRPr="00595812">
        <w:fldChar w:fldCharType="end"/>
      </w:r>
      <w:r w:rsidR="001F3EA5" w:rsidRPr="00124E6A">
        <w:t xml:space="preserve"> as </w:t>
      </w:r>
      <w:r w:rsidR="001F3EA5">
        <w:t xml:space="preserve">also </w:t>
      </w:r>
      <w:r w:rsidR="001F3EA5" w:rsidRPr="00124E6A">
        <w:t>exemplified in our prototype experiment and are therefore fully compatible with typical LTP and LTD time scales of natural synapses.</w:t>
      </w:r>
      <w:r w:rsidRPr="004D33D4">
        <w:t xml:space="preserve"> The system is sustained by a specific methodology for handling timing within the overall network (Zurich, Southampton, Padova). The set-up in Southampton being the node that links Zurich and Padova together, controls the overall handling of time. Under this system, one of the partners (in our case Zurich) is labelled as the ’primary partner’ and all timing information arriving from that partner is treated as a ground truth. Every timing information sent by other partners then has to be related to this ground truth, for example if the primary partner says that neuron 12 fires a spike at time 305, then the secondary partner(s) is informed of this (through Southampton). If then a neuron in the secondary partner set-up fires 5 time units</w:t>
      </w:r>
      <w:r w:rsidR="00981181">
        <w:t xml:space="preserve"> </w:t>
      </w:r>
      <w:r w:rsidRPr="004D33D4">
        <w:t>(as measured by a wall-clock) after being informed of the firing of neuron 12, it emits a packet informing Southampton that e.g. neuron 55 fired at time 31</w:t>
      </w:r>
      <w:r w:rsidR="00531FD8">
        <w:t>0</w:t>
      </w:r>
      <w:r w:rsidRPr="004D33D4">
        <w:t>. This way the relative timing between spikes arriving from the primary partner and the spikes triggered by the secondary partner(s) in response is maintained despite any network delays. The price is that if the secondary partners wish to communicate spikes to the primary partner, network delays for the entire round-trip are then burdening the secondary-to-primary pathway. The details of timing control at each partner site are fairly complicated and constrained by the set-ups at each partner, but all timing information is eventually encoded in an ’absolute time’ record held at Southampton. The rationale behind this design decision was to ensure that at least in the pathway from primary to secondary partner(s) timing control is sufficiently tight to sustain plasticity in the face of network delays.</w:t>
      </w:r>
    </w:p>
    <w:p w14:paraId="2C03C1C2" w14:textId="0632E0D8" w:rsidR="003F4071" w:rsidRPr="003F4071" w:rsidRDefault="003F4071" w:rsidP="003F4071">
      <w:pPr>
        <w:pStyle w:val="NormalWeb"/>
        <w:spacing w:line="240" w:lineRule="auto"/>
        <w:jc w:val="both"/>
        <w:rPr>
          <w:i/>
        </w:rPr>
      </w:pPr>
      <w:r w:rsidRPr="003F4071">
        <w:rPr>
          <w:i/>
        </w:rPr>
        <w:t>Neuronal culture and electrophysiology</w:t>
      </w:r>
    </w:p>
    <w:p w14:paraId="4E609C4E" w14:textId="3E9F44BC" w:rsidR="00ED3694" w:rsidRPr="00124E6A" w:rsidRDefault="000D3920" w:rsidP="00BD63B7">
      <w:pPr>
        <w:pStyle w:val="NormalWeb"/>
        <w:spacing w:after="0" w:line="240" w:lineRule="auto"/>
        <w:jc w:val="both"/>
      </w:pPr>
      <w:r w:rsidRPr="00124E6A">
        <w:lastRenderedPageBreak/>
        <w:t xml:space="preserve">Embryonic (E18) rat hippocampal neurons were plated and cultured on the </w:t>
      </w:r>
      <w:r w:rsidR="00965609">
        <w:t>C</w:t>
      </w:r>
      <w:r w:rsidRPr="00124E6A">
        <w:t>MEA according to procedures described in detail in</w:t>
      </w:r>
      <w:r w:rsidRPr="00D463DB">
        <w:fldChar w:fldCharType="begin" w:fldLock="1"/>
      </w:r>
      <w:r w:rsidR="00512609">
        <w:instrText xml:space="preserve"> ADDIN ZOTERO_ITEM CSL_CITATION {"citationID":"1gAVC2rP","properties":{"formattedCitation":"\\super 37\\nosupersub{}","plainCitation":"37","noteIndex":0},"citationItems":[{"id":"NjYPbEVM/tLm3AdnV","uris":["http://www.mendeley.com/documents/?uuid=e1c20aef-01bd-33e1-a91b-236bb1bd125f"],"uri":["http://www.mendeley.com/documents/?uuid=e1c20aef-01bd-33e1-a91b-236bb1bd125f"],"itemData":{"DOI":"10.1016/S0306-4522(01)00476-6","ISSN":"03064522","author":[{"dropping-particle":"","family":"Antonucci","given":"D.E.","non-dropping-particle":"","parse-names":false,"suffix":""},{"dropping-particle":"","family":"Lim","given":"S.T.","non-dropping-particle":"","parse-names":false,"suffix":""},{"dropping-particle":"","family":"Vassanelli","given":"S.","non-dropping-particle":"","parse-names":false,"suffix":""},{"dropping-particle":"","family":"Trimmer","given":"J.S.","non-dropping-particle":"","parse-names":false,"suffix":""}],"container-title":"Neuroscience","id":"ITEM-1","issue":"1","issued":{"date-parts":[["2001","12"]]},"page":"69-81","title":"Dynamic localization and clustering of dendritic Kv2.1 voltage-dependent potassium channels in developing hippocampal neurons","type":"article-journal","volume":"108"}}],"schema":"https://github.com/citation-style-language/schema/raw/master/csl-citation.json"} </w:instrText>
      </w:r>
      <w:r w:rsidRPr="00D463DB">
        <w:fldChar w:fldCharType="separate"/>
      </w:r>
      <w:r w:rsidR="00512609" w:rsidRPr="00512609">
        <w:rPr>
          <w:vertAlign w:val="superscript"/>
          <w:lang w:val="en-US"/>
        </w:rPr>
        <w:t>37</w:t>
      </w:r>
      <w:r w:rsidRPr="00D463DB">
        <w:fldChar w:fldCharType="end"/>
      </w:r>
      <w:r w:rsidRPr="00124E6A">
        <w:t xml:space="preserve">. Recordings were performed on 8-12 DIV neurons.  The experimental setup in UNIPD (Supplementary Figure </w:t>
      </w:r>
      <w:r w:rsidR="00965609">
        <w:t>1</w:t>
      </w:r>
      <w:r w:rsidRPr="00124E6A">
        <w:t>) enable</w:t>
      </w:r>
      <w:r w:rsidR="00965609">
        <w:t>d</w:t>
      </w:r>
      <w:r w:rsidRPr="00124E6A">
        <w:t xml:space="preserve"> UDP-triggered capacitive stimulation of neurons</w:t>
      </w:r>
      <w:r w:rsidRPr="00D463DB">
        <w:fldChar w:fldCharType="begin" w:fldLock="1"/>
      </w:r>
      <w:r w:rsidR="00512609">
        <w:instrText xml:space="preserve"> ADDIN ZOTERO_ITEM CSL_CITATION {"citationID":"y1cBHEov","properties":{"formattedCitation":"\\super 38\\nosupersub{}","plainCitation":"38","noteIndex":0},"citationItems":[{"id":"NjYPbEVM/aCTZH98E","uris":["http://www.mendeley.com/documents/?uuid=25609b48-c33d-389d-8d87-be65250afe20"],"uri":["http://www.mendeley.com/documents/?uuid=25609b48-c33d-389d-8d87-be65250afe20"],"itemData":{"DOI":"10.1152/jn.90287.2008","ISBN":"0022-3077","ISSN":"0022-3077","PMID":"18463183","abstract":"Reliable extracellular stimulation of neuronal activity is the prerequisite for electrical interfacing of cultured networks and brain slices, as well as for neural implants. Safe stimulation must be achieved without damage to the cells. With respect to a future application of highly integrated semiconductor chips, we present an electrophysiological study of capacitive stimulation of mammalian cells in the geometry of adhesion on an insulated titanium dioxide/silicon electrode. We used HEK293 cells with overexpressed Na(V)1.4 channels and neurons from rat hippocampus. Weak biphasic stimuli of falling and rising voltage ramps were applied in the absence of Faradaic current and electroporation. We recorded the response of the intra- and extracellular voltage and evaluated the concomitant polarization of the attached and free cell membranes. Falling ramps efficiently depolarized the central area of the attached membrane. A transient sodium inward current was activated that gave rise to a weak depolarization of the cell on the order of 1 mV. The depolarization could be enhanced step by step by a train of biphasic stimuli until self-excitation of sodium channels set in. We applied the same protocol to cultured rat neurons and found that pulse trains of weak capacitive stimuli were able to elicit action potentials. Our results provide a basis for safe extracellular stimulation not only for cultured neurons on insulated semiconductor electrodes, but also more generally for metal electrodes in cell culture and brain tissue.","author":[{"dropping-particle":"","family":"Schoen","given":"Ingmar","non-dropping-particle":"","parse-names":false,"suffix":""},{"dropping-particle":"","family":"Fromherz","given":"Peter","non-dropping-particle":"","parse-names":false,"suffix":""}],"container-title":"Journal of Neurophysiology","id":"ITEM-1","issue":"1","issued":{"date-parts":[["2008"]]},"page":"346-57","title":"Extracellular stimulation of mammalian neurons through repetitive activation of Na+ channels by weak capacitive currents on a silicon chip.","type":"article-journal","volume":"100"}}],"schema":"https://github.com/citation-style-language/schema/raw/master/csl-citation.json"} </w:instrText>
      </w:r>
      <w:r w:rsidRPr="00D463DB">
        <w:fldChar w:fldCharType="separate"/>
      </w:r>
      <w:r w:rsidR="00512609" w:rsidRPr="00512609">
        <w:rPr>
          <w:vertAlign w:val="superscript"/>
          <w:lang w:val="en-US"/>
        </w:rPr>
        <w:t>38</w:t>
      </w:r>
      <w:r w:rsidRPr="00D463DB">
        <w:fldChar w:fldCharType="end"/>
      </w:r>
      <w:r w:rsidRPr="00124E6A">
        <w:t xml:space="preserve"> while simultaneously recording and communicating via UDP the occurrence of </w:t>
      </w:r>
      <w:r w:rsidR="00965609">
        <w:t>depolari</w:t>
      </w:r>
      <w:r w:rsidR="00802171">
        <w:t>s</w:t>
      </w:r>
      <w:r w:rsidR="00965609">
        <w:t>ations that were</w:t>
      </w:r>
      <w:r w:rsidRPr="00124E6A">
        <w:t xml:space="preserve"> </w:t>
      </w:r>
      <w:r w:rsidR="00965609">
        <w:t>measured</w:t>
      </w:r>
      <w:r w:rsidRPr="00124E6A">
        <w:t xml:space="preserve"> by patch</w:t>
      </w:r>
      <w:r w:rsidR="00965609">
        <w:t>-</w:t>
      </w:r>
      <w:r w:rsidRPr="00124E6A">
        <w:t xml:space="preserve">clamp </w:t>
      </w:r>
      <w:r w:rsidR="00965609">
        <w:t>whole-cell recording</w:t>
      </w:r>
      <w:r w:rsidRPr="00124E6A">
        <w:t xml:space="preserve">. The </w:t>
      </w:r>
      <w:r w:rsidR="00965609">
        <w:t>C</w:t>
      </w:r>
      <w:r w:rsidRPr="00124E6A">
        <w:t xml:space="preserve">MEA </w:t>
      </w:r>
      <w:r w:rsidR="00965609">
        <w:t>(</w:t>
      </w:r>
      <w:r w:rsidR="00965609" w:rsidRPr="00124E6A">
        <w:t>20</w:t>
      </w:r>
      <w:r w:rsidR="00965609">
        <w:t xml:space="preserve"> </w:t>
      </w:r>
      <w:r w:rsidR="00965609" w:rsidRPr="00124E6A">
        <w:t>x</w:t>
      </w:r>
      <w:r w:rsidR="00965609">
        <w:t xml:space="preserve"> </w:t>
      </w:r>
      <w:r w:rsidR="00965609" w:rsidRPr="00124E6A">
        <w:t>20 independent T</w:t>
      </w:r>
      <w:r w:rsidR="00965609" w:rsidRPr="002A43E9">
        <w:t>i</w:t>
      </w:r>
      <w:r w:rsidR="00965609" w:rsidRPr="00124E6A">
        <w:t>O</w:t>
      </w:r>
      <w:r w:rsidR="00965609" w:rsidRPr="00965609">
        <w:rPr>
          <w:vertAlign w:val="subscript"/>
        </w:rPr>
        <w:t>2</w:t>
      </w:r>
      <w:r w:rsidR="00965609" w:rsidRPr="00124E6A">
        <w:t xml:space="preserve"> capacitors, each one </w:t>
      </w:r>
      <w:r w:rsidR="00965609">
        <w:t>of</w:t>
      </w:r>
      <w:r w:rsidR="00965609" w:rsidRPr="00124E6A">
        <w:t xml:space="preserve"> area 50 x 50 µm</w:t>
      </w:r>
      <w:r w:rsidR="00965609" w:rsidRPr="00124E6A">
        <w:rPr>
          <w:vertAlign w:val="superscript"/>
        </w:rPr>
        <w:t>2</w:t>
      </w:r>
      <w:r w:rsidR="00965609">
        <w:t>) wa</w:t>
      </w:r>
      <w:r w:rsidRPr="00124E6A">
        <w:t xml:space="preserve">s controlled by a dedicated stimulation board and all the connections to partners, </w:t>
      </w:r>
      <w:r w:rsidR="00D8778F" w:rsidRPr="00124E6A">
        <w:t>S</w:t>
      </w:r>
      <w:r w:rsidR="00D8778F">
        <w:t xml:space="preserve">outhampton </w:t>
      </w:r>
      <w:r w:rsidRPr="00124E6A">
        <w:t xml:space="preserve">and </w:t>
      </w:r>
      <w:r w:rsidR="00CA209B" w:rsidRPr="00124E6A">
        <w:t>Z</w:t>
      </w:r>
      <w:r w:rsidR="00CA209B">
        <w:t>urich</w:t>
      </w:r>
      <w:r w:rsidRPr="00124E6A">
        <w:t xml:space="preserve">, </w:t>
      </w:r>
      <w:r w:rsidR="00965609">
        <w:t>were</w:t>
      </w:r>
      <w:r w:rsidRPr="00124E6A">
        <w:t xml:space="preserve"> managed by a PC running a LabVIEW</w:t>
      </w:r>
      <w:r w:rsidR="00DB45BF">
        <w:t>-</w:t>
      </w:r>
      <w:r w:rsidRPr="00124E6A">
        <w:t>based software</w:t>
      </w:r>
      <w:r w:rsidR="00965609">
        <w:t xml:space="preserve"> (</w:t>
      </w:r>
      <w:r w:rsidR="00965609" w:rsidRPr="00124E6A">
        <w:t>National Instruments Corp, Austin, TX, USA</w:t>
      </w:r>
      <w:r w:rsidR="00965609">
        <w:t>)</w:t>
      </w:r>
      <w:r w:rsidRPr="00124E6A">
        <w:t xml:space="preserve">. The stimulation protocol </w:t>
      </w:r>
      <w:r w:rsidR="008341D1">
        <w:t>was derived from</w:t>
      </w:r>
      <w:r w:rsidRPr="00D463DB">
        <w:fldChar w:fldCharType="begin" w:fldLock="1"/>
      </w:r>
      <w:r w:rsidR="00512609">
        <w:instrText xml:space="preserve"> ADDIN ZOTERO_ITEM CSL_CITATION {"citationID":"y6aDzRSs","properties":{"formattedCitation":"\\super 38\\nosupersub{}","plainCitation":"38","noteIndex":0},"citationItems":[{"id":"NjYPbEVM/aCTZH98E","uris":["http://www.mendeley.com/documents/?uuid=25609b48-c33d-389d-8d87-be65250afe20"],"uri":["http://www.mendeley.com/documents/?uuid=25609b48-c33d-389d-8d87-be65250afe20"],"itemData":{"DOI":"10.1152/jn.90287.2008","ISBN":"0022-3077","ISSN":"0022-3077","PMID":"18463183","abstract":"Reliable extracellular stimulation of neuronal activity is the prerequisite for electrical interfacing of cultured networks and brain slices, as well as for neural implants. Safe stimulation must be achieved without damage to the cells. With respect to a future application of highly integrated semiconductor chips, we present an electrophysiological study of capacitive stimulation of mammalian cells in the geometry of adhesion on an insulated titanium dioxide/silicon electrode. We used HEK293 cells with overexpressed Na(V)1.4 channels and neurons from rat hippocampus. Weak biphasic stimuli of falling and rising voltage ramps were applied in the absence of Faradaic current and electroporation. We recorded the response of the intra- and extracellular voltage and evaluated the concomitant polarization of the attached and free cell membranes. Falling ramps efficiently depolarized the central area of the attached membrane. A transient sodium inward current was activated that gave rise to a weak depolarization of the cell on the order of 1 mV. The depolarization could be enhanced step by step by a train of biphasic stimuli until self-excitation of sodium channels set in. We applied the same protocol to cultured rat neurons and found that pulse trains of weak capacitive stimuli were able to elicit action potentials. Our results provide a basis for safe extracellular stimulation not only for cultured neurons on insulated semiconductor electrodes, but also more generally for metal electrodes in cell culture and brain tissue.","author":[{"dropping-particle":"","family":"Schoen","given":"Ingmar","non-dropping-particle":"","parse-names":false,"suffix":""},{"dropping-particle":"","family":"Fromherz","given":"Peter","non-dropping-particle":"","parse-names":false,"suffix":""}],"container-title":"Journal of Neurophysiology","id":"ITEM-1","issue":"1","issued":{"date-parts":[["2008"]]},"page":"346-57","title":"Extracellular stimulation of mammalian neurons through repetitive activation of Na+ channels by weak capacitive currents on a silicon chip.","type":"article-journal","volume":"100"}}],"schema":"https://github.com/citation-style-language/schema/raw/master/csl-citation.json"} </w:instrText>
      </w:r>
      <w:r w:rsidRPr="00D463DB">
        <w:fldChar w:fldCharType="separate"/>
      </w:r>
      <w:r w:rsidR="00512609" w:rsidRPr="00512609">
        <w:rPr>
          <w:vertAlign w:val="superscript"/>
          <w:lang w:val="en-US"/>
        </w:rPr>
        <w:t>38</w:t>
      </w:r>
      <w:r w:rsidRPr="00D463DB">
        <w:fldChar w:fldCharType="end"/>
      </w:r>
      <w:r w:rsidRPr="00124E6A">
        <w:t xml:space="preserve"> and further optimized for non-invasive </w:t>
      </w:r>
      <w:r w:rsidR="008341D1">
        <w:t>adjustable</w:t>
      </w:r>
      <w:r w:rsidRPr="00124E6A">
        <w:t xml:space="preserve"> stimulation of the </w:t>
      </w:r>
      <w:r w:rsidR="008341D1">
        <w:t>neurons</w:t>
      </w:r>
      <w:r w:rsidRPr="00124E6A">
        <w:t xml:space="preserve">. In brief, capacitive stimulation </w:t>
      </w:r>
      <w:r w:rsidR="008341D1">
        <w:t xml:space="preserve">was adjusted to the memristor’s resistance (i.e. the synaptor weight) </w:t>
      </w:r>
      <w:r w:rsidRPr="00124E6A">
        <w:t xml:space="preserve">by varying the repetition number of appropriate stimulation waveforms (Supplementary Figure </w:t>
      </w:r>
      <w:r w:rsidR="008341D1">
        <w:t>1</w:t>
      </w:r>
      <w:r w:rsidRPr="00124E6A">
        <w:t>).Patch-Clamp recordings were performed in whole-cell current-clamp configuration using an Axopatch 200B amplifier (Molecular Devices, USA) connected to the PC through a BNC-2110 Shielded Connector Block (National Instruments Corp, Austin, TX, USA) along with a PCI-6259 PCI Card (National Instruments Corp, Austin, TX, USA). WinWCP (Strathclyde Electrophysiology Software, University of Strathclyde, Glasgow, UK) was used for data acquisition. Micropipettes were pulled from borosilicate glass capillaries (GB150T-10, Science Products GmbH, Hofheim, Germany) using a P-97 Flaming/Brown Micropipette Puller (Sutter Instruments Corp., Novato, CA, USA). Intracellular pipette solution and extracellular solution used during the experiments were respectively (in mM): 6.0 KCl, 120 K gluconate, 10 HEPES, 3.0 EGTA, 5 MgATP, 20 Sucrose (adjusted to pH 7.3 with 1N KOH); 135.0 NaCl, 5.4 KCl, 1.0 MgCl2, 1.8 CaCl2, 10.0 Glucose, 5.0 HEPES (adjusted to pH 7.4 with 1N NaOH). Digit</w:t>
      </w:r>
      <w:r w:rsidR="004B165D">
        <w:t>is</w:t>
      </w:r>
      <w:r w:rsidRPr="00124E6A">
        <w:t>ed recordings were analysed by a custom LabVIEW software running on the PC, allowing detection and discrimination of firing and EPSP activity through a thresholding approach.</w:t>
      </w:r>
    </w:p>
    <w:p w14:paraId="6B594815" w14:textId="77777777" w:rsidR="007A26ED" w:rsidRPr="00124E6A" w:rsidRDefault="00ED3694">
      <w:pPr>
        <w:pStyle w:val="NormalWeb"/>
        <w:spacing w:after="0" w:line="240" w:lineRule="auto"/>
        <w:jc w:val="both"/>
        <w:rPr>
          <w:b/>
          <w:bCs/>
        </w:rPr>
      </w:pPr>
      <w:r w:rsidRPr="00124E6A">
        <w:rPr>
          <w:b/>
          <w:bCs/>
        </w:rPr>
        <w:t>Author contributions</w:t>
      </w:r>
    </w:p>
    <w:p w14:paraId="5B2F2F1C" w14:textId="006EBB86" w:rsidR="0096688C" w:rsidRDefault="009559D7" w:rsidP="00BD63B7">
      <w:pPr>
        <w:pStyle w:val="NormalWeb"/>
        <w:spacing w:after="0" w:line="240" w:lineRule="auto"/>
        <w:jc w:val="both"/>
      </w:pPr>
      <w:r w:rsidRPr="00124E6A">
        <w:t>The experiments were jointly conceived by TP</w:t>
      </w:r>
      <w:r w:rsidR="00A83F55" w:rsidRPr="00124E6A">
        <w:t>, SV and GI, who share senior authorship</w:t>
      </w:r>
      <w:r w:rsidRPr="00124E6A">
        <w:t xml:space="preserve">. </w:t>
      </w:r>
      <w:r w:rsidR="007A26ED" w:rsidRPr="00124E6A">
        <w:t>The experiments were jointly designed and ran by AS, AC, RG</w:t>
      </w:r>
      <w:r w:rsidR="00A83F55" w:rsidRPr="00124E6A">
        <w:t>, who are acknowledged as shared first authors</w:t>
      </w:r>
      <w:r w:rsidR="007A26ED" w:rsidRPr="00124E6A">
        <w:t xml:space="preserve">. AK manufactured the memristive devices. FR and MR assisted with the biological system set-up and operation. </w:t>
      </w:r>
      <w:r w:rsidR="002245D5">
        <w:t xml:space="preserve">MM cultured neurons on chips. </w:t>
      </w:r>
      <w:r w:rsidR="007A26ED" w:rsidRPr="00124E6A">
        <w:t>CM provided valuable feedback and guidance during the write-up of the paper. The paper was jointly written by all co-authors.</w:t>
      </w:r>
    </w:p>
    <w:p w14:paraId="265BC919" w14:textId="77777777" w:rsidR="00665F10" w:rsidRPr="00665F10" w:rsidRDefault="00665F10" w:rsidP="00665F10">
      <w:pPr>
        <w:pStyle w:val="NormalWeb"/>
        <w:spacing w:after="0" w:line="240" w:lineRule="auto"/>
        <w:jc w:val="both"/>
        <w:rPr>
          <w:b/>
          <w:bCs/>
        </w:rPr>
      </w:pPr>
      <w:r w:rsidRPr="00665F10">
        <w:rPr>
          <w:b/>
          <w:bCs/>
        </w:rPr>
        <w:t>Competing interests</w:t>
      </w:r>
    </w:p>
    <w:p w14:paraId="331CC0AC" w14:textId="2A3E92AF" w:rsidR="00665F10" w:rsidRPr="00124E6A" w:rsidRDefault="00665F10" w:rsidP="00665F10">
      <w:pPr>
        <w:pStyle w:val="NormalWeb"/>
        <w:spacing w:after="0" w:line="240" w:lineRule="auto"/>
        <w:jc w:val="both"/>
      </w:pPr>
      <w:r>
        <w:t>The authors declare that they have no competing interests.</w:t>
      </w:r>
    </w:p>
    <w:p w14:paraId="3C2F2B26" w14:textId="77777777" w:rsidR="001B18CA" w:rsidRPr="00124E6A" w:rsidRDefault="00B552A0">
      <w:pPr>
        <w:pStyle w:val="NormalWeb"/>
        <w:spacing w:after="0" w:line="240" w:lineRule="auto"/>
        <w:jc w:val="both"/>
        <w:rPr>
          <w:b/>
          <w:bCs/>
        </w:rPr>
      </w:pPr>
      <w:r w:rsidRPr="00124E6A">
        <w:rPr>
          <w:b/>
          <w:bCs/>
        </w:rPr>
        <w:t>References</w:t>
      </w:r>
    </w:p>
    <w:p w14:paraId="1A238802" w14:textId="77777777" w:rsidR="00512609" w:rsidRPr="00A842AE" w:rsidRDefault="00756496" w:rsidP="002A43E9">
      <w:pPr>
        <w:pStyle w:val="Bibliography"/>
        <w:rPr>
          <w:lang w:val="en-US"/>
        </w:rPr>
      </w:pPr>
      <w:r w:rsidRPr="00D463DB">
        <w:rPr>
          <w:bCs/>
          <w:lang w:val="fr-FR"/>
        </w:rPr>
        <w:fldChar w:fldCharType="begin" w:fldLock="1"/>
      </w:r>
      <w:r w:rsidR="00FC3BD0">
        <w:rPr>
          <w:lang w:val="fr-FR"/>
        </w:rPr>
        <w:instrText xml:space="preserve"> ADDIN ZOTERO_BIBL {"uncited":[],"omitted":[],"custom":[]} CSL_BIBLIOGRAPHY </w:instrText>
      </w:r>
      <w:r w:rsidRPr="00D463DB">
        <w:rPr>
          <w:bCs/>
          <w:lang w:val="fr-FR"/>
        </w:rPr>
        <w:fldChar w:fldCharType="separate"/>
      </w:r>
      <w:r w:rsidR="00512609" w:rsidRPr="00512609">
        <w:rPr>
          <w:lang w:val="en-US"/>
        </w:rPr>
        <w:t>1.</w:t>
      </w:r>
      <w:r w:rsidR="00512609" w:rsidRPr="00512609">
        <w:rPr>
          <w:lang w:val="en-US"/>
        </w:rPr>
        <w:tab/>
        <w:t xml:space="preserve">O’Doherty, J. E. </w:t>
      </w:r>
      <w:r w:rsidR="00512609" w:rsidRPr="00512609">
        <w:rPr>
          <w:i/>
          <w:iCs/>
          <w:lang w:val="en-US"/>
        </w:rPr>
        <w:t>et al.</w:t>
      </w:r>
      <w:r w:rsidR="00512609" w:rsidRPr="00B57AE8">
        <w:rPr>
          <w:lang w:val="en-US"/>
        </w:rPr>
        <w:t xml:space="preserve"> Active tactile exploration using a brain–machine–brain interface. </w:t>
      </w:r>
      <w:r w:rsidR="00512609" w:rsidRPr="00B57AE8">
        <w:rPr>
          <w:i/>
          <w:iCs/>
          <w:lang w:val="en-US"/>
        </w:rPr>
        <w:t>Nature</w:t>
      </w:r>
      <w:r w:rsidR="00512609" w:rsidRPr="00EA2C7B">
        <w:rPr>
          <w:lang w:val="en-US"/>
        </w:rPr>
        <w:t xml:space="preserve"> </w:t>
      </w:r>
      <w:r w:rsidR="00512609" w:rsidRPr="00A842AE">
        <w:rPr>
          <w:b/>
          <w:bCs/>
          <w:lang w:val="en-US"/>
        </w:rPr>
        <w:t>479</w:t>
      </w:r>
      <w:r w:rsidR="00512609" w:rsidRPr="00A842AE">
        <w:rPr>
          <w:lang w:val="en-US"/>
        </w:rPr>
        <w:t>, 228–231 (2011).</w:t>
      </w:r>
    </w:p>
    <w:p w14:paraId="60256667" w14:textId="77777777" w:rsidR="00512609" w:rsidRPr="00B00982" w:rsidRDefault="00512609" w:rsidP="002A43E9">
      <w:pPr>
        <w:pStyle w:val="Bibliography"/>
        <w:rPr>
          <w:lang w:val="en-US"/>
        </w:rPr>
      </w:pPr>
      <w:r w:rsidRPr="00893983">
        <w:rPr>
          <w:lang w:val="en-US"/>
        </w:rPr>
        <w:t>2.</w:t>
      </w:r>
      <w:r w:rsidRPr="00893983">
        <w:rPr>
          <w:lang w:val="en-US"/>
        </w:rPr>
        <w:tab/>
        <w:t>Hampson, R. E</w:t>
      </w:r>
      <w:r w:rsidRPr="00B00982">
        <w:rPr>
          <w:lang w:val="en-US"/>
        </w:rPr>
        <w:t xml:space="preserve">. </w:t>
      </w:r>
      <w:r w:rsidRPr="00B00982">
        <w:rPr>
          <w:i/>
          <w:iCs/>
          <w:lang w:val="en-US"/>
        </w:rPr>
        <w:t>et al.</w:t>
      </w:r>
      <w:r w:rsidRPr="00B00982">
        <w:rPr>
          <w:lang w:val="en-US"/>
        </w:rPr>
        <w:t xml:space="preserve"> Developing a hippocampal neural prosthetic to facilitate human memory encoding and recall. </w:t>
      </w:r>
      <w:r w:rsidRPr="00B00982">
        <w:rPr>
          <w:i/>
          <w:iCs/>
          <w:lang w:val="en-US"/>
        </w:rPr>
        <w:t>J. Neural Eng.</w:t>
      </w:r>
      <w:r w:rsidRPr="00B00982">
        <w:rPr>
          <w:lang w:val="en-US"/>
        </w:rPr>
        <w:t xml:space="preserve"> </w:t>
      </w:r>
      <w:r w:rsidRPr="00B00982">
        <w:rPr>
          <w:b/>
          <w:bCs/>
          <w:lang w:val="en-US"/>
        </w:rPr>
        <w:t>15</w:t>
      </w:r>
      <w:r w:rsidRPr="00B00982">
        <w:rPr>
          <w:lang w:val="en-US"/>
        </w:rPr>
        <w:t>, 036014 (2018).</w:t>
      </w:r>
    </w:p>
    <w:p w14:paraId="15D667AB" w14:textId="77777777" w:rsidR="00512609" w:rsidRPr="00B00982" w:rsidRDefault="00512609" w:rsidP="002A43E9">
      <w:pPr>
        <w:pStyle w:val="Bibliography"/>
        <w:rPr>
          <w:lang w:val="en-US"/>
        </w:rPr>
      </w:pPr>
      <w:r w:rsidRPr="00B00982">
        <w:rPr>
          <w:lang w:val="en-US"/>
        </w:rPr>
        <w:t>3.</w:t>
      </w:r>
      <w:r w:rsidRPr="00B00982">
        <w:rPr>
          <w:lang w:val="en-US"/>
        </w:rPr>
        <w:tab/>
        <w:t xml:space="preserve">Thakor, N. V. Translating the Brain-Machine Interface. </w:t>
      </w:r>
      <w:r w:rsidRPr="00B00982">
        <w:rPr>
          <w:i/>
          <w:iCs/>
          <w:lang w:val="en-US"/>
        </w:rPr>
        <w:t>Sci. Transl. Med.</w:t>
      </w:r>
      <w:r w:rsidRPr="00B00982">
        <w:rPr>
          <w:lang w:val="en-US"/>
        </w:rPr>
        <w:t xml:space="preserve"> </w:t>
      </w:r>
      <w:r w:rsidRPr="00B00982">
        <w:rPr>
          <w:b/>
          <w:bCs/>
          <w:lang w:val="en-US"/>
        </w:rPr>
        <w:t>5</w:t>
      </w:r>
      <w:r w:rsidRPr="00B00982">
        <w:rPr>
          <w:lang w:val="en-US"/>
        </w:rPr>
        <w:t>, 210ps17-210ps17 (2013).</w:t>
      </w:r>
    </w:p>
    <w:p w14:paraId="5D53D453" w14:textId="77777777" w:rsidR="00512609" w:rsidRPr="00B00982" w:rsidRDefault="00512609" w:rsidP="002A43E9">
      <w:pPr>
        <w:pStyle w:val="Bibliography"/>
        <w:rPr>
          <w:lang w:val="en-US"/>
        </w:rPr>
      </w:pPr>
      <w:r w:rsidRPr="00B00982">
        <w:rPr>
          <w:lang w:val="en-US"/>
        </w:rPr>
        <w:t>4.</w:t>
      </w:r>
      <w:r w:rsidRPr="00B00982">
        <w:rPr>
          <w:lang w:val="en-US"/>
        </w:rPr>
        <w:tab/>
        <w:t xml:space="preserve">Mead, C. Neuromorphic electronic systems. </w:t>
      </w:r>
      <w:r w:rsidRPr="00B00982">
        <w:rPr>
          <w:i/>
          <w:iCs/>
          <w:lang w:val="en-US"/>
        </w:rPr>
        <w:t>Proc. IEEE</w:t>
      </w:r>
      <w:r w:rsidRPr="00B00982">
        <w:rPr>
          <w:lang w:val="en-US"/>
        </w:rPr>
        <w:t xml:space="preserve"> </w:t>
      </w:r>
      <w:r w:rsidRPr="00B00982">
        <w:rPr>
          <w:b/>
          <w:bCs/>
          <w:lang w:val="en-US"/>
        </w:rPr>
        <w:t>78</w:t>
      </w:r>
      <w:r w:rsidRPr="00B00982">
        <w:rPr>
          <w:lang w:val="en-US"/>
        </w:rPr>
        <w:t>, 1629–1636 (1990).</w:t>
      </w:r>
    </w:p>
    <w:p w14:paraId="74055FBF" w14:textId="77777777" w:rsidR="00512609" w:rsidRPr="00B00982" w:rsidRDefault="00512609" w:rsidP="002A43E9">
      <w:pPr>
        <w:pStyle w:val="Bibliography"/>
        <w:rPr>
          <w:lang w:val="en-US"/>
        </w:rPr>
      </w:pPr>
      <w:r w:rsidRPr="00B00982">
        <w:rPr>
          <w:lang w:val="en-US"/>
        </w:rPr>
        <w:lastRenderedPageBreak/>
        <w:t>5.</w:t>
      </w:r>
      <w:r w:rsidRPr="00B00982">
        <w:rPr>
          <w:lang w:val="en-US"/>
        </w:rPr>
        <w:tab/>
        <w:t xml:space="preserve">Vassanelli, S. &amp; Mahmud, M. Trends and Challenges in Neuroengineering: Toward “Intelligent” Neuroprostheses through Brain-“Brain Inspired Systems” Communication. </w:t>
      </w:r>
      <w:r w:rsidRPr="00B00982">
        <w:rPr>
          <w:i/>
          <w:iCs/>
          <w:lang w:val="en-US"/>
        </w:rPr>
        <w:t>Front. Neurosci.</w:t>
      </w:r>
      <w:r w:rsidRPr="00B00982">
        <w:rPr>
          <w:lang w:val="en-US"/>
        </w:rPr>
        <w:t xml:space="preserve"> </w:t>
      </w:r>
      <w:r w:rsidRPr="00B00982">
        <w:rPr>
          <w:b/>
          <w:bCs/>
          <w:lang w:val="en-US"/>
        </w:rPr>
        <w:t>10</w:t>
      </w:r>
      <w:r w:rsidRPr="00B00982">
        <w:rPr>
          <w:lang w:val="en-US"/>
        </w:rPr>
        <w:t>, (2016).</w:t>
      </w:r>
    </w:p>
    <w:p w14:paraId="0D371C4C" w14:textId="77777777" w:rsidR="00512609" w:rsidRPr="00B00982" w:rsidRDefault="00512609" w:rsidP="002A43E9">
      <w:pPr>
        <w:pStyle w:val="Bibliography"/>
        <w:rPr>
          <w:lang w:val="en-US"/>
        </w:rPr>
      </w:pPr>
      <w:r w:rsidRPr="00B00982">
        <w:rPr>
          <w:lang w:val="en-US"/>
        </w:rPr>
        <w:t>6.</w:t>
      </w:r>
      <w:r w:rsidRPr="00B00982">
        <w:rPr>
          <w:lang w:val="en-US"/>
        </w:rPr>
        <w:tab/>
        <w:t xml:space="preserve">Boi, F. </w:t>
      </w:r>
      <w:r w:rsidRPr="00B00982">
        <w:rPr>
          <w:i/>
          <w:iCs/>
          <w:lang w:val="en-US"/>
        </w:rPr>
        <w:t>et al.</w:t>
      </w:r>
      <w:r w:rsidRPr="00B00982">
        <w:rPr>
          <w:lang w:val="en-US"/>
        </w:rPr>
        <w:t xml:space="preserve"> A Bidirectional Brain-Machine Interface Featuring a Neuromorphic Hardware Decoder. </w:t>
      </w:r>
      <w:r w:rsidRPr="00B00982">
        <w:rPr>
          <w:i/>
          <w:iCs/>
          <w:lang w:val="en-US"/>
        </w:rPr>
        <w:t>Front. Neurosci.</w:t>
      </w:r>
      <w:r w:rsidRPr="00B00982">
        <w:rPr>
          <w:lang w:val="en-US"/>
        </w:rPr>
        <w:t xml:space="preserve"> </w:t>
      </w:r>
      <w:r w:rsidRPr="00B00982">
        <w:rPr>
          <w:b/>
          <w:bCs/>
          <w:lang w:val="en-US"/>
        </w:rPr>
        <w:t>10</w:t>
      </w:r>
      <w:r w:rsidRPr="00B00982">
        <w:rPr>
          <w:lang w:val="en-US"/>
        </w:rPr>
        <w:t>, (2016).</w:t>
      </w:r>
    </w:p>
    <w:p w14:paraId="16455778" w14:textId="5CB3B7DA" w:rsidR="00512609" w:rsidRPr="00B00982" w:rsidRDefault="00512609" w:rsidP="002A43E9">
      <w:pPr>
        <w:pStyle w:val="Bibliography"/>
        <w:rPr>
          <w:lang w:val="en-US"/>
        </w:rPr>
      </w:pPr>
      <w:r w:rsidRPr="00B00982">
        <w:rPr>
          <w:lang w:val="en-US"/>
        </w:rPr>
        <w:t>7.</w:t>
      </w:r>
      <w:r w:rsidRPr="00B00982">
        <w:rPr>
          <w:lang w:val="en-US"/>
        </w:rPr>
        <w:tab/>
        <w:t xml:space="preserve">Wei, S. L. </w:t>
      </w:r>
      <w:r w:rsidRPr="00B00982">
        <w:rPr>
          <w:i/>
          <w:iCs/>
          <w:lang w:val="en-US"/>
        </w:rPr>
        <w:t>et al.</w:t>
      </w:r>
      <w:r w:rsidRPr="00B00982">
        <w:rPr>
          <w:lang w:val="en-US"/>
        </w:rPr>
        <w:t xml:space="preserve"> Emulating long-term synaptic dynamics with memristive devices.</w:t>
      </w:r>
      <w:r w:rsidR="0021219F">
        <w:rPr>
          <w:lang w:val="en-US"/>
        </w:rPr>
        <w:t xml:space="preserve"> </w:t>
      </w:r>
      <w:r w:rsidR="0021219F">
        <w:rPr>
          <w:i/>
          <w:lang w:val="en-US"/>
        </w:rPr>
        <w:t>ArXiV</w:t>
      </w:r>
      <w:r w:rsidR="0021219F" w:rsidRPr="0021219F">
        <w:rPr>
          <w:i/>
          <w:lang w:val="en-US"/>
        </w:rPr>
        <w:t>.</w:t>
      </w:r>
      <w:r w:rsidR="0021219F">
        <w:rPr>
          <w:lang w:val="en-US"/>
        </w:rPr>
        <w:t xml:space="preserve"> </w:t>
      </w:r>
      <w:r w:rsidR="0021219F">
        <w:rPr>
          <w:b/>
          <w:lang w:val="en-US"/>
        </w:rPr>
        <w:t>1509.01998</w:t>
      </w:r>
      <w:r w:rsidR="0021219F">
        <w:rPr>
          <w:lang w:val="en-US"/>
        </w:rPr>
        <w:t>,</w:t>
      </w:r>
      <w:r w:rsidRPr="00B00982">
        <w:rPr>
          <w:lang w:val="en-US"/>
        </w:rPr>
        <w:t xml:space="preserve"> (2015).</w:t>
      </w:r>
    </w:p>
    <w:p w14:paraId="7D39517C" w14:textId="2B5E7B78" w:rsidR="00512609" w:rsidRPr="00B00982" w:rsidRDefault="00512609" w:rsidP="002A43E9">
      <w:pPr>
        <w:pStyle w:val="Bibliography"/>
        <w:rPr>
          <w:lang w:val="en-US"/>
        </w:rPr>
      </w:pPr>
      <w:r w:rsidRPr="00B00982">
        <w:rPr>
          <w:lang w:val="en-US"/>
        </w:rPr>
        <w:t>8.</w:t>
      </w:r>
      <w:r w:rsidRPr="00B00982">
        <w:rPr>
          <w:lang w:val="en-US"/>
        </w:rPr>
        <w:tab/>
        <w:t xml:space="preserve">Berdan, R. </w:t>
      </w:r>
      <w:r w:rsidRPr="00B00982">
        <w:rPr>
          <w:i/>
          <w:iCs/>
          <w:lang w:val="en-US"/>
        </w:rPr>
        <w:t>et al.</w:t>
      </w:r>
      <w:r w:rsidRPr="00B00982">
        <w:rPr>
          <w:lang w:val="en-US"/>
        </w:rPr>
        <w:t xml:space="preserve"> Emulating short-term synaptic dyna</w:t>
      </w:r>
      <w:r w:rsidR="0021219F">
        <w:rPr>
          <w:lang w:val="en-US"/>
        </w:rPr>
        <w:t xml:space="preserve">mics with memristive devices. </w:t>
      </w:r>
      <w:r w:rsidR="0021219F" w:rsidRPr="0021219F">
        <w:rPr>
          <w:i/>
          <w:lang w:val="en-US"/>
        </w:rPr>
        <w:t>Scientific reports.</w:t>
      </w:r>
      <w:r w:rsidR="0021219F">
        <w:rPr>
          <w:lang w:val="en-US"/>
        </w:rPr>
        <w:t xml:space="preserve"> </w:t>
      </w:r>
      <w:r w:rsidR="0021219F">
        <w:rPr>
          <w:b/>
          <w:lang w:val="en-US"/>
        </w:rPr>
        <w:t>6</w:t>
      </w:r>
      <w:r w:rsidR="0021219F">
        <w:rPr>
          <w:b/>
          <w:lang w:val="en-US"/>
        </w:rPr>
        <w:t>,</w:t>
      </w:r>
      <w:r w:rsidRPr="00B00982">
        <w:rPr>
          <w:lang w:val="en-US"/>
        </w:rPr>
        <w:t xml:space="preserve"> (2015).</w:t>
      </w:r>
    </w:p>
    <w:p w14:paraId="1AF7F969" w14:textId="77777777" w:rsidR="00512609" w:rsidRPr="00B00982" w:rsidRDefault="00512609" w:rsidP="002A43E9">
      <w:pPr>
        <w:pStyle w:val="Bibliography"/>
        <w:rPr>
          <w:lang w:val="en-US"/>
        </w:rPr>
      </w:pPr>
      <w:r w:rsidRPr="00B00982">
        <w:rPr>
          <w:lang w:val="en-US"/>
        </w:rPr>
        <w:t>9.</w:t>
      </w:r>
      <w:r w:rsidRPr="00B00982">
        <w:rPr>
          <w:lang w:val="en-US"/>
        </w:rPr>
        <w:tab/>
        <w:t xml:space="preserve">Burr, G. W. </w:t>
      </w:r>
      <w:r w:rsidRPr="00B00982">
        <w:rPr>
          <w:i/>
          <w:iCs/>
          <w:lang w:val="en-US"/>
        </w:rPr>
        <w:t>et al.</w:t>
      </w:r>
      <w:r w:rsidRPr="00B00982">
        <w:rPr>
          <w:lang w:val="en-US"/>
        </w:rPr>
        <w:t xml:space="preserve"> Experimental Demonstration and Tolerancing of a Large-Scale Neural Network (165 000 Synapses) Using Phase-Change Memory as the Synaptic Weight Element. </w:t>
      </w:r>
      <w:r w:rsidRPr="00B00982">
        <w:rPr>
          <w:i/>
          <w:iCs/>
          <w:lang w:val="en-US"/>
        </w:rPr>
        <w:t>IEEE Trans. Electron Devices</w:t>
      </w:r>
      <w:r w:rsidRPr="00B00982">
        <w:rPr>
          <w:lang w:val="en-US"/>
        </w:rPr>
        <w:t xml:space="preserve"> </w:t>
      </w:r>
      <w:r w:rsidRPr="00B00982">
        <w:rPr>
          <w:b/>
          <w:bCs/>
          <w:lang w:val="en-US"/>
        </w:rPr>
        <w:t>62</w:t>
      </w:r>
      <w:r w:rsidRPr="00B00982">
        <w:rPr>
          <w:lang w:val="en-US"/>
        </w:rPr>
        <w:t>, 3498–3507 (2015).</w:t>
      </w:r>
    </w:p>
    <w:p w14:paraId="3627F242" w14:textId="77777777" w:rsidR="00512609" w:rsidRPr="00B00982" w:rsidRDefault="00512609" w:rsidP="002A43E9">
      <w:pPr>
        <w:pStyle w:val="Bibliography"/>
        <w:rPr>
          <w:lang w:val="en-US"/>
        </w:rPr>
      </w:pPr>
      <w:r w:rsidRPr="00B00982">
        <w:rPr>
          <w:lang w:val="en-US"/>
        </w:rPr>
        <w:t>10.</w:t>
      </w:r>
      <w:r w:rsidRPr="00B00982">
        <w:rPr>
          <w:lang w:val="en-US"/>
        </w:rPr>
        <w:tab/>
        <w:t xml:space="preserve">Yang, J. J., Strukov, D. B. &amp; Stewart, D. R. Memristive devices for computing. </w:t>
      </w:r>
      <w:r w:rsidRPr="00B00982">
        <w:rPr>
          <w:i/>
          <w:iCs/>
          <w:lang w:val="en-US"/>
        </w:rPr>
        <w:t>Nat. Nanotechnol.</w:t>
      </w:r>
      <w:r w:rsidRPr="00B00982">
        <w:rPr>
          <w:lang w:val="en-US"/>
        </w:rPr>
        <w:t xml:space="preserve"> </w:t>
      </w:r>
      <w:r w:rsidRPr="00B00982">
        <w:rPr>
          <w:b/>
          <w:bCs/>
          <w:lang w:val="en-US"/>
        </w:rPr>
        <w:t>8</w:t>
      </w:r>
      <w:r w:rsidRPr="00B00982">
        <w:rPr>
          <w:lang w:val="en-US"/>
        </w:rPr>
        <w:t>, 13–24 (2013).</w:t>
      </w:r>
    </w:p>
    <w:p w14:paraId="3585A1E6" w14:textId="77777777" w:rsidR="00512609" w:rsidRPr="00B00982" w:rsidRDefault="00512609" w:rsidP="002A43E9">
      <w:pPr>
        <w:pStyle w:val="Bibliography"/>
        <w:rPr>
          <w:lang w:val="en-US"/>
        </w:rPr>
      </w:pPr>
      <w:r w:rsidRPr="00B00982">
        <w:rPr>
          <w:lang w:val="en-US"/>
        </w:rPr>
        <w:t>11.</w:t>
      </w:r>
      <w:r w:rsidRPr="00B00982">
        <w:rPr>
          <w:lang w:val="en-US"/>
        </w:rPr>
        <w:tab/>
        <w:t xml:space="preserve">Gupta, I. </w:t>
      </w:r>
      <w:r w:rsidRPr="00B00982">
        <w:rPr>
          <w:i/>
          <w:iCs/>
          <w:lang w:val="en-US"/>
        </w:rPr>
        <w:t>et al.</w:t>
      </w:r>
      <w:r w:rsidRPr="00B00982">
        <w:rPr>
          <w:lang w:val="en-US"/>
        </w:rPr>
        <w:t xml:space="preserve"> Real-time encoding and compression of neuronal spikes by metal-oxide memristors. </w:t>
      </w:r>
      <w:r w:rsidRPr="00B00982">
        <w:rPr>
          <w:i/>
          <w:iCs/>
          <w:lang w:val="en-US"/>
        </w:rPr>
        <w:t>Nat. Commun.</w:t>
      </w:r>
      <w:r w:rsidRPr="00B00982">
        <w:rPr>
          <w:lang w:val="en-US"/>
        </w:rPr>
        <w:t xml:space="preserve"> </w:t>
      </w:r>
      <w:r w:rsidRPr="00B00982">
        <w:rPr>
          <w:b/>
          <w:bCs/>
          <w:lang w:val="en-US"/>
        </w:rPr>
        <w:t>7</w:t>
      </w:r>
      <w:r w:rsidRPr="00B00982">
        <w:rPr>
          <w:lang w:val="en-US"/>
        </w:rPr>
        <w:t>, 12805 (2016).</w:t>
      </w:r>
    </w:p>
    <w:p w14:paraId="62A0B8D0" w14:textId="77777777" w:rsidR="00512609" w:rsidRPr="00B00982" w:rsidRDefault="00512609" w:rsidP="002A43E9">
      <w:pPr>
        <w:pStyle w:val="Bibliography"/>
        <w:rPr>
          <w:lang w:val="en-US"/>
        </w:rPr>
      </w:pPr>
      <w:r w:rsidRPr="00B00982">
        <w:rPr>
          <w:lang w:val="en-US"/>
        </w:rPr>
        <w:t>12.</w:t>
      </w:r>
      <w:r w:rsidRPr="00B00982">
        <w:rPr>
          <w:lang w:val="en-US"/>
        </w:rPr>
        <w:tab/>
        <w:t xml:space="preserve">Birmingham, K. </w:t>
      </w:r>
      <w:r w:rsidRPr="00B00982">
        <w:rPr>
          <w:i/>
          <w:iCs/>
          <w:lang w:val="en-US"/>
        </w:rPr>
        <w:t>et al.</w:t>
      </w:r>
      <w:r w:rsidRPr="00B00982">
        <w:rPr>
          <w:lang w:val="en-US"/>
        </w:rPr>
        <w:t xml:space="preserve"> Bioelectronic medicines: a research roadmap. </w:t>
      </w:r>
      <w:r w:rsidRPr="00B00982">
        <w:rPr>
          <w:i/>
          <w:iCs/>
          <w:lang w:val="en-US"/>
        </w:rPr>
        <w:t>Nat. Rev. Drug Discov.</w:t>
      </w:r>
      <w:r w:rsidRPr="00B00982">
        <w:rPr>
          <w:lang w:val="en-US"/>
        </w:rPr>
        <w:t xml:space="preserve"> </w:t>
      </w:r>
      <w:r w:rsidRPr="00B00982">
        <w:rPr>
          <w:b/>
          <w:bCs/>
          <w:lang w:val="en-US"/>
        </w:rPr>
        <w:t>13</w:t>
      </w:r>
      <w:r w:rsidRPr="00B00982">
        <w:rPr>
          <w:lang w:val="en-US"/>
        </w:rPr>
        <w:t>, 399–400 (2014).</w:t>
      </w:r>
    </w:p>
    <w:p w14:paraId="4ADEEF9C" w14:textId="77777777" w:rsidR="00512609" w:rsidRPr="00B00982" w:rsidRDefault="00512609" w:rsidP="002A43E9">
      <w:pPr>
        <w:pStyle w:val="Bibliography"/>
        <w:rPr>
          <w:lang w:val="en-US"/>
        </w:rPr>
      </w:pPr>
      <w:r w:rsidRPr="00B00982">
        <w:rPr>
          <w:lang w:val="en-US"/>
        </w:rPr>
        <w:t>13.</w:t>
      </w:r>
      <w:r w:rsidRPr="00B00982">
        <w:rPr>
          <w:lang w:val="en-US"/>
        </w:rPr>
        <w:tab/>
        <w:t xml:space="preserve">Schoen, I. &amp; Fromherz, P. Extracellular Stimulation of Mammalian Neurons Through Repetitive Activation of Na+ Channels by Weak Capacitive Currents on a Silicon Chip. </w:t>
      </w:r>
      <w:r w:rsidRPr="00B00982">
        <w:rPr>
          <w:i/>
          <w:iCs/>
          <w:lang w:val="en-US"/>
        </w:rPr>
        <w:t>J. Neurophysiol.</w:t>
      </w:r>
      <w:r w:rsidRPr="00B00982">
        <w:rPr>
          <w:lang w:val="en-US"/>
        </w:rPr>
        <w:t xml:space="preserve"> </w:t>
      </w:r>
      <w:r w:rsidRPr="00B00982">
        <w:rPr>
          <w:b/>
          <w:bCs/>
          <w:lang w:val="en-US"/>
        </w:rPr>
        <w:t>100</w:t>
      </w:r>
      <w:r w:rsidRPr="00B00982">
        <w:rPr>
          <w:lang w:val="en-US"/>
        </w:rPr>
        <w:t>, 346–357 (2008).</w:t>
      </w:r>
    </w:p>
    <w:p w14:paraId="659B0AA9" w14:textId="77777777" w:rsidR="00512609" w:rsidRPr="00B00982" w:rsidRDefault="00512609" w:rsidP="002A43E9">
      <w:pPr>
        <w:pStyle w:val="Bibliography"/>
        <w:rPr>
          <w:lang w:val="en-US"/>
        </w:rPr>
      </w:pPr>
      <w:r w:rsidRPr="00B00982">
        <w:rPr>
          <w:lang w:val="en-US"/>
        </w:rPr>
        <w:t>14.</w:t>
      </w:r>
      <w:r w:rsidRPr="00B00982">
        <w:rPr>
          <w:lang w:val="en-US"/>
        </w:rPr>
        <w:tab/>
        <w:t xml:space="preserve">George, R., Mayr, C., Indiveri, G. &amp; Vassanelli, S. Event-based softcore processor in a biohybrid setup applied to structural plasticity. in </w:t>
      </w:r>
      <w:r w:rsidRPr="00B00982">
        <w:rPr>
          <w:i/>
          <w:iCs/>
          <w:lang w:val="en-US"/>
        </w:rPr>
        <w:t>2015 International Conference on Event-based Control, Communication, and Signal Processing (EBCCSP)</w:t>
      </w:r>
      <w:r w:rsidRPr="00B00982">
        <w:rPr>
          <w:lang w:val="en-US"/>
        </w:rPr>
        <w:t xml:space="preserve"> 1–4 (IEEE, 2015). doi:10.1109/EBCCSP.2015.7300664</w:t>
      </w:r>
    </w:p>
    <w:p w14:paraId="07F4F12E" w14:textId="77777777" w:rsidR="00512609" w:rsidRPr="00B00982" w:rsidRDefault="00512609" w:rsidP="002A43E9">
      <w:pPr>
        <w:pStyle w:val="Bibliography"/>
        <w:rPr>
          <w:lang w:val="en-US"/>
        </w:rPr>
      </w:pPr>
      <w:r w:rsidRPr="00B00982">
        <w:rPr>
          <w:lang w:val="en-US"/>
        </w:rPr>
        <w:t>15.</w:t>
      </w:r>
      <w:r w:rsidRPr="00B00982">
        <w:rPr>
          <w:lang w:val="en-US"/>
        </w:rPr>
        <w:tab/>
        <w:t xml:space="preserve">Rast, A. D. </w:t>
      </w:r>
      <w:r w:rsidRPr="00B00982">
        <w:rPr>
          <w:i/>
          <w:iCs/>
          <w:lang w:val="en-US"/>
        </w:rPr>
        <w:t>et al.</w:t>
      </w:r>
      <w:r w:rsidRPr="00B00982">
        <w:rPr>
          <w:lang w:val="en-US"/>
        </w:rPr>
        <w:t xml:space="preserve"> A location-independent direct link neuromorphic interface. in </w:t>
      </w:r>
      <w:r w:rsidRPr="00B00982">
        <w:rPr>
          <w:i/>
          <w:iCs/>
          <w:lang w:val="en-US"/>
        </w:rPr>
        <w:t>The 2013 International Joint Conference on Neural Networks (IJCNN)</w:t>
      </w:r>
      <w:r w:rsidRPr="00B00982">
        <w:rPr>
          <w:lang w:val="en-US"/>
        </w:rPr>
        <w:t xml:space="preserve"> 1–8 (IEEE, 2013). doi:10.1109/IJCNN.2013.6706887</w:t>
      </w:r>
    </w:p>
    <w:p w14:paraId="5AD527E2" w14:textId="77777777" w:rsidR="00512609" w:rsidRPr="00B00982" w:rsidRDefault="00512609" w:rsidP="002A43E9">
      <w:pPr>
        <w:pStyle w:val="Bibliography"/>
        <w:rPr>
          <w:lang w:val="en-US"/>
        </w:rPr>
      </w:pPr>
      <w:r w:rsidRPr="00B00982">
        <w:rPr>
          <w:lang w:val="en-US"/>
        </w:rPr>
        <w:t>16.</w:t>
      </w:r>
      <w:r w:rsidRPr="00B00982">
        <w:rPr>
          <w:lang w:val="en-US"/>
        </w:rPr>
        <w:tab/>
        <w:t xml:space="preserve">Keren, H., Partzsch, J., Marom, S. &amp; Mayr, C. G. A Biohybrid Setup for Coupling Biological and Neuromorphic Neural Networks. </w:t>
      </w:r>
      <w:r w:rsidRPr="00B00982">
        <w:rPr>
          <w:i/>
          <w:iCs/>
          <w:lang w:val="en-US"/>
        </w:rPr>
        <w:t>Front. Neurosci.</w:t>
      </w:r>
      <w:r w:rsidRPr="00B00982">
        <w:rPr>
          <w:lang w:val="en-US"/>
        </w:rPr>
        <w:t xml:space="preserve"> </w:t>
      </w:r>
      <w:r w:rsidRPr="00B00982">
        <w:rPr>
          <w:b/>
          <w:bCs/>
          <w:lang w:val="en-US"/>
        </w:rPr>
        <w:t>13</w:t>
      </w:r>
      <w:r w:rsidRPr="00B00982">
        <w:rPr>
          <w:lang w:val="en-US"/>
        </w:rPr>
        <w:t>, (2019).</w:t>
      </w:r>
    </w:p>
    <w:p w14:paraId="3E67EF74" w14:textId="77777777" w:rsidR="00512609" w:rsidRPr="00B00982" w:rsidRDefault="00512609" w:rsidP="002A43E9">
      <w:pPr>
        <w:pStyle w:val="Bibliography"/>
        <w:rPr>
          <w:lang w:val="en-US"/>
        </w:rPr>
      </w:pPr>
      <w:r w:rsidRPr="00B00982">
        <w:rPr>
          <w:lang w:val="en-US"/>
        </w:rPr>
        <w:t>17.</w:t>
      </w:r>
      <w:r w:rsidRPr="00B00982">
        <w:rPr>
          <w:lang w:val="en-US"/>
        </w:rPr>
        <w:tab/>
        <w:t xml:space="preserve">Dudek, S. M. &amp; Bear, M. F. Homosynaptic long-term depression in area CA1 of hippocampus and effects of N-methyl-D-aspartate receptor blockade. </w:t>
      </w:r>
      <w:r w:rsidRPr="00B00982">
        <w:rPr>
          <w:i/>
          <w:iCs/>
          <w:lang w:val="en-US"/>
        </w:rPr>
        <w:t>Proc. Natl. Acad. Sci. U. S. A.</w:t>
      </w:r>
      <w:r w:rsidRPr="00B00982">
        <w:rPr>
          <w:lang w:val="en-US"/>
        </w:rPr>
        <w:t xml:space="preserve"> </w:t>
      </w:r>
      <w:r w:rsidRPr="00B00982">
        <w:rPr>
          <w:b/>
          <w:bCs/>
          <w:lang w:val="en-US"/>
        </w:rPr>
        <w:t>89</w:t>
      </w:r>
      <w:r w:rsidRPr="00B00982">
        <w:rPr>
          <w:lang w:val="en-US"/>
        </w:rPr>
        <w:t>, 4363–4367 (1992).</w:t>
      </w:r>
    </w:p>
    <w:p w14:paraId="345A13A0" w14:textId="77777777" w:rsidR="00512609" w:rsidRPr="002A43E9" w:rsidRDefault="00512609" w:rsidP="002A43E9">
      <w:pPr>
        <w:pStyle w:val="Bibliography"/>
        <w:rPr>
          <w:lang w:val="it-IT"/>
        </w:rPr>
      </w:pPr>
      <w:r w:rsidRPr="00B00982">
        <w:rPr>
          <w:lang w:val="en-US"/>
        </w:rPr>
        <w:t>18.</w:t>
      </w:r>
      <w:r w:rsidRPr="00B00982">
        <w:rPr>
          <w:lang w:val="en-US"/>
        </w:rPr>
        <w:tab/>
        <w:t xml:space="preserve">Cooper, L. N. &amp; Bear, M. F. The BCM theory of synapse modification at 30: interaction of theory with experiment. </w:t>
      </w:r>
      <w:r w:rsidRPr="002A43E9">
        <w:rPr>
          <w:i/>
          <w:iCs/>
          <w:lang w:val="it-IT"/>
        </w:rPr>
        <w:t>Nat. Rev. Neurosci.</w:t>
      </w:r>
      <w:r w:rsidRPr="002A43E9">
        <w:rPr>
          <w:lang w:val="it-IT"/>
        </w:rPr>
        <w:t xml:space="preserve"> </w:t>
      </w:r>
      <w:r w:rsidRPr="002A43E9">
        <w:rPr>
          <w:b/>
          <w:bCs/>
          <w:lang w:val="it-IT"/>
        </w:rPr>
        <w:t>13</w:t>
      </w:r>
      <w:r w:rsidRPr="002A43E9">
        <w:rPr>
          <w:lang w:val="it-IT"/>
        </w:rPr>
        <w:t>, 798–810 (2012).</w:t>
      </w:r>
    </w:p>
    <w:p w14:paraId="7EAFBCD5" w14:textId="77777777" w:rsidR="00512609" w:rsidRPr="00A842AE" w:rsidRDefault="00512609" w:rsidP="002A43E9">
      <w:pPr>
        <w:pStyle w:val="Bibliography"/>
        <w:rPr>
          <w:lang w:val="en-US"/>
        </w:rPr>
      </w:pPr>
      <w:r w:rsidRPr="002A43E9">
        <w:rPr>
          <w:lang w:val="it-IT"/>
        </w:rPr>
        <w:t>19.</w:t>
      </w:r>
      <w:r w:rsidRPr="002A43E9">
        <w:rPr>
          <w:lang w:val="it-IT"/>
        </w:rPr>
        <w:tab/>
        <w:t xml:space="preserve">Indiveri, G. </w:t>
      </w:r>
      <w:r w:rsidRPr="002A43E9">
        <w:rPr>
          <w:i/>
          <w:iCs/>
          <w:lang w:val="it-IT"/>
        </w:rPr>
        <w:t>et al.</w:t>
      </w:r>
      <w:r w:rsidRPr="002A43E9">
        <w:rPr>
          <w:lang w:val="it-IT"/>
        </w:rPr>
        <w:t xml:space="preserve"> Neuromorphic silicon neuron circuits. </w:t>
      </w:r>
      <w:r w:rsidRPr="00B57AE8">
        <w:rPr>
          <w:i/>
          <w:iCs/>
          <w:lang w:val="en-US"/>
        </w:rPr>
        <w:t>Front. Neurosci.</w:t>
      </w:r>
      <w:r w:rsidRPr="00B57AE8">
        <w:rPr>
          <w:lang w:val="en-US"/>
        </w:rPr>
        <w:t xml:space="preserve"> </w:t>
      </w:r>
      <w:r w:rsidRPr="00EA2C7B">
        <w:rPr>
          <w:b/>
          <w:bCs/>
          <w:lang w:val="en-US"/>
        </w:rPr>
        <w:t>5</w:t>
      </w:r>
      <w:r w:rsidRPr="00A842AE">
        <w:rPr>
          <w:lang w:val="en-US"/>
        </w:rPr>
        <w:t>, 73 (2011).</w:t>
      </w:r>
    </w:p>
    <w:p w14:paraId="36EC442C" w14:textId="77777777" w:rsidR="00512609" w:rsidRPr="00B00982" w:rsidRDefault="00512609" w:rsidP="002A43E9">
      <w:pPr>
        <w:pStyle w:val="Bibliography"/>
        <w:rPr>
          <w:lang w:val="en-US"/>
        </w:rPr>
      </w:pPr>
      <w:r w:rsidRPr="00893983">
        <w:rPr>
          <w:lang w:val="en-US"/>
        </w:rPr>
        <w:lastRenderedPageBreak/>
        <w:t>20.</w:t>
      </w:r>
      <w:r w:rsidRPr="00893983">
        <w:rPr>
          <w:lang w:val="en-US"/>
        </w:rPr>
        <w:tab/>
        <w:t xml:space="preserve">Qiao, N. </w:t>
      </w:r>
      <w:r w:rsidRPr="00B00982">
        <w:rPr>
          <w:i/>
          <w:iCs/>
          <w:lang w:val="en-US"/>
        </w:rPr>
        <w:t>et al.</w:t>
      </w:r>
      <w:r w:rsidRPr="00B00982">
        <w:rPr>
          <w:lang w:val="en-US"/>
        </w:rPr>
        <w:t xml:space="preserve"> A reconfigurable on-line learning spiking neuromorphic processor comprising 256 neurons and 128K synapses. </w:t>
      </w:r>
      <w:r w:rsidRPr="00B00982">
        <w:rPr>
          <w:i/>
          <w:iCs/>
          <w:lang w:val="en-US"/>
        </w:rPr>
        <w:t>Front. Neurosci.</w:t>
      </w:r>
      <w:r w:rsidRPr="00B00982">
        <w:rPr>
          <w:lang w:val="en-US"/>
        </w:rPr>
        <w:t xml:space="preserve"> </w:t>
      </w:r>
      <w:r w:rsidRPr="00B00982">
        <w:rPr>
          <w:b/>
          <w:bCs/>
          <w:lang w:val="en-US"/>
        </w:rPr>
        <w:t>9</w:t>
      </w:r>
      <w:r w:rsidRPr="00B00982">
        <w:rPr>
          <w:lang w:val="en-US"/>
        </w:rPr>
        <w:t>, (2015).</w:t>
      </w:r>
    </w:p>
    <w:p w14:paraId="21000B27" w14:textId="77777777" w:rsidR="00512609" w:rsidRPr="00B00982" w:rsidRDefault="00512609" w:rsidP="002A43E9">
      <w:pPr>
        <w:pStyle w:val="Bibliography"/>
        <w:rPr>
          <w:lang w:val="en-US"/>
        </w:rPr>
      </w:pPr>
      <w:r w:rsidRPr="00B00982">
        <w:rPr>
          <w:lang w:val="en-US"/>
        </w:rPr>
        <w:t>21.</w:t>
      </w:r>
      <w:r w:rsidRPr="00B00982">
        <w:rPr>
          <w:lang w:val="en-US"/>
        </w:rPr>
        <w:tab/>
        <w:t xml:space="preserve">Stathopoulos, S. </w:t>
      </w:r>
      <w:r w:rsidRPr="00B00982">
        <w:rPr>
          <w:i/>
          <w:iCs/>
          <w:lang w:val="en-US"/>
        </w:rPr>
        <w:t>et al.</w:t>
      </w:r>
      <w:r w:rsidRPr="00B00982">
        <w:rPr>
          <w:lang w:val="en-US"/>
        </w:rPr>
        <w:t xml:space="preserve"> Multibit memory operation of metal-oxide bi-layer memristors. </w:t>
      </w:r>
      <w:r w:rsidRPr="00B00982">
        <w:rPr>
          <w:i/>
          <w:iCs/>
          <w:lang w:val="en-US"/>
        </w:rPr>
        <w:t>Sci. Rep.</w:t>
      </w:r>
      <w:r w:rsidRPr="00B00982">
        <w:rPr>
          <w:lang w:val="en-US"/>
        </w:rPr>
        <w:t xml:space="preserve"> </w:t>
      </w:r>
      <w:r w:rsidRPr="00B00982">
        <w:rPr>
          <w:b/>
          <w:bCs/>
          <w:lang w:val="en-US"/>
        </w:rPr>
        <w:t>7</w:t>
      </w:r>
      <w:r w:rsidRPr="00B00982">
        <w:rPr>
          <w:lang w:val="en-US"/>
        </w:rPr>
        <w:t>, (2017).</w:t>
      </w:r>
    </w:p>
    <w:p w14:paraId="19B88F5E" w14:textId="77777777" w:rsidR="00512609" w:rsidRPr="00B00982" w:rsidRDefault="00512609" w:rsidP="002A43E9">
      <w:pPr>
        <w:pStyle w:val="Bibliography"/>
        <w:rPr>
          <w:lang w:val="en-US"/>
        </w:rPr>
      </w:pPr>
      <w:r w:rsidRPr="00B00982">
        <w:rPr>
          <w:lang w:val="en-US"/>
        </w:rPr>
        <w:t>22.</w:t>
      </w:r>
      <w:r w:rsidRPr="00B00982">
        <w:rPr>
          <w:lang w:val="en-US"/>
        </w:rPr>
        <w:tab/>
        <w:t xml:space="preserve">Vassanelli, S., Mahmud, M., Girardi, S. &amp; Maschietto, M. On the Way to Large-Scale and High-Resolution Brain-Chip Interfacing. </w:t>
      </w:r>
      <w:r w:rsidRPr="00B00982">
        <w:rPr>
          <w:i/>
          <w:iCs/>
          <w:lang w:val="en-US"/>
        </w:rPr>
        <w:t>Cogn. Comput.</w:t>
      </w:r>
      <w:r w:rsidRPr="00B00982">
        <w:rPr>
          <w:lang w:val="en-US"/>
        </w:rPr>
        <w:t xml:space="preserve"> </w:t>
      </w:r>
      <w:r w:rsidRPr="00B00982">
        <w:rPr>
          <w:b/>
          <w:bCs/>
          <w:lang w:val="en-US"/>
        </w:rPr>
        <w:t>4</w:t>
      </w:r>
      <w:r w:rsidRPr="00B00982">
        <w:rPr>
          <w:lang w:val="en-US"/>
        </w:rPr>
        <w:t>, 71–81 (2012).</w:t>
      </w:r>
    </w:p>
    <w:p w14:paraId="5860C577" w14:textId="77777777" w:rsidR="00512609" w:rsidRPr="00B00982" w:rsidRDefault="00512609" w:rsidP="002A43E9">
      <w:pPr>
        <w:pStyle w:val="Bibliography"/>
        <w:rPr>
          <w:lang w:val="en-US"/>
        </w:rPr>
      </w:pPr>
      <w:r w:rsidRPr="00B00982">
        <w:rPr>
          <w:lang w:val="en-US"/>
        </w:rPr>
        <w:t>23.</w:t>
      </w:r>
      <w:r w:rsidRPr="00B00982">
        <w:rPr>
          <w:lang w:val="en-US"/>
        </w:rPr>
        <w:tab/>
        <w:t xml:space="preserve">Giacomello, M. </w:t>
      </w:r>
      <w:r w:rsidRPr="00B00982">
        <w:rPr>
          <w:i/>
          <w:iCs/>
          <w:lang w:val="en-US"/>
        </w:rPr>
        <w:t>et al.</w:t>
      </w:r>
      <w:r w:rsidRPr="00B00982">
        <w:rPr>
          <w:lang w:val="en-US"/>
        </w:rPr>
        <w:t xml:space="preserve"> Stimulation of Ca</w:t>
      </w:r>
      <w:r w:rsidRPr="00B00982">
        <w:rPr>
          <w:vertAlign w:val="superscript"/>
          <w:lang w:val="en-US"/>
        </w:rPr>
        <w:t>2</w:t>
      </w:r>
      <w:r w:rsidRPr="00B00982">
        <w:rPr>
          <w:lang w:val="en-US"/>
        </w:rPr>
        <w:t xml:space="preserve">+ signals in neurons by electrically coupled electrolyte-oxide-semiconductor capacitors. </w:t>
      </w:r>
      <w:r w:rsidRPr="00B00982">
        <w:rPr>
          <w:i/>
          <w:iCs/>
          <w:lang w:val="en-US"/>
        </w:rPr>
        <w:t>J. Neurosci. Methods</w:t>
      </w:r>
      <w:r w:rsidRPr="00B00982">
        <w:rPr>
          <w:lang w:val="en-US"/>
        </w:rPr>
        <w:t xml:space="preserve"> </w:t>
      </w:r>
      <w:r w:rsidRPr="00B00982">
        <w:rPr>
          <w:b/>
          <w:bCs/>
          <w:lang w:val="en-US"/>
        </w:rPr>
        <w:t>198</w:t>
      </w:r>
      <w:r w:rsidRPr="00B00982">
        <w:rPr>
          <w:lang w:val="en-US"/>
        </w:rPr>
        <w:t>, 1–7 (2011).</w:t>
      </w:r>
    </w:p>
    <w:p w14:paraId="1384488A" w14:textId="77777777" w:rsidR="00512609" w:rsidRPr="00B00982" w:rsidRDefault="00512609" w:rsidP="002A43E9">
      <w:pPr>
        <w:pStyle w:val="Bibliography"/>
        <w:rPr>
          <w:lang w:val="en-US"/>
        </w:rPr>
      </w:pPr>
      <w:r w:rsidRPr="00B00982">
        <w:rPr>
          <w:lang w:val="en-US"/>
        </w:rPr>
        <w:t>24.</w:t>
      </w:r>
      <w:r w:rsidRPr="00B00982">
        <w:rPr>
          <w:lang w:val="en-US"/>
        </w:rPr>
        <w:tab/>
        <w:t xml:space="preserve">Spira, M. E. &amp; Hai, A. Multi-electrode array technologies for neuroscience and cardiology. </w:t>
      </w:r>
      <w:r w:rsidRPr="00B00982">
        <w:rPr>
          <w:i/>
          <w:iCs/>
          <w:lang w:val="en-US"/>
        </w:rPr>
        <w:t>Nat. Nanotechnol.</w:t>
      </w:r>
      <w:r w:rsidRPr="00B00982">
        <w:rPr>
          <w:lang w:val="en-US"/>
        </w:rPr>
        <w:t xml:space="preserve"> </w:t>
      </w:r>
      <w:r w:rsidRPr="00B00982">
        <w:rPr>
          <w:b/>
          <w:bCs/>
          <w:lang w:val="en-US"/>
        </w:rPr>
        <w:t>8</w:t>
      </w:r>
      <w:r w:rsidRPr="00B00982">
        <w:rPr>
          <w:lang w:val="en-US"/>
        </w:rPr>
        <w:t>, 83 (2013).</w:t>
      </w:r>
    </w:p>
    <w:p w14:paraId="54DF9599" w14:textId="77777777" w:rsidR="00512609" w:rsidRPr="00B00982" w:rsidRDefault="00512609" w:rsidP="002A43E9">
      <w:pPr>
        <w:pStyle w:val="Bibliography"/>
        <w:rPr>
          <w:lang w:val="en-US"/>
        </w:rPr>
      </w:pPr>
      <w:r w:rsidRPr="00B00982">
        <w:rPr>
          <w:lang w:val="en-US"/>
        </w:rPr>
        <w:t>25.</w:t>
      </w:r>
      <w:r w:rsidRPr="00B00982">
        <w:rPr>
          <w:lang w:val="en-US"/>
        </w:rPr>
        <w:tab/>
        <w:t xml:space="preserve">Alivisatos, A. P. </w:t>
      </w:r>
      <w:r w:rsidRPr="00B00982">
        <w:rPr>
          <w:i/>
          <w:iCs/>
          <w:lang w:val="en-US"/>
        </w:rPr>
        <w:t>et al.</w:t>
      </w:r>
      <w:r w:rsidRPr="00B00982">
        <w:rPr>
          <w:lang w:val="en-US"/>
        </w:rPr>
        <w:t xml:space="preserve"> Nanotools for Neuroscience and Brain Activity Mapping. </w:t>
      </w:r>
      <w:r w:rsidRPr="00B00982">
        <w:rPr>
          <w:i/>
          <w:iCs/>
          <w:lang w:val="en-US"/>
        </w:rPr>
        <w:t>ACS Nano</w:t>
      </w:r>
      <w:r w:rsidRPr="00B00982">
        <w:rPr>
          <w:lang w:val="en-US"/>
        </w:rPr>
        <w:t xml:space="preserve"> </w:t>
      </w:r>
      <w:r w:rsidRPr="00B00982">
        <w:rPr>
          <w:b/>
          <w:bCs/>
          <w:lang w:val="en-US"/>
        </w:rPr>
        <w:t>7</w:t>
      </w:r>
      <w:r w:rsidRPr="00B00982">
        <w:rPr>
          <w:lang w:val="en-US"/>
        </w:rPr>
        <w:t>, 1850–1866 (2013).</w:t>
      </w:r>
    </w:p>
    <w:p w14:paraId="207AE2A7" w14:textId="77777777" w:rsidR="00512609" w:rsidRPr="00B00982" w:rsidRDefault="00512609" w:rsidP="002A43E9">
      <w:pPr>
        <w:pStyle w:val="Bibliography"/>
        <w:rPr>
          <w:lang w:val="en-US"/>
        </w:rPr>
      </w:pPr>
      <w:r w:rsidRPr="00B00982">
        <w:rPr>
          <w:lang w:val="en-US"/>
        </w:rPr>
        <w:t>26.</w:t>
      </w:r>
      <w:r w:rsidRPr="00B00982">
        <w:rPr>
          <w:lang w:val="en-US"/>
        </w:rPr>
        <w:tab/>
        <w:t xml:space="preserve">Angle, M. R., Cui, B. &amp; Melosh, N. A. Nanotechnology and neurophysiology. </w:t>
      </w:r>
      <w:r w:rsidRPr="00B00982">
        <w:rPr>
          <w:i/>
          <w:iCs/>
          <w:lang w:val="en-US"/>
        </w:rPr>
        <w:t>Curr. Opin. Neurobiol.</w:t>
      </w:r>
      <w:r w:rsidRPr="00B00982">
        <w:rPr>
          <w:lang w:val="en-US"/>
        </w:rPr>
        <w:t xml:space="preserve"> </w:t>
      </w:r>
      <w:r w:rsidRPr="00B00982">
        <w:rPr>
          <w:b/>
          <w:bCs/>
          <w:lang w:val="en-US"/>
        </w:rPr>
        <w:t>32</w:t>
      </w:r>
      <w:r w:rsidRPr="00B00982">
        <w:rPr>
          <w:lang w:val="en-US"/>
        </w:rPr>
        <w:t>, 132–140 (2015).</w:t>
      </w:r>
    </w:p>
    <w:p w14:paraId="2555F2DE" w14:textId="77777777" w:rsidR="00512609" w:rsidRPr="00B00982" w:rsidRDefault="00512609" w:rsidP="002A43E9">
      <w:pPr>
        <w:pStyle w:val="Bibliography"/>
        <w:rPr>
          <w:lang w:val="en-US"/>
        </w:rPr>
      </w:pPr>
      <w:r w:rsidRPr="00B00982">
        <w:rPr>
          <w:lang w:val="en-US"/>
        </w:rPr>
        <w:t>27.</w:t>
      </w:r>
      <w:r w:rsidRPr="00B00982">
        <w:rPr>
          <w:lang w:val="en-US"/>
        </w:rPr>
        <w:tab/>
        <w:t xml:space="preserve">Duan, X. &amp; Lieber, C. M. Nanoscience and the nano-bioelectronics frontier. </w:t>
      </w:r>
      <w:r w:rsidRPr="00B00982">
        <w:rPr>
          <w:i/>
          <w:iCs/>
          <w:lang w:val="en-US"/>
        </w:rPr>
        <w:t>Nano Res.</w:t>
      </w:r>
      <w:r w:rsidRPr="00B00982">
        <w:rPr>
          <w:lang w:val="en-US"/>
        </w:rPr>
        <w:t xml:space="preserve"> </w:t>
      </w:r>
      <w:r w:rsidRPr="00B00982">
        <w:rPr>
          <w:b/>
          <w:bCs/>
          <w:lang w:val="en-US"/>
        </w:rPr>
        <w:t>8</w:t>
      </w:r>
      <w:r w:rsidRPr="00B00982">
        <w:rPr>
          <w:lang w:val="en-US"/>
        </w:rPr>
        <w:t>, 1–22 (2015).</w:t>
      </w:r>
    </w:p>
    <w:p w14:paraId="6D52EC16" w14:textId="77777777" w:rsidR="00512609" w:rsidRPr="00B00982" w:rsidRDefault="00512609" w:rsidP="002A43E9">
      <w:pPr>
        <w:pStyle w:val="Bibliography"/>
        <w:rPr>
          <w:lang w:val="en-US"/>
        </w:rPr>
      </w:pPr>
      <w:r w:rsidRPr="00B00982">
        <w:rPr>
          <w:lang w:val="en-US"/>
        </w:rPr>
        <w:t>28.</w:t>
      </w:r>
      <w:r w:rsidRPr="00B00982">
        <w:rPr>
          <w:lang w:val="en-US"/>
        </w:rPr>
        <w:tab/>
        <w:t xml:space="preserve">Brivio, S. </w:t>
      </w:r>
      <w:r w:rsidRPr="00B00982">
        <w:rPr>
          <w:i/>
          <w:iCs/>
          <w:lang w:val="en-US"/>
        </w:rPr>
        <w:t>et al.</w:t>
      </w:r>
      <w:r w:rsidRPr="00B00982">
        <w:rPr>
          <w:lang w:val="en-US"/>
        </w:rPr>
        <w:t xml:space="preserve"> Experimental study of gradual/abrupt dynamics of HfO2-based memristive devices. </w:t>
      </w:r>
      <w:r w:rsidRPr="00B00982">
        <w:rPr>
          <w:i/>
          <w:iCs/>
          <w:lang w:val="en-US"/>
        </w:rPr>
        <w:t>Appl. Phys. Lett.</w:t>
      </w:r>
      <w:r w:rsidRPr="00B00982">
        <w:rPr>
          <w:lang w:val="en-US"/>
        </w:rPr>
        <w:t xml:space="preserve"> </w:t>
      </w:r>
      <w:r w:rsidRPr="00B00982">
        <w:rPr>
          <w:b/>
          <w:bCs/>
          <w:lang w:val="en-US"/>
        </w:rPr>
        <w:t>109</w:t>
      </w:r>
      <w:r w:rsidRPr="00B00982">
        <w:rPr>
          <w:lang w:val="en-US"/>
        </w:rPr>
        <w:t>, 133504 (2016).</w:t>
      </w:r>
    </w:p>
    <w:p w14:paraId="21380619" w14:textId="77777777" w:rsidR="00512609" w:rsidRPr="00B00982" w:rsidRDefault="00512609" w:rsidP="002A43E9">
      <w:pPr>
        <w:pStyle w:val="Bibliography"/>
        <w:rPr>
          <w:lang w:val="en-US"/>
        </w:rPr>
      </w:pPr>
      <w:r w:rsidRPr="00B00982">
        <w:rPr>
          <w:lang w:val="en-US"/>
        </w:rPr>
        <w:t>29.</w:t>
      </w:r>
      <w:r w:rsidRPr="00B00982">
        <w:rPr>
          <w:lang w:val="en-US"/>
        </w:rPr>
        <w:tab/>
        <w:t xml:space="preserve">Serrano-Gotarredona, T., Masquelier, T., Prodromakis, T., Indiveri, G. &amp; Linares-Barranco, B. STDP and STDP variations with memristors for spiking neuromorphic learning systems. </w:t>
      </w:r>
      <w:r w:rsidRPr="00B00982">
        <w:rPr>
          <w:i/>
          <w:iCs/>
          <w:lang w:val="en-US"/>
        </w:rPr>
        <w:t>Front. Neurosci.</w:t>
      </w:r>
      <w:r w:rsidRPr="00B00982">
        <w:rPr>
          <w:lang w:val="en-US"/>
        </w:rPr>
        <w:t xml:space="preserve"> </w:t>
      </w:r>
      <w:r w:rsidRPr="00B00982">
        <w:rPr>
          <w:b/>
          <w:bCs/>
          <w:lang w:val="en-US"/>
        </w:rPr>
        <w:t>7</w:t>
      </w:r>
      <w:r w:rsidRPr="00B00982">
        <w:rPr>
          <w:lang w:val="en-US"/>
        </w:rPr>
        <w:t>, (2013).</w:t>
      </w:r>
    </w:p>
    <w:p w14:paraId="7D4EBB87" w14:textId="77777777" w:rsidR="00512609" w:rsidRPr="00B00982" w:rsidRDefault="00512609" w:rsidP="002A43E9">
      <w:pPr>
        <w:pStyle w:val="Bibliography"/>
        <w:rPr>
          <w:lang w:val="en-US"/>
        </w:rPr>
      </w:pPr>
      <w:r w:rsidRPr="00B00982">
        <w:rPr>
          <w:lang w:val="en-US"/>
        </w:rPr>
        <w:t>30.</w:t>
      </w:r>
      <w:r w:rsidRPr="00B00982">
        <w:rPr>
          <w:lang w:val="en-US"/>
        </w:rPr>
        <w:tab/>
        <w:t xml:space="preserve">Serb, A. </w:t>
      </w:r>
      <w:r w:rsidRPr="00B00982">
        <w:rPr>
          <w:i/>
          <w:iCs/>
          <w:lang w:val="en-US"/>
        </w:rPr>
        <w:t>et al.</w:t>
      </w:r>
      <w:r w:rsidRPr="00B00982">
        <w:rPr>
          <w:lang w:val="en-US"/>
        </w:rPr>
        <w:t xml:space="preserve"> Unsupervised learning in probabilistic neural networks with multi-state metal-oxide memristive synapses. </w:t>
      </w:r>
      <w:r w:rsidRPr="00B00982">
        <w:rPr>
          <w:i/>
          <w:iCs/>
          <w:lang w:val="en-US"/>
        </w:rPr>
        <w:t>Nat. Commun.</w:t>
      </w:r>
      <w:r w:rsidRPr="00B00982">
        <w:rPr>
          <w:lang w:val="en-US"/>
        </w:rPr>
        <w:t xml:space="preserve"> </w:t>
      </w:r>
      <w:r w:rsidRPr="00B00982">
        <w:rPr>
          <w:b/>
          <w:bCs/>
          <w:lang w:val="en-US"/>
        </w:rPr>
        <w:t>7</w:t>
      </w:r>
      <w:r w:rsidRPr="00B00982">
        <w:rPr>
          <w:lang w:val="en-US"/>
        </w:rPr>
        <w:t>, (2016).</w:t>
      </w:r>
    </w:p>
    <w:p w14:paraId="507D3110" w14:textId="77777777" w:rsidR="00512609" w:rsidRPr="00B00982" w:rsidRDefault="00512609" w:rsidP="002A43E9">
      <w:pPr>
        <w:pStyle w:val="Bibliography"/>
        <w:rPr>
          <w:lang w:val="en-US"/>
        </w:rPr>
      </w:pPr>
      <w:r w:rsidRPr="00B00982">
        <w:rPr>
          <w:lang w:val="en-US"/>
        </w:rPr>
        <w:t>31.</w:t>
      </w:r>
      <w:r w:rsidRPr="00B00982">
        <w:rPr>
          <w:lang w:val="en-US"/>
        </w:rPr>
        <w:tab/>
        <w:t xml:space="preserve">Qiao, N. </w:t>
      </w:r>
      <w:r w:rsidRPr="00B00982">
        <w:rPr>
          <w:i/>
          <w:iCs/>
          <w:lang w:val="en-US"/>
        </w:rPr>
        <w:t>et al.</w:t>
      </w:r>
      <w:r w:rsidRPr="00B00982">
        <w:rPr>
          <w:lang w:val="en-US"/>
        </w:rPr>
        <w:t xml:space="preserve"> A reconfigurable on-line learning spiking neuromorphic processor comprising 256 neurons and 128K synapses. </w:t>
      </w:r>
      <w:r w:rsidRPr="00B00982">
        <w:rPr>
          <w:i/>
          <w:iCs/>
          <w:lang w:val="en-US"/>
        </w:rPr>
        <w:t>Front. Neurosci.</w:t>
      </w:r>
      <w:r w:rsidRPr="00B00982">
        <w:rPr>
          <w:lang w:val="en-US"/>
        </w:rPr>
        <w:t xml:space="preserve"> </w:t>
      </w:r>
      <w:r w:rsidRPr="00B00982">
        <w:rPr>
          <w:b/>
          <w:bCs/>
          <w:lang w:val="en-US"/>
        </w:rPr>
        <w:t>9</w:t>
      </w:r>
      <w:r w:rsidRPr="00B00982">
        <w:rPr>
          <w:lang w:val="en-US"/>
        </w:rPr>
        <w:t>, 141 (2015).</w:t>
      </w:r>
    </w:p>
    <w:p w14:paraId="6DD018F0" w14:textId="77777777" w:rsidR="00512609" w:rsidRPr="00B00982" w:rsidRDefault="00512609" w:rsidP="002A43E9">
      <w:pPr>
        <w:pStyle w:val="Bibliography"/>
        <w:rPr>
          <w:lang w:val="en-US"/>
        </w:rPr>
      </w:pPr>
      <w:r w:rsidRPr="00B00982">
        <w:rPr>
          <w:lang w:val="en-US"/>
        </w:rPr>
        <w:t>32.</w:t>
      </w:r>
      <w:r w:rsidRPr="00B00982">
        <w:rPr>
          <w:lang w:val="en-US"/>
        </w:rPr>
        <w:tab/>
        <w:t xml:space="preserve">Boegerhausen, M., Suter, P. &amp; Liu, S.-C. Modeling Short-Term Synaptic Depression in Silicon. </w:t>
      </w:r>
      <w:r w:rsidRPr="00B00982">
        <w:rPr>
          <w:i/>
          <w:iCs/>
          <w:lang w:val="en-US"/>
        </w:rPr>
        <w:t>Neural Comput.</w:t>
      </w:r>
      <w:r w:rsidRPr="00B00982">
        <w:rPr>
          <w:lang w:val="en-US"/>
        </w:rPr>
        <w:t xml:space="preserve"> </w:t>
      </w:r>
      <w:r w:rsidRPr="00B00982">
        <w:rPr>
          <w:b/>
          <w:bCs/>
          <w:lang w:val="en-US"/>
        </w:rPr>
        <w:t>15</w:t>
      </w:r>
      <w:r w:rsidRPr="00B00982">
        <w:rPr>
          <w:lang w:val="en-US"/>
        </w:rPr>
        <w:t>, 331–348 (2003).</w:t>
      </w:r>
    </w:p>
    <w:p w14:paraId="63599F21" w14:textId="77777777" w:rsidR="00512609" w:rsidRPr="00B00982" w:rsidRDefault="00512609" w:rsidP="002A43E9">
      <w:pPr>
        <w:pStyle w:val="Bibliography"/>
        <w:rPr>
          <w:lang w:val="en-US"/>
        </w:rPr>
      </w:pPr>
      <w:r w:rsidRPr="00B00982">
        <w:rPr>
          <w:lang w:val="en-US"/>
        </w:rPr>
        <w:t>33.</w:t>
      </w:r>
      <w:r w:rsidRPr="00B00982">
        <w:rPr>
          <w:lang w:val="en-US"/>
        </w:rPr>
        <w:tab/>
        <w:t xml:space="preserve">Mitra, S., Fusi, S. &amp; Indiveri, G. Real-Time Classification of Complex Patterns Using Spike-Based Learning in Neuromorphic VLSI. </w:t>
      </w:r>
      <w:r w:rsidRPr="00B00982">
        <w:rPr>
          <w:i/>
          <w:iCs/>
          <w:lang w:val="en-US"/>
        </w:rPr>
        <w:t>IEEE Trans. Biomed. Circuits Syst.</w:t>
      </w:r>
      <w:r w:rsidRPr="00B00982">
        <w:rPr>
          <w:lang w:val="en-US"/>
        </w:rPr>
        <w:t xml:space="preserve"> </w:t>
      </w:r>
      <w:r w:rsidRPr="00B00982">
        <w:rPr>
          <w:b/>
          <w:bCs/>
          <w:lang w:val="en-US"/>
        </w:rPr>
        <w:t>3</w:t>
      </w:r>
      <w:r w:rsidRPr="00B00982">
        <w:rPr>
          <w:lang w:val="en-US"/>
        </w:rPr>
        <w:t>, 32–42 (2009).</w:t>
      </w:r>
    </w:p>
    <w:p w14:paraId="003A9D38" w14:textId="77777777" w:rsidR="00512609" w:rsidRPr="00B00982" w:rsidRDefault="00512609" w:rsidP="002A43E9">
      <w:pPr>
        <w:pStyle w:val="Bibliography"/>
        <w:rPr>
          <w:lang w:val="en-US"/>
        </w:rPr>
      </w:pPr>
      <w:r w:rsidRPr="00B00982">
        <w:rPr>
          <w:lang w:val="en-US"/>
        </w:rPr>
        <w:t>34.</w:t>
      </w:r>
      <w:r w:rsidRPr="00B00982">
        <w:rPr>
          <w:lang w:val="en-US"/>
        </w:rPr>
        <w:tab/>
        <w:t xml:space="preserve">Livi, P. &amp; Indiveri, G. A current-mode conductance-based silicon neuron for address-event neuromorphic systems. in </w:t>
      </w:r>
      <w:r w:rsidRPr="00B00982">
        <w:rPr>
          <w:i/>
          <w:iCs/>
          <w:lang w:val="en-US"/>
        </w:rPr>
        <w:t>2009 IEEE International Symposium on Circuits and Systems</w:t>
      </w:r>
      <w:r w:rsidRPr="00B00982">
        <w:rPr>
          <w:lang w:val="en-US"/>
        </w:rPr>
        <w:t xml:space="preserve"> 2898–2901 (IEEE, 2009). doi:10.1109/ISCAS.2009.5118408</w:t>
      </w:r>
    </w:p>
    <w:p w14:paraId="63AE13DB" w14:textId="77777777" w:rsidR="00512609" w:rsidRPr="00B00982" w:rsidRDefault="00512609" w:rsidP="002A43E9">
      <w:pPr>
        <w:pStyle w:val="Bibliography"/>
        <w:rPr>
          <w:lang w:val="en-US"/>
        </w:rPr>
      </w:pPr>
      <w:r w:rsidRPr="00B00982">
        <w:rPr>
          <w:lang w:val="en-US"/>
        </w:rPr>
        <w:t>35.</w:t>
      </w:r>
      <w:r w:rsidRPr="00B00982">
        <w:rPr>
          <w:lang w:val="en-US"/>
        </w:rPr>
        <w:tab/>
        <w:t xml:space="preserve">Deiss, S., Douglas, R. &amp; Whatley, A. A pulse-coded communications infrastructure for neuromorphic systems. </w:t>
      </w:r>
      <w:r w:rsidRPr="00B00982">
        <w:rPr>
          <w:i/>
          <w:iCs/>
          <w:lang w:val="en-US"/>
        </w:rPr>
        <w:t>Pulsed Neural Netw.</w:t>
      </w:r>
      <w:r w:rsidRPr="00B00982">
        <w:rPr>
          <w:lang w:val="en-US"/>
        </w:rPr>
        <w:t xml:space="preserve"> 157–178 (1999).</w:t>
      </w:r>
    </w:p>
    <w:p w14:paraId="283CA056" w14:textId="77777777" w:rsidR="00512609" w:rsidRPr="00B00982" w:rsidRDefault="00512609" w:rsidP="002A43E9">
      <w:pPr>
        <w:pStyle w:val="Bibliography"/>
        <w:rPr>
          <w:lang w:val="en-US"/>
        </w:rPr>
      </w:pPr>
      <w:r w:rsidRPr="00B00982">
        <w:rPr>
          <w:lang w:val="en-US"/>
        </w:rPr>
        <w:lastRenderedPageBreak/>
        <w:t>36.</w:t>
      </w:r>
      <w:r w:rsidRPr="00B00982">
        <w:rPr>
          <w:lang w:val="en-US"/>
        </w:rPr>
        <w:tab/>
        <w:t xml:space="preserve">Berdan, R. </w:t>
      </w:r>
      <w:r w:rsidRPr="00B00982">
        <w:rPr>
          <w:i/>
          <w:iCs/>
          <w:lang w:val="en-US"/>
        </w:rPr>
        <w:t>et al.</w:t>
      </w:r>
      <w:r w:rsidRPr="00B00982">
        <w:rPr>
          <w:lang w:val="en-US"/>
        </w:rPr>
        <w:t xml:space="preserve"> A u-Controller-Based System for Interfacing Selectorless RRAM Crossbar Arrays. </w:t>
      </w:r>
      <w:r w:rsidRPr="00B00982">
        <w:rPr>
          <w:i/>
          <w:iCs/>
          <w:lang w:val="en-US"/>
        </w:rPr>
        <w:t>IEEE Trans. Electron Devices</w:t>
      </w:r>
      <w:r w:rsidRPr="00B00982">
        <w:rPr>
          <w:lang w:val="en-US"/>
        </w:rPr>
        <w:t xml:space="preserve"> </w:t>
      </w:r>
      <w:r w:rsidRPr="00B00982">
        <w:rPr>
          <w:b/>
          <w:bCs/>
          <w:lang w:val="en-US"/>
        </w:rPr>
        <w:t>62</w:t>
      </w:r>
      <w:r w:rsidRPr="00B00982">
        <w:rPr>
          <w:lang w:val="en-US"/>
        </w:rPr>
        <w:t>, 2190–2196 (2015).</w:t>
      </w:r>
    </w:p>
    <w:p w14:paraId="38DFDB0F" w14:textId="77777777" w:rsidR="00512609" w:rsidRPr="00B00982" w:rsidRDefault="00512609" w:rsidP="002A43E9">
      <w:pPr>
        <w:pStyle w:val="Bibliography"/>
        <w:rPr>
          <w:lang w:val="en-US"/>
        </w:rPr>
      </w:pPr>
      <w:r w:rsidRPr="00B00982">
        <w:rPr>
          <w:lang w:val="en-US"/>
        </w:rPr>
        <w:t>37.</w:t>
      </w:r>
      <w:r w:rsidRPr="00B00982">
        <w:rPr>
          <w:lang w:val="en-US"/>
        </w:rPr>
        <w:tab/>
        <w:t xml:space="preserve">Antonucci, D. E., Lim, S. T., Vassanelli, S. &amp; Trimmer, J. S. Dynamic localization and clustering of dendritic Kv2.1 voltage-dependent potassium channels in developing hippocampal neurons. </w:t>
      </w:r>
      <w:r w:rsidRPr="00B00982">
        <w:rPr>
          <w:i/>
          <w:iCs/>
          <w:lang w:val="en-US"/>
        </w:rPr>
        <w:t>Neuroscience</w:t>
      </w:r>
      <w:r w:rsidRPr="00B00982">
        <w:rPr>
          <w:lang w:val="en-US"/>
        </w:rPr>
        <w:t xml:space="preserve"> </w:t>
      </w:r>
      <w:r w:rsidRPr="00B00982">
        <w:rPr>
          <w:b/>
          <w:bCs/>
          <w:lang w:val="en-US"/>
        </w:rPr>
        <w:t>108</w:t>
      </w:r>
      <w:r w:rsidRPr="00B00982">
        <w:rPr>
          <w:lang w:val="en-US"/>
        </w:rPr>
        <w:t>, 69–81 (2001).</w:t>
      </w:r>
    </w:p>
    <w:p w14:paraId="7EE3A3CA" w14:textId="77777777" w:rsidR="00512609" w:rsidRPr="00B00982" w:rsidRDefault="00512609" w:rsidP="002A43E9">
      <w:pPr>
        <w:pStyle w:val="Bibliography"/>
        <w:rPr>
          <w:lang w:val="en-US"/>
        </w:rPr>
      </w:pPr>
      <w:r w:rsidRPr="00B00982">
        <w:rPr>
          <w:lang w:val="en-US"/>
        </w:rPr>
        <w:t>38.</w:t>
      </w:r>
      <w:r w:rsidRPr="00B00982">
        <w:rPr>
          <w:lang w:val="en-US"/>
        </w:rPr>
        <w:tab/>
        <w:t xml:space="preserve">Schoen, I. &amp; Fromherz, P. Extracellular stimulation of mammalian neurons through repetitive activation of Na+ channels by weak capacitive currents on a silicon chip. </w:t>
      </w:r>
      <w:r w:rsidRPr="00B00982">
        <w:rPr>
          <w:i/>
          <w:iCs/>
          <w:lang w:val="en-US"/>
        </w:rPr>
        <w:t>J. Neurophysiol.</w:t>
      </w:r>
      <w:r w:rsidRPr="00B00982">
        <w:rPr>
          <w:lang w:val="en-US"/>
        </w:rPr>
        <w:t xml:space="preserve"> </w:t>
      </w:r>
      <w:r w:rsidRPr="00B00982">
        <w:rPr>
          <w:b/>
          <w:bCs/>
          <w:lang w:val="en-US"/>
        </w:rPr>
        <w:t>100</w:t>
      </w:r>
      <w:r w:rsidRPr="00B00982">
        <w:rPr>
          <w:lang w:val="en-US"/>
        </w:rPr>
        <w:t>, 346–57 (2008).</w:t>
      </w:r>
    </w:p>
    <w:p w14:paraId="7E0F7850" w14:textId="77777777" w:rsidR="00512609" w:rsidRPr="00B00982" w:rsidRDefault="00512609" w:rsidP="002A43E9">
      <w:pPr>
        <w:pStyle w:val="Bibliography"/>
        <w:rPr>
          <w:lang w:val="en-US"/>
        </w:rPr>
      </w:pPr>
      <w:r w:rsidRPr="00B00982">
        <w:rPr>
          <w:lang w:val="en-US"/>
        </w:rPr>
        <w:t>39.</w:t>
      </w:r>
      <w:r w:rsidRPr="00B00982">
        <w:rPr>
          <w:lang w:val="en-US"/>
        </w:rPr>
        <w:tab/>
        <w:t>Sayer, R. J. &amp; Friedlander, J. The Time Course and Amplitude of EPSPs Evoked at Synapses Between Pairs of CA3/CAl Neurons in the Hippocampal Slice. 11</w:t>
      </w:r>
    </w:p>
    <w:p w14:paraId="32877FB0" w14:textId="77777777" w:rsidR="00512609" w:rsidRPr="00B00982" w:rsidRDefault="00512609" w:rsidP="002A43E9">
      <w:pPr>
        <w:pStyle w:val="Bibliography"/>
        <w:rPr>
          <w:lang w:val="en-US"/>
        </w:rPr>
      </w:pPr>
      <w:r w:rsidRPr="00B00982">
        <w:rPr>
          <w:lang w:val="en-US"/>
        </w:rPr>
        <w:t>40.</w:t>
      </w:r>
      <w:r w:rsidRPr="00B00982">
        <w:rPr>
          <w:lang w:val="en-US"/>
        </w:rPr>
        <w:tab/>
        <w:t xml:space="preserve">Serb, A., Khiat, A. &amp; Prodromakis, T. A biasing parameter optimiser for RRAM technologies. </w:t>
      </w:r>
      <w:r w:rsidRPr="00B00982">
        <w:rPr>
          <w:i/>
          <w:iCs/>
          <w:lang w:val="en-US"/>
        </w:rPr>
        <w:t>IEEE Transactions on Electron Devices</w:t>
      </w:r>
      <w:r w:rsidRPr="00B00982">
        <w:rPr>
          <w:lang w:val="en-US"/>
        </w:rPr>
        <w:t xml:space="preserve"> (2015).</w:t>
      </w:r>
    </w:p>
    <w:p w14:paraId="3D79A41A" w14:textId="76952813" w:rsidR="008F4326" w:rsidRPr="00124E6A" w:rsidRDefault="00756496" w:rsidP="00512609">
      <w:pPr>
        <w:pStyle w:val="Bibliography"/>
        <w:rPr>
          <w:lang w:val="fr-FR"/>
        </w:rPr>
      </w:pPr>
      <w:r w:rsidRPr="00D463DB">
        <w:rPr>
          <w:lang w:val="fr-FR"/>
        </w:rPr>
        <w:fldChar w:fldCharType="end"/>
      </w:r>
    </w:p>
    <w:p w14:paraId="7E99486B" w14:textId="77777777" w:rsidR="0001164A" w:rsidRPr="00124E6A" w:rsidRDefault="0001164A">
      <w:pPr>
        <w:rPr>
          <w:rFonts w:ascii="Times New Roman" w:eastAsia="Times New Roman" w:hAnsi="Times New Roman" w:cs="Times New Roman"/>
          <w:sz w:val="24"/>
          <w:szCs w:val="24"/>
          <w:lang w:val="fr-FR"/>
        </w:rPr>
      </w:pPr>
      <w:r w:rsidRPr="00124E6A">
        <w:rPr>
          <w:lang w:val="fr-FR"/>
        </w:rPr>
        <w:br w:type="page"/>
      </w:r>
    </w:p>
    <w:p w14:paraId="597C1BF1" w14:textId="77777777" w:rsidR="001508CE" w:rsidRPr="00124E6A" w:rsidRDefault="003777CD" w:rsidP="00BD63B7">
      <w:pPr>
        <w:pStyle w:val="NormalWeb"/>
        <w:spacing w:after="0" w:line="240" w:lineRule="auto"/>
        <w:jc w:val="center"/>
        <w:rPr>
          <w:b/>
          <w:bCs/>
          <w:sz w:val="30"/>
          <w:szCs w:val="30"/>
        </w:rPr>
      </w:pPr>
      <w:r w:rsidRPr="00124E6A">
        <w:rPr>
          <w:b/>
          <w:bCs/>
          <w:sz w:val="30"/>
          <w:szCs w:val="30"/>
        </w:rPr>
        <w:lastRenderedPageBreak/>
        <w:t>S</w:t>
      </w:r>
      <w:r w:rsidR="00F61DF3" w:rsidRPr="00124E6A">
        <w:rPr>
          <w:b/>
          <w:bCs/>
          <w:sz w:val="30"/>
          <w:szCs w:val="30"/>
        </w:rPr>
        <w:t>UPPLEMENTARY MATERIAL</w:t>
      </w:r>
    </w:p>
    <w:p w14:paraId="0948DC1F" w14:textId="2E390EAE" w:rsidR="00E943E1" w:rsidRDefault="00F61DF3" w:rsidP="000F5B35">
      <w:pPr>
        <w:pStyle w:val="NormalWeb"/>
        <w:keepNext/>
        <w:spacing w:after="0" w:line="240" w:lineRule="auto"/>
        <w:jc w:val="both"/>
        <w:rPr>
          <w:b/>
          <w:bCs/>
        </w:rPr>
      </w:pPr>
      <w:r w:rsidRPr="00124E6A">
        <w:rPr>
          <w:b/>
          <w:bCs/>
        </w:rPr>
        <w:t>Supplementary figures</w:t>
      </w:r>
      <w:r w:rsidR="0002560D">
        <w:rPr>
          <w:b/>
          <w:bCs/>
        </w:rPr>
        <w:t xml:space="preserve"> and tables</w:t>
      </w:r>
    </w:p>
    <w:p w14:paraId="0C0EC684" w14:textId="7A90A8E9" w:rsidR="00B85075" w:rsidRDefault="00B85075" w:rsidP="000F5B35">
      <w:pPr>
        <w:pStyle w:val="NormalWeb"/>
        <w:keepNext/>
        <w:spacing w:after="0" w:line="240" w:lineRule="auto"/>
        <w:jc w:val="both"/>
        <w:rPr>
          <w:b/>
          <w:bCs/>
        </w:rPr>
      </w:pPr>
    </w:p>
    <w:p w14:paraId="2AF7FEFA" w14:textId="0CC7CB63" w:rsidR="00B85075" w:rsidRPr="00124E6A" w:rsidRDefault="00B85075" w:rsidP="00B85075">
      <w:pPr>
        <w:pStyle w:val="NormalWeb"/>
        <w:keepNext/>
        <w:spacing w:after="0" w:line="240" w:lineRule="auto"/>
        <w:jc w:val="center"/>
      </w:pPr>
      <w:r w:rsidRPr="00D463DB">
        <w:rPr>
          <w:noProof/>
          <w:lang w:eastAsia="ja-JP"/>
        </w:rPr>
        <mc:AlternateContent>
          <mc:Choice Requires="wps">
            <w:drawing>
              <wp:anchor distT="0" distB="0" distL="114300" distR="114300" simplePos="0" relativeHeight="251691008" behindDoc="0" locked="0" layoutInCell="1" allowOverlap="1" wp14:anchorId="46030BAD" wp14:editId="7DE3BAE5">
                <wp:simplePos x="0" y="0"/>
                <wp:positionH relativeFrom="column">
                  <wp:posOffset>661035</wp:posOffset>
                </wp:positionH>
                <wp:positionV relativeFrom="paragraph">
                  <wp:posOffset>4727575</wp:posOffset>
                </wp:positionV>
                <wp:extent cx="175260" cy="23304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 cy="233045"/>
                        </a:xfrm>
                        <a:prstGeom prst="rect">
                          <a:avLst/>
                        </a:prstGeom>
                        <a:solidFill>
                          <a:srgbClr val="FFFFFF"/>
                        </a:solidFill>
                        <a:ln w="9525">
                          <a:noFill/>
                          <a:miter lim="800000"/>
                          <a:headEnd/>
                          <a:tailEnd/>
                        </a:ln>
                      </wps:spPr>
                      <wps:txbx>
                        <w:txbxContent>
                          <w:p w14:paraId="065EC06B" w14:textId="77777777" w:rsidR="004507D7" w:rsidRDefault="004507D7" w:rsidP="00B85075">
                            <w:r>
                              <w:t>(d)</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6030BAD" id="Text Box 2" o:spid="_x0000_s1032" type="#_x0000_t202" style="position:absolute;left:0;text-align:left;margin-left:52.05pt;margin-top:372.25pt;width:13.8pt;height:18.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" stroked="f">
                <v:textbox inset="0,0,0,0">
                  <w:txbxContent>
                    <w:p w14:paraId="065EC06B" w14:textId="77777777" w:rsidR="004507D7" w:rsidRDefault="004507D7" w:rsidP="00B85075">
                      <w:r>
                        <w:t>(d)</w:t>
                      </w:r>
                    </w:p>
                  </w:txbxContent>
                </v:textbox>
              </v:shape>
            </w:pict>
          </mc:Fallback>
        </mc:AlternateContent>
      </w:r>
      <w:r w:rsidRPr="00D463DB">
        <w:rPr>
          <w:noProof/>
          <w:lang w:eastAsia="ja-JP"/>
        </w:rPr>
        <mc:AlternateContent>
          <mc:Choice Requires="wps">
            <w:drawing>
              <wp:anchor distT="0" distB="0" distL="114300" distR="114300" simplePos="0" relativeHeight="251689984" behindDoc="0" locked="0" layoutInCell="1" allowOverlap="1" wp14:anchorId="2485D53C" wp14:editId="3D5223F5">
                <wp:simplePos x="0" y="0"/>
                <wp:positionH relativeFrom="column">
                  <wp:posOffset>2324100</wp:posOffset>
                </wp:positionH>
                <wp:positionV relativeFrom="paragraph">
                  <wp:posOffset>2550160</wp:posOffset>
                </wp:positionV>
                <wp:extent cx="175260" cy="23304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 cy="233045"/>
                        </a:xfrm>
                        <a:prstGeom prst="rect">
                          <a:avLst/>
                        </a:prstGeom>
                        <a:solidFill>
                          <a:srgbClr val="FFFFFF"/>
                        </a:solidFill>
                        <a:ln w="9525">
                          <a:noFill/>
                          <a:miter lim="800000"/>
                          <a:headEnd/>
                          <a:tailEnd/>
                        </a:ln>
                      </wps:spPr>
                      <wps:txbx>
                        <w:txbxContent>
                          <w:p w14:paraId="6C71D5AF" w14:textId="77777777" w:rsidR="004507D7" w:rsidRDefault="004507D7" w:rsidP="00B85075">
                            <w:r>
                              <w:t>(c)</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485D53C" id="_x0000_s1033" type="#_x0000_t202" style="position:absolute;left:0;text-align:left;margin-left:183pt;margin-top:200.8pt;width:13.8pt;height:18.3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" stroked="f">
                <v:textbox inset="0,0,0,0">
                  <w:txbxContent>
                    <w:p w14:paraId="6C71D5AF" w14:textId="77777777" w:rsidR="004507D7" w:rsidRDefault="004507D7" w:rsidP="00B85075">
                      <w:r>
                        <w:t>(c)</w:t>
                      </w:r>
                    </w:p>
                  </w:txbxContent>
                </v:textbox>
              </v:shape>
            </w:pict>
          </mc:Fallback>
        </mc:AlternateContent>
      </w:r>
      <w:r w:rsidRPr="00D463DB">
        <w:rPr>
          <w:noProof/>
          <w:lang w:eastAsia="ja-JP"/>
        </w:rPr>
        <mc:AlternateContent>
          <mc:Choice Requires="wps">
            <w:drawing>
              <wp:anchor distT="0" distB="0" distL="114300" distR="114300" simplePos="0" relativeHeight="251688960" behindDoc="0" locked="0" layoutInCell="1" allowOverlap="1" wp14:anchorId="133A3A95" wp14:editId="3BE63208">
                <wp:simplePos x="0" y="0"/>
                <wp:positionH relativeFrom="column">
                  <wp:posOffset>612775</wp:posOffset>
                </wp:positionH>
                <wp:positionV relativeFrom="paragraph">
                  <wp:posOffset>2551430</wp:posOffset>
                </wp:positionV>
                <wp:extent cx="175260" cy="233045"/>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 cy="233045"/>
                        </a:xfrm>
                        <a:prstGeom prst="rect">
                          <a:avLst/>
                        </a:prstGeom>
                        <a:solidFill>
                          <a:srgbClr val="FFFFFF"/>
                        </a:solidFill>
                        <a:ln w="9525">
                          <a:noFill/>
                          <a:miter lim="800000"/>
                          <a:headEnd/>
                          <a:tailEnd/>
                        </a:ln>
                      </wps:spPr>
                      <wps:txbx>
                        <w:txbxContent>
                          <w:p w14:paraId="61FAFEA5" w14:textId="77777777" w:rsidR="004507D7" w:rsidRDefault="004507D7" w:rsidP="00B85075">
                            <w:r>
                              <w:t>(b)</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33A3A95" id="_x0000_s1034" type="#_x0000_t202" style="position:absolute;left:0;text-align:left;margin-left:48.25pt;margin-top:200.9pt;width:13.8pt;height:18.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" stroked="f">
                <v:textbox inset="0,0,0,0">
                  <w:txbxContent>
                    <w:p w14:paraId="61FAFEA5" w14:textId="77777777" w:rsidR="004507D7" w:rsidRDefault="004507D7" w:rsidP="00B85075">
                      <w:r>
                        <w:t>(b)</w:t>
                      </w:r>
                    </w:p>
                  </w:txbxContent>
                </v:textbox>
              </v:shape>
            </w:pict>
          </mc:Fallback>
        </mc:AlternateContent>
      </w:r>
      <w:r w:rsidRPr="00D463DB">
        <w:rPr>
          <w:noProof/>
          <w:lang w:eastAsia="ja-JP"/>
        </w:rPr>
        <mc:AlternateContent>
          <mc:Choice Requires="wps">
            <w:drawing>
              <wp:anchor distT="0" distB="0" distL="114300" distR="114300" simplePos="0" relativeHeight="251687936" behindDoc="0" locked="0" layoutInCell="1" allowOverlap="1" wp14:anchorId="091A36D3" wp14:editId="4DB5EEEE">
                <wp:simplePos x="0" y="0"/>
                <wp:positionH relativeFrom="column">
                  <wp:posOffset>614045</wp:posOffset>
                </wp:positionH>
                <wp:positionV relativeFrom="paragraph">
                  <wp:posOffset>1162380</wp:posOffset>
                </wp:positionV>
                <wp:extent cx="175260" cy="233045"/>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 cy="233045"/>
                        </a:xfrm>
                        <a:prstGeom prst="rect">
                          <a:avLst/>
                        </a:prstGeom>
                        <a:solidFill>
                          <a:srgbClr val="FFFFFF"/>
                        </a:solidFill>
                        <a:ln w="9525">
                          <a:noFill/>
                          <a:miter lim="800000"/>
                          <a:headEnd/>
                          <a:tailEnd/>
                        </a:ln>
                      </wps:spPr>
                      <wps:txbx>
                        <w:txbxContent>
                          <w:p w14:paraId="4E67C3B5" w14:textId="77777777" w:rsidR="004507D7" w:rsidRDefault="004507D7" w:rsidP="00B85075">
                            <w:r>
                              <w:t>(a)</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91A36D3" id="_x0000_s1035" type="#_x0000_t202" style="position:absolute;left:0;text-align:left;margin-left:48.35pt;margin-top:91.55pt;width:13.8pt;height:18.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" stroked="f">
                <v:textbox inset="0,0,0,0">
                  <w:txbxContent>
                    <w:p w14:paraId="4E67C3B5" w14:textId="77777777" w:rsidR="004507D7" w:rsidRDefault="004507D7" w:rsidP="00B85075">
                      <w:r>
                        <w:t>(a)</w:t>
                      </w:r>
                    </w:p>
                  </w:txbxContent>
                </v:textbox>
              </v:shape>
            </w:pict>
          </mc:Fallback>
        </mc:AlternateContent>
      </w:r>
      <w:r w:rsidRPr="00D463DB">
        <w:rPr>
          <w:noProof/>
          <w:color w:val="FF0000"/>
          <w:lang w:eastAsia="ja-JP"/>
        </w:rPr>
        <mc:AlternateContent>
          <mc:Choice Requires="wpc">
            <w:drawing>
              <wp:inline distT="0" distB="0" distL="0" distR="0" wp14:anchorId="579BF5BA" wp14:editId="152ED589">
                <wp:extent cx="4503474" cy="4967021"/>
                <wp:effectExtent l="0" t="0" r="0" b="0"/>
                <wp:docPr id="34" name="C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1" name="Immagine 2" descr="C:\Users\Andrea\AppData\Local\Microsoft\Windows\INetCache\Content.Word\totalscale.png"/>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1"/>
                            <a:ext cx="4460342" cy="2677364"/>
                          </a:xfrm>
                          <a:prstGeom prst="rect">
                            <a:avLst/>
                          </a:prstGeom>
                          <a:noFill/>
                          <a:ln>
                            <a:noFill/>
                          </a:ln>
                        </pic:spPr>
                      </pic:pic>
                      <pic:pic xmlns:pic="http://schemas.openxmlformats.org/drawingml/2006/picture">
                        <pic:nvPicPr>
                          <pic:cNvPr id="32" name="Immagine 6" descr="C:\Users\Andrea\AppData\Local\Microsoft\Windows\INetCache\Content.Word\StimulationTotal grid.png"/>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2701" y="2677339"/>
                            <a:ext cx="4454956" cy="2186228"/>
                          </a:xfrm>
                          <a:prstGeom prst="rect">
                            <a:avLst/>
                          </a:prstGeom>
                          <a:noFill/>
                          <a:ln>
                            <a:noFill/>
                          </a:ln>
                        </pic:spPr>
                      </pic:pic>
                      <wps:wsp>
                        <wps:cNvPr id="33" name="Text Box 2"/>
                        <wps:cNvSpPr txBox="1">
                          <a:spLocks noChangeArrowheads="1"/>
                        </wps:cNvSpPr>
                        <wps:spPr bwMode="auto">
                          <a:xfrm>
                            <a:off x="1635725" y="4634957"/>
                            <a:ext cx="175260" cy="233045"/>
                          </a:xfrm>
                          <a:prstGeom prst="rect">
                            <a:avLst/>
                          </a:prstGeom>
                          <a:solidFill>
                            <a:srgbClr val="FFFFFF"/>
                          </a:solidFill>
                          <a:ln w="9525">
                            <a:noFill/>
                            <a:miter lim="800000"/>
                            <a:headEnd/>
                            <a:tailEnd/>
                          </a:ln>
                        </wps:spPr>
                        <wps:txbx>
                          <w:txbxContent>
                            <w:p w14:paraId="11C009DB" w14:textId="77777777" w:rsidR="004507D7" w:rsidRPr="00BD63B7" w:rsidRDefault="004507D7" w:rsidP="00B85075">
                              <w:pPr>
                                <w:pStyle w:val="NormalWeb"/>
                                <w:spacing w:before="0" w:beforeAutospacing="0" w:after="200" w:line="276" w:lineRule="auto"/>
                              </w:pPr>
                              <w:r w:rsidRPr="000F5B35">
                                <w:rPr>
                                  <w:rFonts w:ascii="Calibri" w:eastAsia="SimSun" w:hAnsi="Calibri" w:cs="Arial"/>
                                  <w:sz w:val="22"/>
                                  <w:szCs w:val="22"/>
                                </w:rPr>
                                <w:t>(</w:t>
                              </w:r>
                              <w:r>
                                <w:rPr>
                                  <w:rFonts w:ascii="Calibri" w:eastAsia="SimSun" w:hAnsi="Calibri" w:cs="Arial"/>
                                  <w:sz w:val="22"/>
                                  <w:szCs w:val="22"/>
                                </w:rPr>
                                <w:t>e</w:t>
                              </w:r>
                              <w:r w:rsidRPr="000F5B35">
                                <w:rPr>
                                  <w:rFonts w:ascii="Calibri" w:eastAsia="SimSun" w:hAnsi="Calibri" w:cs="Arial"/>
                                  <w:sz w:val="22"/>
                                  <w:szCs w:val="22"/>
                                </w:rPr>
                                <w:t>)</w:t>
                              </w:r>
                            </w:p>
                          </w:txbxContent>
                        </wps:txbx>
                        <wps:bodyPr rot="0" vert="horz" wrap="square" lIns="0" tIns="0" rIns="0" bIns="0" anchor="t" anchorCtr="0">
                          <a:noAutofit/>
                        </wps:bodyPr>
                      </wps:wsp>
                    </wpc:wpc>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79BF5BA" id="Canvas 34" o:spid="_x0000_s1036" editas="canvas" style="width:354.6pt;height:391.1pt;mso-position-horizontal-relative:char;mso-position-vertical-relative:line" coordsize="45034,4966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">
                <v:shape id="_x0000_s1037" type="#_x0000_t75" style="position:absolute;width:45034;height:49669;visibility:visible;mso-wrap-style:square">
                  <v:fill o:detectmouseclick="t"/>
                  <v:path o:connecttype="none"/>
                </v:shape>
                <v:shape id="Immagine 2" o:spid="_x0000_s1038" type="#_x0000_t75" style="position:absolute;width:44603;height:26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">
                  <v:imagedata r:id="rId15" o:title="totalscale"/>
                </v:shape>
                <v:shape id="Immagine 6" o:spid="_x0000_s1039" type="#_x0000_t75" style="position:absolute;left:127;top:26773;width:44549;height:21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">
                  <v:imagedata r:id="rId16" o:title="StimulationTotal grid"/>
                </v:shape>
                <v:shape id="_x0000_s1040" type="#_x0000_t202" style="position:absolute;left:16357;top:46349;width:1752;height:2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" stroked="f">
                  <v:textbox inset="0,0,0,0">
                    <w:txbxContent>
                      <w:p w14:paraId="11C009DB" w14:textId="77777777" w:rsidR="004507D7" w:rsidRPr="00BD63B7" w:rsidRDefault="004507D7" w:rsidP="00B85075">
                        <w:pPr>
                          <w:pStyle w:val="NormalWeb"/>
                          <w:spacing w:before="0" w:beforeAutospacing="0" w:after="200" w:line="276" w:lineRule="auto"/>
                        </w:pPr>
                        <w:r w:rsidRPr="000F5B35">
                          <w:rPr>
                            <w:rFonts w:ascii="Calibri" w:eastAsia="SimSun" w:hAnsi="Calibri" w:cs="Arial"/>
                            <w:sz w:val="22"/>
                            <w:szCs w:val="22"/>
                          </w:rPr>
                          <w:t>(</w:t>
                        </w:r>
                        <w:r>
                          <w:rPr>
                            <w:rFonts w:ascii="Calibri" w:eastAsia="SimSun" w:hAnsi="Calibri" w:cs="Arial"/>
                            <w:sz w:val="22"/>
                            <w:szCs w:val="22"/>
                          </w:rPr>
                          <w:t>e</w:t>
                        </w:r>
                        <w:r w:rsidRPr="000F5B35">
                          <w:rPr>
                            <w:rFonts w:ascii="Calibri" w:eastAsia="SimSun" w:hAnsi="Calibri" w:cs="Arial"/>
                            <w:sz w:val="22"/>
                            <w:szCs w:val="22"/>
                          </w:rPr>
                          <w:t>)</w:t>
                        </w:r>
                      </w:p>
                    </w:txbxContent>
                  </v:textbox>
                </v:shape>
                <w10:anchorlock/>
              </v:group>
            </w:pict>
          </mc:Fallback>
        </mc:AlternateContent>
      </w:r>
    </w:p>
    <w:p w14:paraId="06FD7F23" w14:textId="1661750C" w:rsidR="00B85075" w:rsidRPr="00F262A4" w:rsidRDefault="00B85075" w:rsidP="00B85075">
      <w:pPr>
        <w:pStyle w:val="Caption"/>
        <w:jc w:val="both"/>
        <w:rPr>
          <w:rFonts w:ascii="Times New Roman" w:hAnsi="Times New Roman" w:cs="Times New Roman"/>
          <w:sz w:val="20"/>
          <w:szCs w:val="20"/>
        </w:rPr>
      </w:pPr>
      <w:r w:rsidRPr="00F262A4">
        <w:rPr>
          <w:rFonts w:ascii="Times New Roman" w:hAnsi="Times New Roman" w:cs="Times New Roman"/>
          <w:sz w:val="20"/>
          <w:szCs w:val="20"/>
        </w:rPr>
        <w:t xml:space="preserve">Supplementary figure 1 | BN stimulation and recording setup. (a) </w:t>
      </w:r>
      <w:r w:rsidR="00634E28" w:rsidRPr="00F262A4">
        <w:rPr>
          <w:rFonts w:ascii="Times New Roman" w:hAnsi="Times New Roman" w:cs="Times New Roman"/>
          <w:sz w:val="20"/>
          <w:szCs w:val="20"/>
        </w:rPr>
        <w:t>C</w:t>
      </w:r>
      <w:r w:rsidRPr="00F262A4">
        <w:rPr>
          <w:rFonts w:ascii="Times New Roman" w:hAnsi="Times New Roman" w:cs="Times New Roman"/>
          <w:sz w:val="20"/>
          <w:szCs w:val="20"/>
        </w:rPr>
        <w:t xml:space="preserve">MEA chip mounted on a stimulation board. A Perspex chamber on the chip contains the extracellular </w:t>
      </w:r>
      <w:r w:rsidR="00BE706C">
        <w:rPr>
          <w:rFonts w:ascii="Times New Roman" w:hAnsi="Times New Roman" w:cs="Times New Roman"/>
          <w:sz w:val="20"/>
          <w:szCs w:val="20"/>
        </w:rPr>
        <w:t xml:space="preserve">recording </w:t>
      </w:r>
      <w:r w:rsidRPr="00F262A4">
        <w:rPr>
          <w:rFonts w:ascii="Times New Roman" w:hAnsi="Times New Roman" w:cs="Times New Roman"/>
          <w:sz w:val="20"/>
          <w:szCs w:val="20"/>
        </w:rPr>
        <w:t xml:space="preserve">solution. </w:t>
      </w:r>
      <w:r w:rsidR="00281596">
        <w:rPr>
          <w:rFonts w:ascii="Times New Roman" w:hAnsi="Times New Roman" w:cs="Times New Roman"/>
          <w:sz w:val="20"/>
          <w:szCs w:val="20"/>
        </w:rPr>
        <w:t>The</w:t>
      </w:r>
      <w:r w:rsidRPr="00F262A4">
        <w:rPr>
          <w:rFonts w:ascii="Times New Roman" w:hAnsi="Times New Roman" w:cs="Times New Roman"/>
          <w:sz w:val="20"/>
          <w:szCs w:val="20"/>
        </w:rPr>
        <w:t xml:space="preserve"> patch pipette is on the left. (b) </w:t>
      </w:r>
      <w:r w:rsidR="00281596">
        <w:rPr>
          <w:rFonts w:ascii="Times New Roman" w:hAnsi="Times New Roman" w:cs="Times New Roman"/>
          <w:sz w:val="20"/>
          <w:szCs w:val="20"/>
        </w:rPr>
        <w:t>Micrograph of BN</w:t>
      </w:r>
      <w:r w:rsidR="00281596" w:rsidRPr="00007338">
        <w:rPr>
          <w:rFonts w:ascii="Times New Roman" w:hAnsi="Times New Roman" w:cs="Times New Roman"/>
          <w:sz w:val="20"/>
          <w:szCs w:val="20"/>
        </w:rPr>
        <w:t xml:space="preserve"> on </w:t>
      </w:r>
      <w:r w:rsidR="00281596">
        <w:rPr>
          <w:rFonts w:ascii="Times New Roman" w:hAnsi="Times New Roman" w:cs="Times New Roman"/>
          <w:sz w:val="20"/>
          <w:szCs w:val="20"/>
        </w:rPr>
        <w:t>the</w:t>
      </w:r>
      <w:r w:rsidR="00281596" w:rsidRPr="00007338">
        <w:rPr>
          <w:rFonts w:ascii="Times New Roman" w:hAnsi="Times New Roman" w:cs="Times New Roman"/>
          <w:sz w:val="20"/>
          <w:szCs w:val="20"/>
        </w:rPr>
        <w:t xml:space="preserve"> capacitive microelectrode</w:t>
      </w:r>
      <w:r w:rsidR="00281596">
        <w:rPr>
          <w:rFonts w:ascii="Times New Roman" w:hAnsi="Times New Roman" w:cs="Times New Roman"/>
          <w:sz w:val="20"/>
          <w:szCs w:val="20"/>
        </w:rPr>
        <w:t xml:space="preserve"> (square at the canter of the image) and recorded through the p</w:t>
      </w:r>
      <w:r w:rsidRPr="00F262A4">
        <w:rPr>
          <w:rFonts w:ascii="Times New Roman" w:hAnsi="Times New Roman" w:cs="Times New Roman"/>
          <w:sz w:val="20"/>
          <w:szCs w:val="20"/>
        </w:rPr>
        <w:t>atch</w:t>
      </w:r>
      <w:r w:rsidR="00281596">
        <w:rPr>
          <w:rFonts w:ascii="Times New Roman" w:hAnsi="Times New Roman" w:cs="Times New Roman"/>
          <w:sz w:val="20"/>
          <w:szCs w:val="20"/>
        </w:rPr>
        <w:t>-</w:t>
      </w:r>
      <w:r w:rsidR="00606829" w:rsidRPr="00F262A4">
        <w:rPr>
          <w:rFonts w:ascii="Times New Roman" w:hAnsi="Times New Roman" w:cs="Times New Roman"/>
          <w:sz w:val="20"/>
          <w:szCs w:val="20"/>
        </w:rPr>
        <w:t>clamp</w:t>
      </w:r>
      <w:r w:rsidRPr="00F262A4">
        <w:rPr>
          <w:rFonts w:ascii="Times New Roman" w:hAnsi="Times New Roman" w:cs="Times New Roman"/>
          <w:sz w:val="20"/>
          <w:szCs w:val="20"/>
        </w:rPr>
        <w:t xml:space="preserve"> </w:t>
      </w:r>
      <w:r w:rsidR="00606829" w:rsidRPr="00F262A4">
        <w:rPr>
          <w:rFonts w:ascii="Times New Roman" w:hAnsi="Times New Roman" w:cs="Times New Roman"/>
          <w:sz w:val="20"/>
          <w:szCs w:val="20"/>
        </w:rPr>
        <w:t>pipette in whole-cell configuration.</w:t>
      </w:r>
      <w:r w:rsidRPr="00F262A4">
        <w:rPr>
          <w:rFonts w:ascii="Times New Roman" w:hAnsi="Times New Roman" w:cs="Times New Roman"/>
          <w:sz w:val="20"/>
          <w:szCs w:val="20"/>
        </w:rPr>
        <w:t xml:space="preserve"> (c)</w:t>
      </w:r>
      <w:r w:rsidR="00606829" w:rsidRPr="00F262A4">
        <w:rPr>
          <w:rFonts w:ascii="Times New Roman" w:hAnsi="Times New Roman" w:cs="Times New Roman"/>
          <w:sz w:val="20"/>
          <w:szCs w:val="20"/>
        </w:rPr>
        <w:t xml:space="preserve"> </w:t>
      </w:r>
      <w:r w:rsidR="00281596">
        <w:rPr>
          <w:rFonts w:ascii="Times New Roman" w:hAnsi="Times New Roman" w:cs="Times New Roman"/>
          <w:sz w:val="20"/>
          <w:szCs w:val="20"/>
        </w:rPr>
        <w:t>10 DIV n</w:t>
      </w:r>
      <w:r w:rsidR="00606829" w:rsidRPr="00F262A4">
        <w:rPr>
          <w:rFonts w:ascii="Times New Roman" w:hAnsi="Times New Roman" w:cs="Times New Roman"/>
          <w:sz w:val="20"/>
          <w:szCs w:val="20"/>
        </w:rPr>
        <w:t xml:space="preserve">etwork of hippocampal neurons in culture on </w:t>
      </w:r>
      <w:r w:rsidR="00281596">
        <w:rPr>
          <w:rFonts w:ascii="Times New Roman" w:hAnsi="Times New Roman" w:cs="Times New Roman"/>
          <w:sz w:val="20"/>
          <w:szCs w:val="20"/>
        </w:rPr>
        <w:t xml:space="preserve">the </w:t>
      </w:r>
      <w:r w:rsidR="00281596" w:rsidRPr="00007338">
        <w:rPr>
          <w:rFonts w:ascii="Times New Roman" w:hAnsi="Times New Roman" w:cs="Times New Roman"/>
          <w:sz w:val="20"/>
          <w:szCs w:val="20"/>
        </w:rPr>
        <w:t>20 x 20</w:t>
      </w:r>
      <w:r w:rsidR="00281596">
        <w:rPr>
          <w:rFonts w:ascii="Times New Roman" w:hAnsi="Times New Roman" w:cs="Times New Roman"/>
          <w:sz w:val="20"/>
          <w:szCs w:val="20"/>
        </w:rPr>
        <w:t xml:space="preserve"> array of capacitive microelectrodes</w:t>
      </w:r>
      <w:r w:rsidRPr="00F262A4">
        <w:rPr>
          <w:rFonts w:ascii="Times New Roman" w:hAnsi="Times New Roman" w:cs="Times New Roman"/>
          <w:sz w:val="20"/>
          <w:szCs w:val="20"/>
        </w:rPr>
        <w:t xml:space="preserve">.  (d) Examples of whole cell patch clamp recordings showing </w:t>
      </w:r>
      <w:r w:rsidR="00007D76">
        <w:rPr>
          <w:rFonts w:ascii="Times New Roman" w:hAnsi="Times New Roman" w:cs="Times New Roman"/>
          <w:sz w:val="20"/>
          <w:szCs w:val="20"/>
        </w:rPr>
        <w:t>BN</w:t>
      </w:r>
      <w:r w:rsidRPr="00F262A4">
        <w:rPr>
          <w:rFonts w:ascii="Times New Roman" w:hAnsi="Times New Roman" w:cs="Times New Roman"/>
          <w:sz w:val="20"/>
          <w:szCs w:val="20"/>
        </w:rPr>
        <w:t xml:space="preserve"> </w:t>
      </w:r>
      <w:r w:rsidR="00007D76">
        <w:rPr>
          <w:rFonts w:ascii="Times New Roman" w:hAnsi="Times New Roman" w:cs="Times New Roman"/>
          <w:sz w:val="20"/>
          <w:szCs w:val="20"/>
        </w:rPr>
        <w:t>depolari</w:t>
      </w:r>
      <w:r w:rsidR="00802171">
        <w:rPr>
          <w:rFonts w:ascii="Times New Roman" w:hAnsi="Times New Roman" w:cs="Times New Roman"/>
          <w:sz w:val="20"/>
          <w:szCs w:val="20"/>
        </w:rPr>
        <w:t>s</w:t>
      </w:r>
      <w:r w:rsidR="00007D76">
        <w:rPr>
          <w:rFonts w:ascii="Times New Roman" w:hAnsi="Times New Roman" w:cs="Times New Roman"/>
          <w:sz w:val="20"/>
          <w:szCs w:val="20"/>
        </w:rPr>
        <w:t xml:space="preserve">ations caused by </w:t>
      </w:r>
      <w:r w:rsidRPr="00F262A4">
        <w:rPr>
          <w:rFonts w:ascii="Times New Roman" w:hAnsi="Times New Roman" w:cs="Times New Roman"/>
          <w:sz w:val="20"/>
          <w:szCs w:val="20"/>
        </w:rPr>
        <w:t>capacitive stimulation</w:t>
      </w:r>
      <w:r w:rsidR="00007D76">
        <w:rPr>
          <w:rFonts w:ascii="Times New Roman" w:hAnsi="Times New Roman" w:cs="Times New Roman"/>
          <w:sz w:val="20"/>
          <w:szCs w:val="20"/>
        </w:rPr>
        <w:t>s of increasing intensity (from bottom to top)</w:t>
      </w:r>
      <w:r w:rsidRPr="00F262A4">
        <w:rPr>
          <w:rFonts w:ascii="Times New Roman" w:hAnsi="Times New Roman" w:cs="Times New Roman"/>
          <w:sz w:val="20"/>
          <w:szCs w:val="20"/>
        </w:rPr>
        <w:t xml:space="preserve">. </w:t>
      </w:r>
      <w:r w:rsidR="00007D76">
        <w:rPr>
          <w:rFonts w:ascii="Times New Roman" w:hAnsi="Times New Roman" w:cs="Times New Roman"/>
          <w:sz w:val="20"/>
          <w:szCs w:val="20"/>
        </w:rPr>
        <w:t xml:space="preserve">Stimulations artefacts caused by voltage </w:t>
      </w:r>
      <w:r w:rsidRPr="00F262A4">
        <w:rPr>
          <w:rFonts w:ascii="Times New Roman" w:hAnsi="Times New Roman" w:cs="Times New Roman"/>
          <w:sz w:val="20"/>
          <w:szCs w:val="20"/>
        </w:rPr>
        <w:t>pulse repetitions (2</w:t>
      </w:r>
      <w:r w:rsidR="00007D76">
        <w:rPr>
          <w:rFonts w:ascii="Times New Roman" w:hAnsi="Times New Roman" w:cs="Times New Roman"/>
          <w:sz w:val="20"/>
          <w:szCs w:val="20"/>
        </w:rPr>
        <w:t xml:space="preserve"> to </w:t>
      </w:r>
      <w:r w:rsidRPr="00F262A4">
        <w:rPr>
          <w:rFonts w:ascii="Times New Roman" w:hAnsi="Times New Roman" w:cs="Times New Roman"/>
          <w:sz w:val="20"/>
          <w:szCs w:val="20"/>
        </w:rPr>
        <w:t>16</w:t>
      </w:r>
      <w:r w:rsidR="00007D76">
        <w:rPr>
          <w:rFonts w:ascii="Times New Roman" w:hAnsi="Times New Roman" w:cs="Times New Roman"/>
          <w:sz w:val="20"/>
          <w:szCs w:val="20"/>
        </w:rPr>
        <w:t>, from bottom to top</w:t>
      </w:r>
      <w:r w:rsidRPr="00F262A4">
        <w:rPr>
          <w:rFonts w:ascii="Times New Roman" w:hAnsi="Times New Roman" w:cs="Times New Roman"/>
          <w:sz w:val="20"/>
          <w:szCs w:val="20"/>
        </w:rPr>
        <w:t>)</w:t>
      </w:r>
      <w:r w:rsidR="00007D76">
        <w:rPr>
          <w:rFonts w:ascii="Times New Roman" w:hAnsi="Times New Roman" w:cs="Times New Roman"/>
          <w:sz w:val="20"/>
          <w:szCs w:val="20"/>
        </w:rPr>
        <w:t xml:space="preserve"> are followed by </w:t>
      </w:r>
      <w:r w:rsidRPr="00F262A4">
        <w:rPr>
          <w:rFonts w:ascii="Times New Roman" w:hAnsi="Times New Roman" w:cs="Times New Roman"/>
          <w:sz w:val="20"/>
          <w:szCs w:val="20"/>
        </w:rPr>
        <w:t>EPSP</w:t>
      </w:r>
      <w:r w:rsidR="00007D76">
        <w:rPr>
          <w:rFonts w:ascii="Times New Roman" w:hAnsi="Times New Roman" w:cs="Times New Roman"/>
          <w:sz w:val="20"/>
          <w:szCs w:val="20"/>
        </w:rPr>
        <w:t>-like depolari</w:t>
      </w:r>
      <w:r w:rsidR="00802171">
        <w:rPr>
          <w:rFonts w:ascii="Times New Roman" w:hAnsi="Times New Roman" w:cs="Times New Roman"/>
          <w:sz w:val="20"/>
          <w:szCs w:val="20"/>
        </w:rPr>
        <w:t>s</w:t>
      </w:r>
      <w:r w:rsidR="00007D76">
        <w:rPr>
          <w:rFonts w:ascii="Times New Roman" w:hAnsi="Times New Roman" w:cs="Times New Roman"/>
          <w:sz w:val="20"/>
          <w:szCs w:val="20"/>
        </w:rPr>
        <w:t>ations of increasing amplitude</w:t>
      </w:r>
      <w:r w:rsidR="00F0705B">
        <w:rPr>
          <w:rFonts w:ascii="Times New Roman" w:hAnsi="Times New Roman" w:cs="Times New Roman"/>
          <w:sz w:val="20"/>
          <w:szCs w:val="20"/>
        </w:rPr>
        <w:t>,</w:t>
      </w:r>
      <w:r w:rsidR="00007D76">
        <w:rPr>
          <w:rFonts w:ascii="Times New Roman" w:hAnsi="Times New Roman" w:cs="Times New Roman"/>
          <w:sz w:val="20"/>
          <w:szCs w:val="20"/>
        </w:rPr>
        <w:t xml:space="preserve"> </w:t>
      </w:r>
      <w:r w:rsidR="00F0705B">
        <w:rPr>
          <w:rFonts w:ascii="Times New Roman" w:hAnsi="Times New Roman" w:cs="Times New Roman"/>
          <w:sz w:val="20"/>
          <w:szCs w:val="20"/>
        </w:rPr>
        <w:t>until a suprathreshold</w:t>
      </w:r>
      <w:r w:rsidR="00007D76">
        <w:rPr>
          <w:rFonts w:ascii="Times New Roman" w:hAnsi="Times New Roman" w:cs="Times New Roman"/>
          <w:sz w:val="20"/>
          <w:szCs w:val="20"/>
        </w:rPr>
        <w:t xml:space="preserve"> </w:t>
      </w:r>
      <w:r w:rsidR="00F0705B">
        <w:rPr>
          <w:rFonts w:ascii="Times New Roman" w:hAnsi="Times New Roman" w:cs="Times New Roman"/>
          <w:sz w:val="20"/>
          <w:szCs w:val="20"/>
        </w:rPr>
        <w:t>depolarization is</w:t>
      </w:r>
      <w:r w:rsidR="00007D76">
        <w:rPr>
          <w:rFonts w:ascii="Times New Roman" w:hAnsi="Times New Roman" w:cs="Times New Roman"/>
          <w:sz w:val="20"/>
          <w:szCs w:val="20"/>
        </w:rPr>
        <w:t xml:space="preserve"> accompanied by action potential firing (top trace)</w:t>
      </w:r>
      <w:r w:rsidRPr="00F262A4">
        <w:rPr>
          <w:rFonts w:ascii="Times New Roman" w:hAnsi="Times New Roman" w:cs="Times New Roman"/>
          <w:sz w:val="20"/>
          <w:szCs w:val="20"/>
        </w:rPr>
        <w:t xml:space="preserve">. (e) </w:t>
      </w:r>
      <w:r w:rsidR="00F0705B">
        <w:rPr>
          <w:rFonts w:ascii="Times New Roman" w:hAnsi="Times New Roman" w:cs="Times New Roman"/>
          <w:sz w:val="20"/>
          <w:szCs w:val="20"/>
        </w:rPr>
        <w:t>P</w:t>
      </w:r>
      <w:r w:rsidRPr="00F262A4">
        <w:rPr>
          <w:rFonts w:ascii="Times New Roman" w:hAnsi="Times New Roman" w:cs="Times New Roman"/>
          <w:sz w:val="20"/>
          <w:szCs w:val="20"/>
        </w:rPr>
        <w:t xml:space="preserve">eak </w:t>
      </w:r>
      <w:r w:rsidR="00F0705B">
        <w:rPr>
          <w:rFonts w:ascii="Times New Roman" w:hAnsi="Times New Roman" w:cs="Times New Roman"/>
          <w:sz w:val="20"/>
          <w:szCs w:val="20"/>
        </w:rPr>
        <w:t xml:space="preserve">amplitude (black dots) </w:t>
      </w:r>
      <w:r w:rsidRPr="00F262A4">
        <w:rPr>
          <w:rFonts w:ascii="Times New Roman" w:hAnsi="Times New Roman" w:cs="Times New Roman"/>
          <w:sz w:val="20"/>
          <w:szCs w:val="20"/>
        </w:rPr>
        <w:t xml:space="preserve">of neuronal </w:t>
      </w:r>
      <w:r w:rsidR="00606829" w:rsidRPr="00F262A4">
        <w:rPr>
          <w:rFonts w:ascii="Times New Roman" w:hAnsi="Times New Roman" w:cs="Times New Roman"/>
          <w:sz w:val="20"/>
          <w:szCs w:val="20"/>
        </w:rPr>
        <w:t>depolari</w:t>
      </w:r>
      <w:r w:rsidR="00802171">
        <w:rPr>
          <w:rFonts w:ascii="Times New Roman" w:hAnsi="Times New Roman" w:cs="Times New Roman"/>
          <w:sz w:val="20"/>
          <w:szCs w:val="20"/>
        </w:rPr>
        <w:t>s</w:t>
      </w:r>
      <w:r w:rsidR="00606829" w:rsidRPr="00F262A4">
        <w:rPr>
          <w:rFonts w:ascii="Times New Roman" w:hAnsi="Times New Roman" w:cs="Times New Roman"/>
          <w:sz w:val="20"/>
          <w:szCs w:val="20"/>
        </w:rPr>
        <w:t xml:space="preserve">ations induced by the different stimuli reported in </w:t>
      </w:r>
      <w:r w:rsidR="00F0705B">
        <w:rPr>
          <w:rFonts w:ascii="Times New Roman" w:hAnsi="Times New Roman" w:cs="Times New Roman"/>
          <w:sz w:val="20"/>
          <w:szCs w:val="20"/>
        </w:rPr>
        <w:t>d (ten repetitions at 1 s interval)</w:t>
      </w:r>
      <w:r w:rsidR="00606829" w:rsidRPr="00F262A4">
        <w:rPr>
          <w:rFonts w:ascii="Times New Roman" w:hAnsi="Times New Roman" w:cs="Times New Roman"/>
          <w:sz w:val="20"/>
          <w:szCs w:val="20"/>
        </w:rPr>
        <w:t>. Blue dots</w:t>
      </w:r>
      <w:r w:rsidR="00F0705B">
        <w:rPr>
          <w:rFonts w:ascii="Times New Roman" w:hAnsi="Times New Roman" w:cs="Times New Roman"/>
          <w:sz w:val="20"/>
          <w:szCs w:val="20"/>
        </w:rPr>
        <w:t xml:space="preserve"> indicate the</w:t>
      </w:r>
      <w:r w:rsidR="00606829" w:rsidRPr="00F262A4">
        <w:rPr>
          <w:rFonts w:ascii="Times New Roman" w:hAnsi="Times New Roman" w:cs="Times New Roman"/>
          <w:sz w:val="20"/>
          <w:szCs w:val="20"/>
        </w:rPr>
        <w:t xml:space="preserve"> intracellular potential measured </w:t>
      </w:r>
      <w:r w:rsidR="00F0705B">
        <w:rPr>
          <w:rFonts w:ascii="Times New Roman" w:hAnsi="Times New Roman" w:cs="Times New Roman"/>
          <w:sz w:val="20"/>
          <w:szCs w:val="20"/>
        </w:rPr>
        <w:t>immediately</w:t>
      </w:r>
      <w:r w:rsidR="00606829" w:rsidRPr="00F262A4">
        <w:rPr>
          <w:rFonts w:ascii="Times New Roman" w:hAnsi="Times New Roman" w:cs="Times New Roman"/>
          <w:sz w:val="20"/>
          <w:szCs w:val="20"/>
        </w:rPr>
        <w:t xml:space="preserve"> before stimulus application</w:t>
      </w:r>
      <w:r w:rsidR="00F0705B">
        <w:rPr>
          <w:rFonts w:ascii="Times New Roman" w:hAnsi="Times New Roman" w:cs="Times New Roman"/>
          <w:sz w:val="20"/>
          <w:szCs w:val="20"/>
        </w:rPr>
        <w:t xml:space="preserve"> and therefore identifying the resting potential</w:t>
      </w:r>
      <w:r w:rsidR="00BB79C4">
        <w:rPr>
          <w:rFonts w:ascii="Times New Roman" w:hAnsi="Times New Roman" w:cs="Times New Roman"/>
          <w:sz w:val="20"/>
          <w:szCs w:val="20"/>
        </w:rPr>
        <w:t xml:space="preserve"> of the neuron at the time of stimulation</w:t>
      </w:r>
      <w:r w:rsidR="00606829" w:rsidRPr="00F262A4">
        <w:rPr>
          <w:rFonts w:ascii="Times New Roman" w:hAnsi="Times New Roman" w:cs="Times New Roman"/>
          <w:sz w:val="20"/>
          <w:szCs w:val="20"/>
        </w:rPr>
        <w:t>.</w:t>
      </w:r>
    </w:p>
    <w:p w14:paraId="1AACDC12" w14:textId="5CF7B6EF" w:rsidR="00B85075" w:rsidRDefault="00B85075">
      <w:pPr>
        <w:rPr>
          <w:rFonts w:ascii="Times New Roman" w:eastAsia="Times New Roman" w:hAnsi="Times New Roman" w:cs="Times New Roman"/>
          <w:b/>
          <w:bCs/>
          <w:sz w:val="24"/>
          <w:szCs w:val="24"/>
        </w:rPr>
      </w:pPr>
      <w:r>
        <w:rPr>
          <w:b/>
          <w:bCs/>
        </w:rPr>
        <w:br w:type="page"/>
      </w:r>
    </w:p>
    <w:p w14:paraId="73550CA1" w14:textId="260475E1" w:rsidR="00FE1093" w:rsidRPr="00124E6A" w:rsidRDefault="00FE1093" w:rsidP="00F262A4">
      <w:pPr>
        <w:pStyle w:val="NormalWeb"/>
        <w:keepNext/>
        <w:spacing w:after="0" w:line="240" w:lineRule="auto"/>
        <w:jc w:val="center"/>
        <w:rPr>
          <w:b/>
          <w:bCs/>
        </w:rPr>
      </w:pPr>
      <w:r w:rsidRPr="00D463DB">
        <w:rPr>
          <w:noProof/>
          <w:lang w:eastAsia="ja-JP"/>
        </w:rPr>
        <w:lastRenderedPageBreak/>
        <w:drawing>
          <wp:inline distT="0" distB="0" distL="0" distR="0" wp14:anchorId="203CF1EB" wp14:editId="5D197BE4">
            <wp:extent cx="4650432" cy="5251713"/>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POSTDOC\Papers and resources\AUTHORED PAPERS\In progress\TBD 2017 - UDP exp\Figures\IntroFig.png"/>
                    <pic:cNvPicPr>
                      <a:picLocks noChangeAspect="1" noChangeArrowheads="1"/>
                    </pic:cNvPicPr>
                  </pic:nvPicPr>
                  <pic:blipFill>
                    <a:blip r:embed="rId17" cstate="print">
                      <a:extLst>
                        <a:ext uri="{28A0092B-C50C-407E-A947-70E740481C1C}">
                          <a14:useLocalDpi xmlns:a14="http://schemas.microsoft.com/office/drawing/2010/main"/>
                        </a:ext>
                      </a:extLst>
                    </a:blip>
                    <a:stretch>
                      <a:fillRect/>
                    </a:stretch>
                  </pic:blipFill>
                  <pic:spPr bwMode="auto">
                    <a:xfrm>
                      <a:off x="0" y="0"/>
                      <a:ext cx="4650432" cy="5251713"/>
                    </a:xfrm>
                    <a:prstGeom prst="rect">
                      <a:avLst/>
                    </a:prstGeom>
                    <a:noFill/>
                    <a:ln>
                      <a:noFill/>
                    </a:ln>
                  </pic:spPr>
                </pic:pic>
              </a:graphicData>
            </a:graphic>
          </wp:inline>
        </w:drawing>
      </w:r>
    </w:p>
    <w:p w14:paraId="7AF889B4" w14:textId="0509E6A2" w:rsidR="0002560D" w:rsidRPr="00F262A4" w:rsidRDefault="00B85075" w:rsidP="00FE1093">
      <w:pPr>
        <w:pStyle w:val="NormalWeb"/>
        <w:keepNext/>
        <w:spacing w:after="0" w:line="240" w:lineRule="auto"/>
        <w:jc w:val="both"/>
        <w:rPr>
          <w:rFonts w:asciiTheme="minorHAnsi" w:hAnsiTheme="minorHAnsi" w:cstheme="minorHAnsi"/>
          <w:b/>
          <w:color w:val="4F81BD" w:themeColor="accent1"/>
          <w:sz w:val="20"/>
          <w:szCs w:val="20"/>
        </w:rPr>
      </w:pPr>
      <w:r w:rsidRPr="00F262A4">
        <w:rPr>
          <w:rFonts w:asciiTheme="minorHAnsi" w:hAnsiTheme="minorHAnsi" w:cstheme="minorHAnsi"/>
          <w:b/>
          <w:color w:val="4F81BD" w:themeColor="accent1"/>
          <w:sz w:val="20"/>
          <w:szCs w:val="20"/>
        </w:rPr>
        <w:t>Supplementary figure 2 |</w:t>
      </w:r>
      <w:r w:rsidR="00FE1093" w:rsidRPr="00F262A4">
        <w:rPr>
          <w:rFonts w:asciiTheme="minorHAnsi" w:hAnsiTheme="minorHAnsi" w:cstheme="minorHAnsi"/>
          <w:b/>
          <w:color w:val="4F81BD" w:themeColor="accent1"/>
          <w:sz w:val="20"/>
          <w:szCs w:val="20"/>
        </w:rPr>
        <w:t xml:space="preserve"> Geographically distributed network. (a) Geographical location of artificial/biological neurons and memristors: biological neurons in Padova (IT), artificial neurons in Zurich (CH) and memristors in Southampton (UK). Forward and reverse signal pathways are illustrated by red and green arrows respectively. (b) High-level connectivity diagram.</w:t>
      </w:r>
    </w:p>
    <w:p w14:paraId="67E17658" w14:textId="77777777" w:rsidR="0002560D" w:rsidRDefault="0002560D">
      <w:pPr>
        <w:rPr>
          <w:rFonts w:eastAsia="Times New Roman" w:cstheme="minorHAnsi"/>
          <w:b/>
          <w:color w:val="4F81BD" w:themeColor="accent1"/>
          <w:sz w:val="18"/>
          <w:szCs w:val="18"/>
        </w:rPr>
      </w:pPr>
      <w:r>
        <w:rPr>
          <w:rFonts w:cstheme="minorHAnsi"/>
          <w:b/>
          <w:color w:val="4F81BD" w:themeColor="accent1"/>
          <w:sz w:val="18"/>
          <w:szCs w:val="18"/>
        </w:rPr>
        <w:br w:type="page"/>
      </w:r>
    </w:p>
    <w:p w14:paraId="03751A9E" w14:textId="5EE95372" w:rsidR="0002560D" w:rsidRDefault="0002560D" w:rsidP="00727FB5">
      <w:pPr>
        <w:jc w:val="center"/>
        <w:rPr>
          <w:rFonts w:cstheme="minorHAnsi"/>
          <w:b/>
          <w:color w:val="4F81BD" w:themeColor="accent1"/>
          <w:sz w:val="18"/>
          <w:szCs w:val="18"/>
        </w:rPr>
      </w:pPr>
      <w:r>
        <w:rPr>
          <w:rFonts w:cstheme="minorHAnsi"/>
          <w:b/>
          <w:noProof/>
          <w:color w:val="4F81BD" w:themeColor="accent1"/>
          <w:sz w:val="18"/>
          <w:szCs w:val="18"/>
          <w:lang w:eastAsia="ja-JP"/>
        </w:rPr>
        <w:lastRenderedPageBreak/>
        <w:drawing>
          <wp:inline distT="0" distB="0" distL="0" distR="0" wp14:anchorId="2D76B5A5" wp14:editId="2D934832">
            <wp:extent cx="5721350" cy="203401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lawchart.png"/>
                    <pic:cNvPicPr/>
                  </pic:nvPicPr>
                  <pic:blipFill>
                    <a:blip r:embed="rId18"/>
                    <a:stretch>
                      <a:fillRect/>
                    </a:stretch>
                  </pic:blipFill>
                  <pic:spPr>
                    <a:xfrm>
                      <a:off x="0" y="0"/>
                      <a:ext cx="5735401" cy="2039011"/>
                    </a:xfrm>
                    <a:prstGeom prst="rect">
                      <a:avLst/>
                    </a:prstGeom>
                  </pic:spPr>
                </pic:pic>
              </a:graphicData>
            </a:graphic>
          </wp:inline>
        </w:drawing>
      </w:r>
    </w:p>
    <w:p w14:paraId="204B5508" w14:textId="03D695CA" w:rsidR="0002560D" w:rsidRPr="00727FB5" w:rsidRDefault="0002560D" w:rsidP="00727FB5">
      <w:pPr>
        <w:jc w:val="both"/>
        <w:rPr>
          <w:rFonts w:ascii="Times New Roman" w:hAnsi="Times New Roman" w:cs="Times New Roman"/>
          <w:b/>
          <w:color w:val="4F81BD" w:themeColor="accent1"/>
          <w:sz w:val="20"/>
          <w:szCs w:val="20"/>
        </w:rPr>
      </w:pPr>
      <w:r w:rsidRPr="00727FB5">
        <w:rPr>
          <w:rFonts w:ascii="Times New Roman" w:hAnsi="Times New Roman" w:cs="Times New Roman"/>
          <w:b/>
          <w:color w:val="4F81BD" w:themeColor="accent1"/>
          <w:sz w:val="20"/>
          <w:szCs w:val="20"/>
        </w:rPr>
        <w:t xml:space="preserve">Supplementary figure 3 | </w:t>
      </w:r>
      <w:r w:rsidR="00F90F56">
        <w:rPr>
          <w:rFonts w:ascii="Times New Roman" w:hAnsi="Times New Roman" w:cs="Times New Roman"/>
          <w:b/>
          <w:color w:val="4F81BD" w:themeColor="accent1"/>
          <w:sz w:val="20"/>
          <w:szCs w:val="20"/>
        </w:rPr>
        <w:t>Synaptor</w:t>
      </w:r>
      <w:r w:rsidR="00C074BF">
        <w:rPr>
          <w:rFonts w:ascii="Times New Roman" w:hAnsi="Times New Roman" w:cs="Times New Roman"/>
          <w:b/>
          <w:color w:val="4F81BD" w:themeColor="accent1"/>
          <w:sz w:val="20"/>
          <w:szCs w:val="20"/>
        </w:rPr>
        <w:t>’s</w:t>
      </w:r>
      <w:r w:rsidR="00F90F56">
        <w:rPr>
          <w:rFonts w:ascii="Times New Roman" w:hAnsi="Times New Roman" w:cs="Times New Roman"/>
          <w:b/>
          <w:color w:val="4F81BD" w:themeColor="accent1"/>
          <w:sz w:val="20"/>
          <w:szCs w:val="20"/>
        </w:rPr>
        <w:t xml:space="preserve"> plasticity. </w:t>
      </w:r>
      <w:r w:rsidR="00D377C9" w:rsidRPr="00727FB5">
        <w:rPr>
          <w:rFonts w:ascii="Times New Roman" w:hAnsi="Times New Roman" w:cs="Times New Roman"/>
          <w:b/>
          <w:i/>
          <w:color w:val="4F81BD" w:themeColor="accent1"/>
          <w:sz w:val="20"/>
          <w:szCs w:val="20"/>
        </w:rPr>
        <w:t>a</w:t>
      </w:r>
      <w:r w:rsidR="00D377C9" w:rsidRPr="00727FB5">
        <w:rPr>
          <w:rFonts w:ascii="Times New Roman" w:hAnsi="Times New Roman" w:cs="Times New Roman"/>
          <w:b/>
          <w:color w:val="4F81BD" w:themeColor="accent1"/>
          <w:sz w:val="20"/>
          <w:szCs w:val="20"/>
        </w:rPr>
        <w:t xml:space="preserve">. </w:t>
      </w:r>
      <w:r w:rsidR="003F76F7" w:rsidRPr="00727FB5">
        <w:rPr>
          <w:rFonts w:ascii="Times New Roman" w:hAnsi="Times New Roman" w:cs="Times New Roman"/>
          <w:b/>
          <w:color w:val="4F81BD" w:themeColor="accent1"/>
          <w:sz w:val="20"/>
          <w:szCs w:val="20"/>
        </w:rPr>
        <w:t xml:space="preserve">Approximation of the BCM rule used to program MR1 and MR2 in the synaptors. </w:t>
      </w:r>
      <w:r w:rsidR="00595C33" w:rsidRPr="00727FB5">
        <w:rPr>
          <w:rFonts w:ascii="Times New Roman" w:hAnsi="Times New Roman" w:cs="Times New Roman"/>
          <w:b/>
          <w:color w:val="4F81BD" w:themeColor="accent1"/>
          <w:sz w:val="20"/>
          <w:szCs w:val="20"/>
        </w:rPr>
        <w:t>In the original BCM theory and its Cooper</w:t>
      </w:r>
      <w:r w:rsidR="00D57B15" w:rsidRPr="00727FB5">
        <w:rPr>
          <w:rFonts w:ascii="Times New Roman" w:hAnsi="Times New Roman" w:cs="Times New Roman"/>
          <w:b/>
          <w:color w:val="4F81BD" w:themeColor="accent1"/>
          <w:sz w:val="20"/>
          <w:szCs w:val="20"/>
        </w:rPr>
        <w:t>–</w:t>
      </w:r>
      <w:r w:rsidR="00595C33" w:rsidRPr="00727FB5">
        <w:rPr>
          <w:rFonts w:ascii="Times New Roman" w:hAnsi="Times New Roman" w:cs="Times New Roman"/>
          <w:b/>
          <w:color w:val="4F81BD" w:themeColor="accent1"/>
          <w:sz w:val="20"/>
          <w:szCs w:val="20"/>
        </w:rPr>
        <w:t>Lieberman</w:t>
      </w:r>
      <w:r w:rsidR="00D57B15" w:rsidRPr="00727FB5">
        <w:rPr>
          <w:rFonts w:ascii="Times New Roman" w:hAnsi="Times New Roman" w:cs="Times New Roman"/>
          <w:b/>
          <w:color w:val="4F81BD" w:themeColor="accent1"/>
          <w:sz w:val="20"/>
          <w:szCs w:val="20"/>
        </w:rPr>
        <w:t>–</w:t>
      </w:r>
      <w:r w:rsidR="00595C33" w:rsidRPr="00727FB5">
        <w:rPr>
          <w:rFonts w:ascii="Times New Roman" w:hAnsi="Times New Roman" w:cs="Times New Roman"/>
          <w:b/>
          <w:color w:val="4F81BD" w:themeColor="accent1"/>
          <w:sz w:val="20"/>
          <w:szCs w:val="20"/>
        </w:rPr>
        <w:t>Oja (CLO) precursor</w:t>
      </w:r>
      <w:r w:rsidR="00595C33" w:rsidRPr="00727FB5">
        <w:rPr>
          <w:rFonts w:ascii="Times New Roman" w:hAnsi="Times New Roman" w:cs="Times New Roman"/>
          <w:b/>
          <w:color w:val="4F81BD" w:themeColor="accent1"/>
          <w:sz w:val="20"/>
          <w:szCs w:val="20"/>
        </w:rPr>
        <w:fldChar w:fldCharType="begin"/>
      </w:r>
      <w:r w:rsidR="001627C2">
        <w:rPr>
          <w:rFonts w:ascii="Times New Roman" w:hAnsi="Times New Roman" w:cs="Times New Roman"/>
          <w:b/>
          <w:color w:val="4F81BD" w:themeColor="accent1"/>
          <w:sz w:val="20"/>
          <w:szCs w:val="20"/>
        </w:rPr>
        <w:instrText xml:space="preserve"> ADDIN ZOTERO_ITEM CSL_CITATION {"citationID":"sRUGBwQW","properties":{"formattedCitation":"\\super 18\\nosupersub{}","plainCitation":"18","noteIndex":0},"citationItems":[{"id":5405,"uris":["http://zotero.org/users/1307934/items/MV8LZNIR"],"uri":["http://zotero.org/users/1307934/items/MV8LZNIR"],"itemData":{"id":5405,"type":"article-journal","title":"The BCM theory of synapse modification at 30: interaction of theory with experiment","container-title":"Nature Reviews Neuroscience","page":"798-810","volume":"13","issue":"11","source":"www.nature.com","abstract":"Thirty years have passed since the publication of Elie Bienenstock, Leon Cooper and Paul Munro's 'Theory for the development of neuron selectivity: orientation specificity and binocular interaction in visual cortex', known as the BCM theory of synaptic plasticity. This theory has guided experimentalists to discover some fundamental properties of synaptic plasticity and has provided a mathematical structure that bridges molecular mechanisms and systems-level consequences of learning and memory storage.","DOI":"10.1038/nrn3353","ISSN":"1471-0048","title-short":"The BCM theory of synapse modification at 30","language":"en","author":[{"family":"Cooper","given":"Leon N."},{"family":"Bear","given":"Mark F."}],"issued":{"date-parts":[["2012",11]]}}}],"schema":"https://github.com/citation-style-language/schema/raw/master/csl-citation.json"} </w:instrText>
      </w:r>
      <w:r w:rsidR="00595C33" w:rsidRPr="00727FB5">
        <w:rPr>
          <w:rFonts w:ascii="Times New Roman" w:hAnsi="Times New Roman" w:cs="Times New Roman"/>
          <w:b/>
          <w:color w:val="4F81BD" w:themeColor="accent1"/>
          <w:sz w:val="20"/>
          <w:szCs w:val="20"/>
        </w:rPr>
        <w:fldChar w:fldCharType="separate"/>
      </w:r>
      <w:r w:rsidR="001627C2" w:rsidRPr="00727FB5">
        <w:rPr>
          <w:rFonts w:ascii="Times New Roman" w:hAnsi="Times New Roman" w:cs="Times New Roman"/>
          <w:color w:val="808080"/>
          <w:sz w:val="20"/>
          <w:vertAlign w:val="superscript"/>
          <w:lang w:val="en-US"/>
        </w:rPr>
        <w:t>18</w:t>
      </w:r>
      <w:r w:rsidR="00595C33" w:rsidRPr="00727FB5">
        <w:rPr>
          <w:rFonts w:ascii="Times New Roman" w:hAnsi="Times New Roman" w:cs="Times New Roman"/>
          <w:b/>
          <w:color w:val="4F81BD" w:themeColor="accent1"/>
          <w:sz w:val="20"/>
          <w:szCs w:val="20"/>
        </w:rPr>
        <w:fldChar w:fldCharType="end"/>
      </w:r>
      <w:r w:rsidR="00595C33" w:rsidRPr="00727FB5">
        <w:rPr>
          <w:rFonts w:ascii="Times New Roman" w:hAnsi="Times New Roman" w:cs="Times New Roman"/>
          <w:b/>
          <w:color w:val="4F81BD" w:themeColor="accent1"/>
          <w:sz w:val="20"/>
          <w:szCs w:val="20"/>
        </w:rPr>
        <w:t xml:space="preserve">, the change of synaptic </w:t>
      </w:r>
      <w:r w:rsidR="00C037E4" w:rsidRPr="00727FB5">
        <w:rPr>
          <w:rFonts w:ascii="Times New Roman" w:hAnsi="Times New Roman" w:cs="Times New Roman"/>
          <w:b/>
          <w:color w:val="4F81BD" w:themeColor="accent1"/>
          <w:sz w:val="20"/>
          <w:szCs w:val="20"/>
        </w:rPr>
        <w:t>strength</w:t>
      </w:r>
      <w:r w:rsidR="00E43ED0" w:rsidRPr="00727FB5">
        <w:rPr>
          <w:rFonts w:ascii="Times New Roman" w:hAnsi="Times New Roman" w:cs="Times New Roman"/>
          <w:b/>
          <w:color w:val="4F81BD" w:themeColor="accent1"/>
          <w:sz w:val="20"/>
          <w:szCs w:val="20"/>
        </w:rPr>
        <w:t xml:space="preserve">, </w:t>
      </w:r>
      <w:r w:rsidR="00E43ED0" w:rsidRPr="00727FB5">
        <w:rPr>
          <w:rFonts w:ascii="Times New Roman" w:hAnsi="Times New Roman" w:cs="Times New Roman"/>
          <w:b/>
          <w:i/>
          <w:color w:val="4F81BD" w:themeColor="accent1"/>
          <w:sz w:val="20"/>
          <w:szCs w:val="20"/>
        </w:rPr>
        <w:t>m</w:t>
      </w:r>
      <w:r w:rsidR="00E43ED0" w:rsidRPr="00727FB5">
        <w:rPr>
          <w:rFonts w:ascii="Times New Roman" w:hAnsi="Times New Roman" w:cs="Times New Roman"/>
          <w:b/>
          <w:color w:val="4F81BD" w:themeColor="accent1"/>
          <w:sz w:val="20"/>
          <w:szCs w:val="20"/>
        </w:rPr>
        <w:t xml:space="preserve">, </w:t>
      </w:r>
      <w:r w:rsidR="00C037E4" w:rsidRPr="00727FB5">
        <w:rPr>
          <w:rFonts w:ascii="Times New Roman" w:hAnsi="Times New Roman" w:cs="Times New Roman"/>
          <w:b/>
          <w:color w:val="4F81BD" w:themeColor="accent1"/>
          <w:sz w:val="20"/>
          <w:szCs w:val="20"/>
        </w:rPr>
        <w:t>for a given presynaptic frequency</w:t>
      </w:r>
      <w:r w:rsidR="00E43ED0" w:rsidRPr="00727FB5">
        <w:rPr>
          <w:rFonts w:ascii="Times New Roman" w:hAnsi="Times New Roman" w:cs="Times New Roman"/>
          <w:b/>
          <w:color w:val="4F81BD" w:themeColor="accent1"/>
          <w:sz w:val="20"/>
          <w:szCs w:val="20"/>
        </w:rPr>
        <w:t xml:space="preserve">, </w:t>
      </w:r>
      <w:r w:rsidR="00E43ED0" w:rsidRPr="00727FB5">
        <w:rPr>
          <w:rFonts w:ascii="Times New Roman" w:hAnsi="Times New Roman" w:cs="Times New Roman"/>
          <w:b/>
          <w:i/>
          <w:color w:val="4F81BD" w:themeColor="accent1"/>
          <w:sz w:val="20"/>
          <w:szCs w:val="20"/>
        </w:rPr>
        <w:t>d</w:t>
      </w:r>
      <w:r w:rsidR="00E43ED0" w:rsidRPr="00727FB5">
        <w:rPr>
          <w:rFonts w:ascii="Times New Roman" w:hAnsi="Times New Roman" w:cs="Times New Roman"/>
          <w:b/>
          <w:color w:val="4F81BD" w:themeColor="accent1"/>
          <w:sz w:val="20"/>
          <w:szCs w:val="20"/>
        </w:rPr>
        <w:t>,</w:t>
      </w:r>
      <w:r w:rsidR="00C037E4" w:rsidRPr="00727FB5">
        <w:rPr>
          <w:rFonts w:ascii="Times New Roman" w:hAnsi="Times New Roman" w:cs="Times New Roman"/>
          <w:b/>
          <w:color w:val="4F81BD" w:themeColor="accent1"/>
          <w:sz w:val="20"/>
          <w:szCs w:val="20"/>
        </w:rPr>
        <w:t xml:space="preserve"> is proportional to a function</w:t>
      </w:r>
      <w:r w:rsidR="00BE706C">
        <w:rPr>
          <w:rFonts w:ascii="Times New Roman" w:hAnsi="Times New Roman" w:cs="Times New Roman"/>
          <w:b/>
          <w:color w:val="4F81BD" w:themeColor="accent1"/>
          <w:sz w:val="20"/>
          <w:szCs w:val="20"/>
        </w:rPr>
        <w:t xml:space="preserve"> </w:t>
      </w:r>
      <m:oMath>
        <m:r>
          <m:rPr>
            <m:sty m:val="bi"/>
          </m:rPr>
          <w:rPr>
            <w:rFonts w:ascii="Cambria Math" w:hAnsi="Cambria Math" w:cs="Times New Roman"/>
            <w:color w:val="4F81BD" w:themeColor="accent1"/>
            <w:sz w:val="20"/>
            <w:szCs w:val="20"/>
          </w:rPr>
          <m:t>φ</m:t>
        </m:r>
        <m:d>
          <m:dPr>
            <m:ctrlPr>
              <w:rPr>
                <w:rFonts w:ascii="Cambria Math" w:hAnsi="Cambria Math" w:cs="Times New Roman"/>
                <w:b/>
                <w:i/>
                <w:color w:val="4F81BD" w:themeColor="accent1"/>
                <w:sz w:val="20"/>
                <w:szCs w:val="20"/>
              </w:rPr>
            </m:ctrlPr>
          </m:dPr>
          <m:e>
            <m:r>
              <m:rPr>
                <m:sty m:val="bi"/>
              </m:rPr>
              <w:rPr>
                <w:rFonts w:ascii="Cambria Math" w:hAnsi="Cambria Math" w:cs="Times New Roman"/>
                <w:color w:val="4F81BD" w:themeColor="accent1"/>
                <w:sz w:val="20"/>
                <w:szCs w:val="20"/>
              </w:rPr>
              <m:t>c</m:t>
            </m:r>
          </m:e>
        </m:d>
      </m:oMath>
      <w:r w:rsidR="00C037E4" w:rsidRPr="00727FB5">
        <w:rPr>
          <w:rFonts w:ascii="Times New Roman" w:hAnsi="Times New Roman" w:cs="Times New Roman"/>
          <w:b/>
          <w:color w:val="4F81BD" w:themeColor="accent1"/>
          <w:sz w:val="20"/>
          <w:szCs w:val="20"/>
        </w:rPr>
        <w:t xml:space="preserve"> of the postsynaptic frequency </w:t>
      </w:r>
      <w:r w:rsidR="00C037E4" w:rsidRPr="00727FB5">
        <w:rPr>
          <w:rFonts w:ascii="Times New Roman" w:hAnsi="Times New Roman" w:cs="Times New Roman"/>
          <w:b/>
          <w:i/>
          <w:color w:val="4F81BD" w:themeColor="accent1"/>
          <w:sz w:val="20"/>
          <w:szCs w:val="20"/>
        </w:rPr>
        <w:t>c</w:t>
      </w:r>
      <w:r w:rsidR="00C037E4" w:rsidRPr="00727FB5">
        <w:rPr>
          <w:rFonts w:ascii="Times New Roman" w:hAnsi="Times New Roman" w:cs="Times New Roman"/>
          <w:b/>
          <w:color w:val="4F81BD" w:themeColor="accent1"/>
          <w:sz w:val="20"/>
          <w:szCs w:val="20"/>
        </w:rPr>
        <w:t xml:space="preserve"> according to the relation: </w:t>
      </w:r>
      <m:oMath>
        <m:f>
          <m:fPr>
            <m:type m:val="lin"/>
            <m:ctrlPr>
              <w:rPr>
                <w:rFonts w:ascii="Cambria Math" w:hAnsi="Cambria Math" w:cs="Times New Roman"/>
                <w:b/>
                <w:i/>
                <w:color w:val="4F81BD" w:themeColor="accent1"/>
                <w:sz w:val="20"/>
                <w:szCs w:val="20"/>
              </w:rPr>
            </m:ctrlPr>
          </m:fPr>
          <m:num>
            <m:r>
              <m:rPr>
                <m:sty m:val="bi"/>
              </m:rPr>
              <w:rPr>
                <w:rFonts w:ascii="Cambria Math" w:hAnsi="Cambria Math" w:cs="Times New Roman"/>
                <w:color w:val="4F81BD" w:themeColor="accent1"/>
                <w:sz w:val="20"/>
                <w:szCs w:val="20"/>
              </w:rPr>
              <m:t>dm</m:t>
            </m:r>
          </m:num>
          <m:den>
            <m:r>
              <m:rPr>
                <m:sty m:val="bi"/>
              </m:rPr>
              <w:rPr>
                <w:rFonts w:ascii="Cambria Math" w:hAnsi="Cambria Math" w:cs="Times New Roman"/>
                <w:color w:val="4F81BD" w:themeColor="accent1"/>
                <w:sz w:val="20"/>
                <w:szCs w:val="20"/>
              </w:rPr>
              <m:t>dt</m:t>
            </m:r>
          </m:den>
        </m:f>
        <m:r>
          <m:rPr>
            <m:sty m:val="bi"/>
          </m:rPr>
          <w:rPr>
            <w:rFonts w:ascii="Cambria Math" w:hAnsi="Cambria Math" w:cs="Times New Roman"/>
            <w:color w:val="4F81BD" w:themeColor="accent1"/>
            <w:sz w:val="20"/>
            <w:szCs w:val="20"/>
          </w:rPr>
          <m:t>=φ</m:t>
        </m:r>
        <m:d>
          <m:dPr>
            <m:ctrlPr>
              <w:rPr>
                <w:rFonts w:ascii="Cambria Math" w:hAnsi="Cambria Math" w:cs="Times New Roman"/>
                <w:b/>
                <w:i/>
                <w:color w:val="4F81BD" w:themeColor="accent1"/>
                <w:sz w:val="20"/>
                <w:szCs w:val="20"/>
              </w:rPr>
            </m:ctrlPr>
          </m:dPr>
          <m:e>
            <m:r>
              <m:rPr>
                <m:sty m:val="bi"/>
              </m:rPr>
              <w:rPr>
                <w:rFonts w:ascii="Cambria Math" w:hAnsi="Cambria Math" w:cs="Times New Roman"/>
                <w:color w:val="4F81BD" w:themeColor="accent1"/>
                <w:sz w:val="20"/>
                <w:szCs w:val="20"/>
              </w:rPr>
              <m:t>c</m:t>
            </m:r>
          </m:e>
        </m:d>
        <m:r>
          <m:rPr>
            <m:sty m:val="bi"/>
          </m:rPr>
          <w:rPr>
            <w:rFonts w:ascii="Cambria Math" w:hAnsi="Cambria Math" w:cs="Times New Roman"/>
            <w:color w:val="4F81BD" w:themeColor="accent1"/>
            <w:sz w:val="20"/>
            <w:szCs w:val="20"/>
          </w:rPr>
          <m:t>d</m:t>
        </m:r>
      </m:oMath>
      <w:r w:rsidR="00C037E4" w:rsidRPr="00727FB5">
        <w:rPr>
          <w:rFonts w:ascii="Times New Roman" w:hAnsi="Times New Roman" w:cs="Times New Roman"/>
          <w:b/>
          <w:color w:val="4F81BD" w:themeColor="accent1"/>
          <w:sz w:val="20"/>
          <w:szCs w:val="20"/>
        </w:rPr>
        <w:t xml:space="preserve"> </w:t>
      </w:r>
      <w:r w:rsidR="00E43ED0" w:rsidRPr="00727FB5">
        <w:rPr>
          <w:rFonts w:ascii="Times New Roman" w:hAnsi="Times New Roman" w:cs="Times New Roman"/>
          <w:b/>
          <w:color w:val="4F81BD" w:themeColor="accent1"/>
          <w:sz w:val="20"/>
          <w:szCs w:val="20"/>
        </w:rPr>
        <w:t>(black line)</w:t>
      </w:r>
      <w:r w:rsidR="00C037E4" w:rsidRPr="00727FB5">
        <w:rPr>
          <w:rFonts w:ascii="Times New Roman" w:hAnsi="Times New Roman" w:cs="Times New Roman"/>
          <w:b/>
          <w:color w:val="4F81BD" w:themeColor="accent1"/>
          <w:sz w:val="20"/>
          <w:szCs w:val="20"/>
        </w:rPr>
        <w:t xml:space="preserve">. </w:t>
      </w:r>
      <m:oMath>
        <m:sSub>
          <m:sSubPr>
            <m:ctrlPr>
              <w:rPr>
                <w:rFonts w:ascii="Cambria Math" w:hAnsi="Cambria Math" w:cs="Times New Roman"/>
                <w:b/>
                <w:i/>
                <w:color w:val="4F81BD" w:themeColor="accent1"/>
                <w:sz w:val="20"/>
                <w:szCs w:val="20"/>
              </w:rPr>
            </m:ctrlPr>
          </m:sSubPr>
          <m:e>
            <m:r>
              <m:rPr>
                <m:sty m:val="bi"/>
              </m:rPr>
              <w:rPr>
                <w:rFonts w:ascii="Cambria Math" w:hAnsi="Cambria Math" w:cs="Times New Roman"/>
                <w:color w:val="4F81BD" w:themeColor="accent1"/>
                <w:sz w:val="20"/>
                <w:szCs w:val="20"/>
              </w:rPr>
              <m:t>θ</m:t>
            </m:r>
          </m:e>
          <m:sub>
            <m:r>
              <m:rPr>
                <m:sty m:val="bi"/>
              </m:rPr>
              <w:rPr>
                <w:rFonts w:ascii="Cambria Math" w:hAnsi="Cambria Math" w:cs="Times New Roman"/>
                <w:color w:val="4F81BD" w:themeColor="accent1"/>
                <w:sz w:val="20"/>
                <w:szCs w:val="20"/>
              </w:rPr>
              <m:t>m</m:t>
            </m:r>
          </m:sub>
        </m:sSub>
      </m:oMath>
      <w:r w:rsidR="00B23AD1">
        <w:rPr>
          <w:rFonts w:ascii="Times New Roman" w:hAnsi="Times New Roman" w:cs="Times New Roman"/>
          <w:b/>
          <w:color w:val="4F81BD" w:themeColor="accent1"/>
          <w:sz w:val="20"/>
          <w:szCs w:val="20"/>
        </w:rPr>
        <w:t xml:space="preserve"> </w:t>
      </w:r>
      <w:r w:rsidR="003F76F7" w:rsidRPr="00727FB5">
        <w:rPr>
          <w:rFonts w:ascii="Times New Roman" w:hAnsi="Times New Roman" w:cs="Times New Roman"/>
          <w:b/>
          <w:color w:val="4F81BD" w:themeColor="accent1"/>
          <w:sz w:val="20"/>
          <w:szCs w:val="20"/>
        </w:rPr>
        <w:t xml:space="preserve">is the modification threshold </w:t>
      </w:r>
      <w:r w:rsidR="00E43ED0" w:rsidRPr="00727FB5">
        <w:rPr>
          <w:rFonts w:ascii="Times New Roman" w:hAnsi="Times New Roman" w:cs="Times New Roman"/>
          <w:b/>
          <w:color w:val="4F81BD" w:themeColor="accent1"/>
          <w:sz w:val="20"/>
          <w:szCs w:val="20"/>
        </w:rPr>
        <w:t xml:space="preserve">–which is constant in the CLO </w:t>
      </w:r>
      <w:r w:rsidR="00D57B15" w:rsidRPr="00727FB5">
        <w:rPr>
          <w:rFonts w:ascii="Times New Roman" w:hAnsi="Times New Roman" w:cs="Times New Roman"/>
          <w:b/>
          <w:color w:val="4F81BD" w:themeColor="accent1"/>
          <w:sz w:val="20"/>
          <w:szCs w:val="20"/>
        </w:rPr>
        <w:t>theory</w:t>
      </w:r>
      <w:r w:rsidR="00E43ED0" w:rsidRPr="00727FB5">
        <w:rPr>
          <w:rFonts w:ascii="Times New Roman" w:hAnsi="Times New Roman" w:cs="Times New Roman"/>
          <w:b/>
          <w:color w:val="4F81BD" w:themeColor="accent1"/>
          <w:sz w:val="20"/>
          <w:szCs w:val="20"/>
        </w:rPr>
        <w:t>–</w:t>
      </w:r>
      <w:r w:rsidR="00D57B15" w:rsidRPr="00727FB5">
        <w:rPr>
          <w:rFonts w:ascii="Times New Roman" w:hAnsi="Times New Roman" w:cs="Times New Roman"/>
          <w:b/>
          <w:color w:val="4F81BD" w:themeColor="accent1"/>
          <w:sz w:val="20"/>
          <w:szCs w:val="20"/>
        </w:rPr>
        <w:t>, i.e. the value of postsynaptic activity</w:t>
      </w:r>
      <w:r w:rsidR="00E43ED0" w:rsidRPr="00727FB5">
        <w:rPr>
          <w:rFonts w:ascii="Times New Roman" w:hAnsi="Times New Roman" w:cs="Times New Roman"/>
          <w:b/>
          <w:color w:val="4F81BD" w:themeColor="accent1"/>
          <w:sz w:val="20"/>
          <w:szCs w:val="20"/>
        </w:rPr>
        <w:t xml:space="preserve"> </w:t>
      </w:r>
      <w:r w:rsidR="00D57B15" w:rsidRPr="00727FB5">
        <w:rPr>
          <w:rFonts w:ascii="Times New Roman" w:hAnsi="Times New Roman" w:cs="Times New Roman"/>
          <w:b/>
          <w:color w:val="4F81BD" w:themeColor="accent1"/>
          <w:sz w:val="20"/>
          <w:szCs w:val="20"/>
        </w:rPr>
        <w:t>at which</w:t>
      </w:r>
      <w:r w:rsidR="00E43ED0" w:rsidRPr="00727FB5">
        <w:rPr>
          <w:rFonts w:ascii="Times New Roman" w:hAnsi="Times New Roman" w:cs="Times New Roman"/>
          <w:b/>
          <w:color w:val="4F81BD" w:themeColor="accent1"/>
          <w:sz w:val="20"/>
          <w:szCs w:val="20"/>
        </w:rPr>
        <w:t xml:space="preserve"> </w:t>
      </w:r>
      <w:r w:rsidR="003F76F7" w:rsidRPr="00727FB5">
        <w:rPr>
          <w:rFonts w:ascii="Times New Roman" w:hAnsi="Times New Roman" w:cs="Times New Roman"/>
          <w:b/>
          <w:color w:val="4F81BD" w:themeColor="accent1"/>
          <w:sz w:val="20"/>
          <w:szCs w:val="20"/>
        </w:rPr>
        <w:t xml:space="preserve">plasticity </w:t>
      </w:r>
      <w:r w:rsidR="00E43ED0" w:rsidRPr="00727FB5">
        <w:rPr>
          <w:rFonts w:ascii="Times New Roman" w:hAnsi="Times New Roman" w:cs="Times New Roman"/>
          <w:b/>
          <w:color w:val="4F81BD" w:themeColor="accent1"/>
          <w:sz w:val="20"/>
          <w:szCs w:val="20"/>
        </w:rPr>
        <w:t>changes</w:t>
      </w:r>
      <w:r w:rsidR="00D57B15" w:rsidRPr="00727FB5">
        <w:rPr>
          <w:rFonts w:ascii="Times New Roman" w:hAnsi="Times New Roman" w:cs="Times New Roman"/>
          <w:b/>
          <w:color w:val="4F81BD" w:themeColor="accent1"/>
          <w:sz w:val="20"/>
          <w:szCs w:val="20"/>
        </w:rPr>
        <w:t xml:space="preserve"> polarity</w:t>
      </w:r>
      <w:r w:rsidR="003F76F7" w:rsidRPr="00727FB5">
        <w:rPr>
          <w:rFonts w:ascii="Times New Roman" w:hAnsi="Times New Roman" w:cs="Times New Roman"/>
          <w:b/>
          <w:color w:val="4F81BD" w:themeColor="accent1"/>
          <w:sz w:val="20"/>
          <w:szCs w:val="20"/>
        </w:rPr>
        <w:t>. In our approximation</w:t>
      </w:r>
      <w:r w:rsidR="00E43ED0" w:rsidRPr="00727FB5">
        <w:rPr>
          <w:rFonts w:ascii="Times New Roman" w:hAnsi="Times New Roman" w:cs="Times New Roman"/>
          <w:b/>
          <w:color w:val="4F81BD" w:themeColor="accent1"/>
          <w:sz w:val="20"/>
          <w:szCs w:val="20"/>
        </w:rPr>
        <w:t xml:space="preserve"> of the model</w:t>
      </w:r>
      <w:r w:rsidR="003F76F7" w:rsidRPr="00727FB5">
        <w:rPr>
          <w:rFonts w:ascii="Times New Roman" w:hAnsi="Times New Roman" w:cs="Times New Roman"/>
          <w:b/>
          <w:color w:val="4F81BD" w:themeColor="accent1"/>
          <w:sz w:val="20"/>
          <w:szCs w:val="20"/>
        </w:rPr>
        <w:t xml:space="preserve">, </w:t>
      </w:r>
      <w:r w:rsidR="00E43ED0" w:rsidRPr="00727FB5">
        <w:rPr>
          <w:rFonts w:ascii="Times New Roman" w:hAnsi="Times New Roman" w:cs="Times New Roman"/>
          <w:b/>
          <w:color w:val="4F81BD" w:themeColor="accent1"/>
          <w:sz w:val="20"/>
          <w:szCs w:val="20"/>
        </w:rPr>
        <w:t xml:space="preserve">plasticity </w:t>
      </w:r>
      <w:r w:rsidR="003F76F7" w:rsidRPr="00727FB5">
        <w:rPr>
          <w:rFonts w:ascii="Times New Roman" w:hAnsi="Times New Roman" w:cs="Times New Roman"/>
          <w:b/>
          <w:color w:val="4F81BD" w:themeColor="accent1"/>
          <w:sz w:val="20"/>
          <w:szCs w:val="20"/>
        </w:rPr>
        <w:t xml:space="preserve">polarity is assigned as indicated by dashed lines and </w:t>
      </w:r>
      <w:r w:rsidR="00E43ED0" w:rsidRPr="00727FB5">
        <w:rPr>
          <w:rFonts w:ascii="Times New Roman" w:hAnsi="Times New Roman" w:cs="Times New Roman"/>
          <w:b/>
          <w:color w:val="4F81BD" w:themeColor="accent1"/>
          <w:sz w:val="20"/>
          <w:szCs w:val="20"/>
        </w:rPr>
        <w:t xml:space="preserve">summarised in supplementary </w:t>
      </w:r>
      <w:r w:rsidR="003F76F7" w:rsidRPr="00727FB5">
        <w:rPr>
          <w:rFonts w:ascii="Times New Roman" w:hAnsi="Times New Roman" w:cs="Times New Roman"/>
          <w:b/>
          <w:color w:val="4F81BD" w:themeColor="accent1"/>
          <w:sz w:val="20"/>
          <w:szCs w:val="20"/>
        </w:rPr>
        <w:t>table 1</w:t>
      </w:r>
      <w:r w:rsidR="003A3D2F" w:rsidRPr="00727FB5">
        <w:rPr>
          <w:rFonts w:ascii="Times New Roman" w:hAnsi="Times New Roman" w:cs="Times New Roman"/>
          <w:b/>
          <w:color w:val="4F81BD" w:themeColor="accent1"/>
          <w:sz w:val="20"/>
          <w:szCs w:val="20"/>
        </w:rPr>
        <w:t xml:space="preserve">, with </w:t>
      </w:r>
      <m:oMath>
        <m:sSub>
          <m:sSubPr>
            <m:ctrlPr>
              <w:rPr>
                <w:rFonts w:ascii="Cambria Math" w:hAnsi="Cambria Math" w:cs="Times New Roman"/>
                <w:b/>
                <w:i/>
                <w:color w:val="4F81BD" w:themeColor="accent1"/>
                <w:sz w:val="20"/>
                <w:szCs w:val="20"/>
              </w:rPr>
            </m:ctrlPr>
          </m:sSubPr>
          <m:e>
            <m:r>
              <m:rPr>
                <m:sty m:val="bi"/>
              </m:rPr>
              <w:rPr>
                <w:rFonts w:ascii="Cambria Math" w:hAnsi="Cambria Math" w:cs="Times New Roman"/>
                <w:color w:val="4F81BD" w:themeColor="accent1"/>
                <w:sz w:val="20"/>
                <w:szCs w:val="20"/>
              </w:rPr>
              <m:t>θ</m:t>
            </m:r>
          </m:e>
          <m:sub>
            <m:r>
              <m:rPr>
                <m:sty m:val="bi"/>
              </m:rPr>
              <w:rPr>
                <w:rFonts w:ascii="Cambria Math" w:hAnsi="Cambria Math" w:cs="Times New Roman"/>
                <w:color w:val="4F81BD" w:themeColor="accent1"/>
                <w:sz w:val="20"/>
                <w:szCs w:val="20"/>
              </w:rPr>
              <m:t>m</m:t>
            </m:r>
          </m:sub>
        </m:sSub>
      </m:oMath>
      <w:r w:rsidR="00B23AD1" w:rsidRPr="006923CF">
        <w:rPr>
          <w:rFonts w:ascii="Times New Roman" w:hAnsi="Times New Roman" w:cs="Times New Roman"/>
          <w:b/>
          <w:color w:val="4F81BD" w:themeColor="accent1"/>
          <w:sz w:val="20"/>
          <w:szCs w:val="20"/>
        </w:rPr>
        <w:t xml:space="preserve"> </w:t>
      </w:r>
      <w:r w:rsidR="003A3D2F" w:rsidRPr="00727FB5">
        <w:rPr>
          <w:rFonts w:ascii="Times New Roman" w:hAnsi="Times New Roman" w:cs="Times New Roman"/>
          <w:b/>
          <w:color w:val="4F81BD" w:themeColor="accent1"/>
          <w:sz w:val="20"/>
          <w:szCs w:val="20"/>
        </w:rPr>
        <w:t>fixed across the whole interval [5,20] Hz</w:t>
      </w:r>
      <w:r w:rsidR="003F76F7" w:rsidRPr="00727FB5">
        <w:rPr>
          <w:rFonts w:ascii="Times New Roman" w:hAnsi="Times New Roman" w:cs="Times New Roman"/>
          <w:b/>
          <w:color w:val="4F81BD" w:themeColor="accent1"/>
          <w:sz w:val="20"/>
          <w:szCs w:val="20"/>
        </w:rPr>
        <w:t xml:space="preserve">. </w:t>
      </w:r>
      <w:r w:rsidR="003F76F7" w:rsidRPr="00727FB5">
        <w:rPr>
          <w:rFonts w:ascii="Times New Roman" w:hAnsi="Times New Roman" w:cs="Times New Roman"/>
          <w:b/>
          <w:i/>
          <w:color w:val="4F81BD" w:themeColor="accent1"/>
          <w:sz w:val="20"/>
          <w:szCs w:val="20"/>
        </w:rPr>
        <w:t>b</w:t>
      </w:r>
      <w:r w:rsidR="003F76F7" w:rsidRPr="00727FB5">
        <w:rPr>
          <w:rFonts w:ascii="Times New Roman" w:hAnsi="Times New Roman" w:cs="Times New Roman"/>
          <w:b/>
          <w:color w:val="4F81BD" w:themeColor="accent1"/>
          <w:sz w:val="20"/>
          <w:szCs w:val="20"/>
        </w:rPr>
        <w:t xml:space="preserve">. </w:t>
      </w:r>
      <w:r w:rsidRPr="00727FB5">
        <w:rPr>
          <w:rFonts w:ascii="Times New Roman" w:hAnsi="Times New Roman" w:cs="Times New Roman"/>
          <w:b/>
          <w:color w:val="4F81BD" w:themeColor="accent1"/>
          <w:sz w:val="20"/>
          <w:szCs w:val="20"/>
        </w:rPr>
        <w:t xml:space="preserve">Flowchart of the algorithm </w:t>
      </w:r>
      <w:r w:rsidR="00E11B08" w:rsidRPr="00727FB5">
        <w:rPr>
          <w:rFonts w:ascii="Times New Roman" w:hAnsi="Times New Roman" w:cs="Times New Roman"/>
          <w:b/>
          <w:color w:val="4F81BD" w:themeColor="accent1"/>
          <w:sz w:val="20"/>
          <w:szCs w:val="20"/>
        </w:rPr>
        <w:t>for adjusting</w:t>
      </w:r>
      <w:r w:rsidR="003A3D2F" w:rsidRPr="00727FB5">
        <w:rPr>
          <w:rFonts w:ascii="Times New Roman" w:hAnsi="Times New Roman" w:cs="Times New Roman"/>
          <w:b/>
          <w:color w:val="4F81BD" w:themeColor="accent1"/>
          <w:sz w:val="20"/>
          <w:szCs w:val="20"/>
        </w:rPr>
        <w:t xml:space="preserve"> </w:t>
      </w:r>
      <w:r w:rsidR="003A3D2F" w:rsidRPr="00727FB5">
        <w:rPr>
          <w:rFonts w:ascii="Times New Roman" w:hAnsi="Times New Roman" w:cs="Times New Roman"/>
          <w:b/>
          <w:i/>
          <w:color w:val="4F81BD" w:themeColor="accent1"/>
          <w:sz w:val="20"/>
          <w:szCs w:val="20"/>
        </w:rPr>
        <w:t>AB</w:t>
      </w:r>
      <w:r w:rsidR="003A3D2F" w:rsidRPr="00727FB5">
        <w:rPr>
          <w:rFonts w:ascii="Times New Roman" w:hAnsi="Times New Roman" w:cs="Times New Roman"/>
          <w:b/>
          <w:i/>
          <w:color w:val="4F81BD" w:themeColor="accent1"/>
          <w:sz w:val="20"/>
          <w:szCs w:val="20"/>
          <w:vertAlign w:val="subscript"/>
        </w:rPr>
        <w:t>syn</w:t>
      </w:r>
      <w:r w:rsidR="003A3D2F" w:rsidRPr="00727FB5">
        <w:rPr>
          <w:rFonts w:ascii="Times New Roman" w:hAnsi="Times New Roman" w:cs="Times New Roman"/>
          <w:b/>
          <w:color w:val="4F81BD" w:themeColor="accent1"/>
          <w:sz w:val="20"/>
          <w:szCs w:val="20"/>
        </w:rPr>
        <w:t xml:space="preserve"> </w:t>
      </w:r>
      <w:r w:rsidR="00A41EFF" w:rsidRPr="00727FB5">
        <w:rPr>
          <w:rFonts w:ascii="Times New Roman" w:hAnsi="Times New Roman" w:cs="Times New Roman"/>
          <w:b/>
          <w:color w:val="4F81BD" w:themeColor="accent1"/>
          <w:sz w:val="20"/>
          <w:szCs w:val="20"/>
        </w:rPr>
        <w:t xml:space="preserve">strength </w:t>
      </w:r>
      <w:r w:rsidR="003A3D2F" w:rsidRPr="00727FB5">
        <w:rPr>
          <w:rFonts w:ascii="Times New Roman" w:hAnsi="Times New Roman" w:cs="Times New Roman"/>
          <w:b/>
          <w:color w:val="4F81BD" w:themeColor="accent1"/>
          <w:sz w:val="20"/>
          <w:szCs w:val="20"/>
        </w:rPr>
        <w:t xml:space="preserve">by </w:t>
      </w:r>
      <w:r w:rsidR="00A41EFF" w:rsidRPr="00727FB5">
        <w:rPr>
          <w:rFonts w:ascii="Times New Roman" w:hAnsi="Times New Roman" w:cs="Times New Roman"/>
          <w:b/>
          <w:color w:val="4F81BD" w:themeColor="accent1"/>
          <w:sz w:val="20"/>
          <w:szCs w:val="20"/>
        </w:rPr>
        <w:t xml:space="preserve">pulse </w:t>
      </w:r>
      <w:r w:rsidR="003A3D2F" w:rsidRPr="00727FB5">
        <w:rPr>
          <w:rFonts w:ascii="Times New Roman" w:hAnsi="Times New Roman" w:cs="Times New Roman"/>
          <w:b/>
          <w:color w:val="4F81BD" w:themeColor="accent1"/>
          <w:sz w:val="20"/>
          <w:szCs w:val="20"/>
        </w:rPr>
        <w:t xml:space="preserve">programming </w:t>
      </w:r>
      <w:r w:rsidR="00A41EFF" w:rsidRPr="00727FB5">
        <w:rPr>
          <w:rFonts w:ascii="Times New Roman" w:hAnsi="Times New Roman" w:cs="Times New Roman"/>
          <w:b/>
          <w:color w:val="4F81BD" w:themeColor="accent1"/>
          <w:sz w:val="20"/>
          <w:szCs w:val="20"/>
        </w:rPr>
        <w:t xml:space="preserve">of </w:t>
      </w:r>
      <w:r w:rsidR="003A3D2F" w:rsidRPr="00727FB5">
        <w:rPr>
          <w:rFonts w:ascii="Times New Roman" w:hAnsi="Times New Roman" w:cs="Times New Roman"/>
          <w:b/>
          <w:color w:val="4F81BD" w:themeColor="accent1"/>
          <w:sz w:val="20"/>
          <w:szCs w:val="20"/>
        </w:rPr>
        <w:t xml:space="preserve">MR1 according to the approximated </w:t>
      </w:r>
      <w:r w:rsidR="00E43ED0" w:rsidRPr="00727FB5">
        <w:rPr>
          <w:rFonts w:ascii="Times New Roman" w:hAnsi="Times New Roman" w:cs="Times New Roman"/>
          <w:b/>
          <w:color w:val="4F81BD" w:themeColor="accent1"/>
          <w:sz w:val="20"/>
          <w:szCs w:val="20"/>
        </w:rPr>
        <w:t>plasticity</w:t>
      </w:r>
      <w:r w:rsidR="003A3D2F" w:rsidRPr="00727FB5">
        <w:rPr>
          <w:rFonts w:ascii="Times New Roman" w:hAnsi="Times New Roman" w:cs="Times New Roman"/>
          <w:b/>
          <w:color w:val="4F81BD" w:themeColor="accent1"/>
          <w:sz w:val="20"/>
          <w:szCs w:val="20"/>
        </w:rPr>
        <w:t xml:space="preserve"> model</w:t>
      </w:r>
      <w:r w:rsidR="00E43ED0" w:rsidRPr="00727FB5">
        <w:rPr>
          <w:rFonts w:ascii="Times New Roman" w:hAnsi="Times New Roman" w:cs="Times New Roman"/>
          <w:b/>
          <w:color w:val="4F81BD" w:themeColor="accent1"/>
          <w:sz w:val="20"/>
          <w:szCs w:val="20"/>
        </w:rPr>
        <w:t xml:space="preserve"> in </w:t>
      </w:r>
      <w:r w:rsidR="00E43ED0" w:rsidRPr="00727FB5">
        <w:rPr>
          <w:rFonts w:ascii="Times New Roman" w:hAnsi="Times New Roman" w:cs="Times New Roman"/>
          <w:b/>
          <w:i/>
          <w:color w:val="4F81BD" w:themeColor="accent1"/>
          <w:sz w:val="20"/>
          <w:szCs w:val="20"/>
        </w:rPr>
        <w:t>a</w:t>
      </w:r>
      <w:r w:rsidR="003A3D2F" w:rsidRPr="00727FB5">
        <w:rPr>
          <w:rFonts w:ascii="Times New Roman" w:hAnsi="Times New Roman" w:cs="Times New Roman"/>
          <w:b/>
          <w:color w:val="4F81BD" w:themeColor="accent1"/>
          <w:sz w:val="20"/>
          <w:szCs w:val="20"/>
        </w:rPr>
        <w:t>.</w:t>
      </w:r>
      <w:r w:rsidR="00E43ED0" w:rsidRPr="00727FB5">
        <w:rPr>
          <w:rFonts w:ascii="Times New Roman" w:hAnsi="Times New Roman" w:cs="Times New Roman"/>
          <w:b/>
          <w:color w:val="4F81BD" w:themeColor="accent1"/>
          <w:sz w:val="20"/>
          <w:szCs w:val="20"/>
        </w:rPr>
        <w:t xml:space="preserve"> MR1 was </w:t>
      </w:r>
      <w:r w:rsidR="005B3518" w:rsidRPr="00727FB5">
        <w:rPr>
          <w:rFonts w:ascii="Times New Roman" w:hAnsi="Times New Roman" w:cs="Times New Roman"/>
          <w:b/>
          <w:color w:val="4F81BD" w:themeColor="accent1"/>
          <w:sz w:val="20"/>
          <w:szCs w:val="20"/>
        </w:rPr>
        <w:t>programmed</w:t>
      </w:r>
      <w:r w:rsidR="00E43ED0" w:rsidRPr="00727FB5">
        <w:rPr>
          <w:rFonts w:ascii="Times New Roman" w:hAnsi="Times New Roman" w:cs="Times New Roman"/>
          <w:b/>
          <w:color w:val="4F81BD" w:themeColor="accent1"/>
          <w:sz w:val="20"/>
          <w:szCs w:val="20"/>
        </w:rPr>
        <w:t xml:space="preserve"> by applying </w:t>
      </w:r>
      <w:r w:rsidR="005B3518" w:rsidRPr="00727FB5">
        <w:rPr>
          <w:rFonts w:ascii="Times New Roman" w:hAnsi="Times New Roman" w:cs="Times New Roman"/>
          <w:b/>
          <w:color w:val="4F81BD" w:themeColor="accent1"/>
          <w:sz w:val="20"/>
          <w:szCs w:val="20"/>
        </w:rPr>
        <w:t xml:space="preserve">either </w:t>
      </w:r>
      <w:r w:rsidR="00E43ED0" w:rsidRPr="00727FB5">
        <w:rPr>
          <w:rFonts w:ascii="Times New Roman" w:hAnsi="Times New Roman" w:cs="Times New Roman"/>
          <w:b/>
          <w:color w:val="4F81BD" w:themeColor="accent1"/>
          <w:sz w:val="20"/>
          <w:szCs w:val="20"/>
        </w:rPr>
        <w:t xml:space="preserve">a positive or </w:t>
      </w:r>
      <w:r w:rsidR="005B3518" w:rsidRPr="00727FB5">
        <w:rPr>
          <w:rFonts w:ascii="Times New Roman" w:hAnsi="Times New Roman" w:cs="Times New Roman"/>
          <w:b/>
          <w:color w:val="4F81BD" w:themeColor="accent1"/>
          <w:sz w:val="20"/>
          <w:szCs w:val="20"/>
        </w:rPr>
        <w:t xml:space="preserve">a </w:t>
      </w:r>
      <w:r w:rsidR="00E43ED0" w:rsidRPr="00727FB5">
        <w:rPr>
          <w:rFonts w:ascii="Times New Roman" w:hAnsi="Times New Roman" w:cs="Times New Roman"/>
          <w:b/>
          <w:color w:val="4F81BD" w:themeColor="accent1"/>
          <w:sz w:val="20"/>
          <w:szCs w:val="20"/>
        </w:rPr>
        <w:t xml:space="preserve">negative pulse for the </w:t>
      </w:r>
      <w:r w:rsidR="00A41EFF" w:rsidRPr="00727FB5">
        <w:rPr>
          <w:rFonts w:ascii="Times New Roman" w:hAnsi="Times New Roman" w:cs="Times New Roman"/>
          <w:b/>
          <w:color w:val="4F81BD" w:themeColor="accent1"/>
          <w:sz w:val="20"/>
          <w:szCs w:val="20"/>
        </w:rPr>
        <w:t xml:space="preserve">two plasticity polarities, i.e. </w:t>
      </w:r>
      <w:r w:rsidR="00E43ED0" w:rsidRPr="00727FB5">
        <w:rPr>
          <w:rFonts w:ascii="Times New Roman" w:hAnsi="Times New Roman" w:cs="Times New Roman"/>
          <w:b/>
          <w:color w:val="4F81BD" w:themeColor="accent1"/>
          <w:sz w:val="20"/>
          <w:szCs w:val="20"/>
        </w:rPr>
        <w:t xml:space="preserve">potentiation (LTP) </w:t>
      </w:r>
      <w:r w:rsidR="005B3518" w:rsidRPr="00727FB5">
        <w:rPr>
          <w:rFonts w:ascii="Times New Roman" w:hAnsi="Times New Roman" w:cs="Times New Roman"/>
          <w:b/>
          <w:color w:val="4F81BD" w:themeColor="accent1"/>
          <w:sz w:val="20"/>
          <w:szCs w:val="20"/>
        </w:rPr>
        <w:t>and</w:t>
      </w:r>
      <w:r w:rsidR="00E43ED0" w:rsidRPr="00727FB5">
        <w:rPr>
          <w:rFonts w:ascii="Times New Roman" w:hAnsi="Times New Roman" w:cs="Times New Roman"/>
          <w:b/>
          <w:color w:val="4F81BD" w:themeColor="accent1"/>
          <w:sz w:val="20"/>
          <w:szCs w:val="20"/>
        </w:rPr>
        <w:t xml:space="preserve"> depression (LTD), respectively. </w:t>
      </w:r>
      <w:r w:rsidR="00DC5381" w:rsidRPr="00727FB5">
        <w:rPr>
          <w:rFonts w:ascii="Times New Roman" w:hAnsi="Times New Roman" w:cs="Times New Roman"/>
          <w:b/>
          <w:color w:val="4F81BD" w:themeColor="accent1"/>
          <w:sz w:val="20"/>
          <w:szCs w:val="20"/>
        </w:rPr>
        <w:t xml:space="preserve">Noteworthy, </w:t>
      </w:r>
      <w:r w:rsidR="005B3518" w:rsidRPr="00727FB5">
        <w:rPr>
          <w:rFonts w:ascii="Times New Roman" w:hAnsi="Times New Roman" w:cs="Times New Roman"/>
          <w:b/>
          <w:color w:val="4F81BD" w:themeColor="accent1"/>
          <w:sz w:val="20"/>
          <w:szCs w:val="20"/>
        </w:rPr>
        <w:t xml:space="preserve">memristance changes induced by </w:t>
      </w:r>
      <w:r w:rsidR="00B01287" w:rsidRPr="00727FB5">
        <w:rPr>
          <w:rFonts w:ascii="Times New Roman" w:hAnsi="Times New Roman" w:cs="Times New Roman"/>
          <w:b/>
          <w:color w:val="4F81BD" w:themeColor="accent1"/>
          <w:sz w:val="20"/>
          <w:szCs w:val="20"/>
        </w:rPr>
        <w:t xml:space="preserve">pulses were subject to intrinsic </w:t>
      </w:r>
      <w:r w:rsidR="00043F84" w:rsidRPr="00727FB5">
        <w:rPr>
          <w:rFonts w:ascii="Times New Roman" w:hAnsi="Times New Roman" w:cs="Times New Roman"/>
          <w:b/>
          <w:color w:val="4F81BD" w:themeColor="accent1"/>
          <w:sz w:val="20"/>
          <w:szCs w:val="20"/>
        </w:rPr>
        <w:t>variability</w:t>
      </w:r>
      <w:r w:rsidR="00A41EFF" w:rsidRPr="00727FB5">
        <w:rPr>
          <w:rFonts w:ascii="Times New Roman" w:hAnsi="Times New Roman" w:cs="Times New Roman"/>
          <w:b/>
          <w:color w:val="4F81BD" w:themeColor="accent1"/>
          <w:sz w:val="20"/>
          <w:szCs w:val="20"/>
        </w:rPr>
        <w:t xml:space="preserve">, recalling the </w:t>
      </w:r>
      <w:r w:rsidR="00B01287" w:rsidRPr="00727FB5">
        <w:rPr>
          <w:rFonts w:ascii="Times New Roman" w:hAnsi="Times New Roman" w:cs="Times New Roman"/>
          <w:b/>
          <w:color w:val="4F81BD" w:themeColor="accent1"/>
          <w:sz w:val="20"/>
          <w:szCs w:val="20"/>
        </w:rPr>
        <w:t>variability of EPSP amplitudes</w:t>
      </w:r>
      <w:r w:rsidR="00D57B15" w:rsidRPr="00727FB5">
        <w:rPr>
          <w:rFonts w:ascii="Times New Roman" w:hAnsi="Times New Roman" w:cs="Times New Roman"/>
          <w:b/>
          <w:color w:val="4F81BD" w:themeColor="accent1"/>
          <w:sz w:val="20"/>
          <w:szCs w:val="20"/>
        </w:rPr>
        <w:t xml:space="preserve"> </w:t>
      </w:r>
      <w:r w:rsidR="00A41EFF" w:rsidRPr="00727FB5">
        <w:rPr>
          <w:rFonts w:ascii="Times New Roman" w:hAnsi="Times New Roman" w:cs="Times New Roman"/>
          <w:b/>
          <w:color w:val="4F81BD" w:themeColor="accent1"/>
          <w:sz w:val="20"/>
          <w:szCs w:val="20"/>
        </w:rPr>
        <w:t>of</w:t>
      </w:r>
      <w:r w:rsidR="00D57B15" w:rsidRPr="00727FB5">
        <w:rPr>
          <w:rFonts w:ascii="Times New Roman" w:hAnsi="Times New Roman" w:cs="Times New Roman"/>
          <w:b/>
          <w:color w:val="4F81BD" w:themeColor="accent1"/>
          <w:sz w:val="20"/>
          <w:szCs w:val="20"/>
        </w:rPr>
        <w:t xml:space="preserve"> </w:t>
      </w:r>
      <w:r w:rsidR="00A41EFF" w:rsidRPr="00727FB5">
        <w:rPr>
          <w:rFonts w:ascii="Times New Roman" w:hAnsi="Times New Roman" w:cs="Times New Roman"/>
          <w:b/>
          <w:color w:val="4F81BD" w:themeColor="accent1"/>
          <w:sz w:val="20"/>
          <w:szCs w:val="20"/>
        </w:rPr>
        <w:t>biological</w:t>
      </w:r>
      <w:r w:rsidR="00D57B15" w:rsidRPr="00727FB5">
        <w:rPr>
          <w:rFonts w:ascii="Times New Roman" w:hAnsi="Times New Roman" w:cs="Times New Roman"/>
          <w:b/>
          <w:color w:val="4F81BD" w:themeColor="accent1"/>
          <w:sz w:val="20"/>
          <w:szCs w:val="20"/>
        </w:rPr>
        <w:t xml:space="preserve"> synapses</w:t>
      </w:r>
      <w:r w:rsidR="007346CB" w:rsidRPr="00727FB5">
        <w:rPr>
          <w:rFonts w:ascii="Times New Roman" w:hAnsi="Times New Roman" w:cs="Times New Roman"/>
          <w:b/>
          <w:color w:val="4F81BD" w:themeColor="accent1"/>
          <w:sz w:val="20"/>
          <w:szCs w:val="20"/>
        </w:rPr>
        <w:t>,</w:t>
      </w:r>
      <w:r w:rsidR="00B01287" w:rsidRPr="00727FB5">
        <w:rPr>
          <w:rFonts w:ascii="Times New Roman" w:hAnsi="Times New Roman" w:cs="Times New Roman"/>
          <w:b/>
          <w:color w:val="4F81BD" w:themeColor="accent1"/>
          <w:sz w:val="20"/>
          <w:szCs w:val="20"/>
        </w:rPr>
        <w:t xml:space="preserve"> </w:t>
      </w:r>
      <w:r w:rsidR="00D57B15" w:rsidRPr="00727FB5">
        <w:rPr>
          <w:rFonts w:ascii="Times New Roman" w:hAnsi="Times New Roman" w:cs="Times New Roman"/>
          <w:b/>
          <w:color w:val="4F81BD" w:themeColor="accent1"/>
          <w:sz w:val="20"/>
          <w:szCs w:val="20"/>
        </w:rPr>
        <w:t xml:space="preserve">including the </w:t>
      </w:r>
      <w:r w:rsidR="00B01287" w:rsidRPr="00727FB5">
        <w:rPr>
          <w:rFonts w:ascii="Times New Roman" w:hAnsi="Times New Roman" w:cs="Times New Roman"/>
          <w:b/>
          <w:color w:val="4F81BD" w:themeColor="accent1"/>
          <w:sz w:val="20"/>
          <w:szCs w:val="20"/>
        </w:rPr>
        <w:t>Shaffer collateral-CA1 synapse</w:t>
      </w:r>
      <w:r w:rsidR="00D57B15" w:rsidRPr="00727FB5">
        <w:rPr>
          <w:rFonts w:ascii="Times New Roman" w:hAnsi="Times New Roman" w:cs="Times New Roman"/>
          <w:b/>
          <w:color w:val="4F81BD" w:themeColor="accent1"/>
          <w:sz w:val="20"/>
          <w:szCs w:val="20"/>
        </w:rPr>
        <w:fldChar w:fldCharType="begin"/>
      </w:r>
      <w:r w:rsidR="00512609">
        <w:rPr>
          <w:rFonts w:ascii="Times New Roman" w:hAnsi="Times New Roman" w:cs="Times New Roman"/>
          <w:b/>
          <w:color w:val="4F81BD" w:themeColor="accent1"/>
          <w:sz w:val="20"/>
          <w:szCs w:val="20"/>
        </w:rPr>
        <w:instrText xml:space="preserve"> ADDIN ZOTERO_ITEM CSL_CITATION {"citationID":"HXe4DF8o","properties":{"formattedCitation":"\\super 39\\nosupersub{}","plainCitation":"39","noteIndex":0},"citationItems":[{"id":5542,"uris":["http://zotero.org/users/1307934/items/7FV25HQG"],"uri":["http://zotero.org/users/1307934/items/7FV25HQG"],"itemData":{"id":5542,"type":"article-journal","title":"The Time Course and Amplitude of EPSPs Evoked at Synapses Between Pairs of CA3/CAl Neurons in the Hippocampal Slice","page":"11","source":"Zotero","language":"en","author":[{"family":"Sayer","given":"Rod J"},{"family":"Friedlander","given":"J"}]}}],"schema":"https://github.com/citation-style-language/schema/raw/master/csl-citation.json"} </w:instrText>
      </w:r>
      <w:r w:rsidR="00D57B15" w:rsidRPr="00727FB5">
        <w:rPr>
          <w:rFonts w:ascii="Times New Roman" w:hAnsi="Times New Roman" w:cs="Times New Roman"/>
          <w:b/>
          <w:color w:val="4F81BD" w:themeColor="accent1"/>
          <w:sz w:val="20"/>
          <w:szCs w:val="20"/>
        </w:rPr>
        <w:fldChar w:fldCharType="separate"/>
      </w:r>
      <w:r w:rsidR="00512609" w:rsidRPr="002A43E9">
        <w:rPr>
          <w:rFonts w:ascii="Times New Roman" w:hAnsi="Times New Roman" w:cs="Times New Roman"/>
          <w:color w:val="808080"/>
          <w:sz w:val="20"/>
          <w:vertAlign w:val="superscript"/>
          <w:lang w:val="en-US"/>
        </w:rPr>
        <w:t>39</w:t>
      </w:r>
      <w:r w:rsidR="00D57B15" w:rsidRPr="00727FB5">
        <w:rPr>
          <w:rFonts w:ascii="Times New Roman" w:hAnsi="Times New Roman" w:cs="Times New Roman"/>
          <w:b/>
          <w:color w:val="4F81BD" w:themeColor="accent1"/>
          <w:sz w:val="20"/>
          <w:szCs w:val="20"/>
        </w:rPr>
        <w:fldChar w:fldCharType="end"/>
      </w:r>
      <w:r w:rsidR="00B01287" w:rsidRPr="00727FB5">
        <w:rPr>
          <w:rFonts w:ascii="Times New Roman" w:hAnsi="Times New Roman" w:cs="Times New Roman"/>
          <w:b/>
          <w:color w:val="4F81BD" w:themeColor="accent1"/>
          <w:sz w:val="20"/>
          <w:szCs w:val="20"/>
        </w:rPr>
        <w:t>.</w:t>
      </w:r>
      <w:r w:rsidR="00A41EFF" w:rsidRPr="00727FB5">
        <w:rPr>
          <w:rFonts w:ascii="Times New Roman" w:hAnsi="Times New Roman" w:cs="Times New Roman"/>
          <w:b/>
          <w:color w:val="4F81BD" w:themeColor="accent1"/>
          <w:sz w:val="20"/>
          <w:szCs w:val="20"/>
        </w:rPr>
        <w:t xml:space="preserve"> </w:t>
      </w:r>
      <w:r w:rsidR="006E0C57" w:rsidRPr="00727FB5">
        <w:rPr>
          <w:rFonts w:ascii="Times New Roman" w:hAnsi="Times New Roman" w:cs="Times New Roman"/>
          <w:b/>
          <w:color w:val="4F81BD" w:themeColor="accent1"/>
          <w:sz w:val="20"/>
          <w:szCs w:val="20"/>
        </w:rPr>
        <w:t xml:space="preserve">MR2 plasticity, in </w:t>
      </w:r>
      <w:r w:rsidR="006E0C57" w:rsidRPr="00727FB5">
        <w:rPr>
          <w:rFonts w:ascii="Times New Roman" w:hAnsi="Times New Roman" w:cs="Times New Roman"/>
          <w:b/>
          <w:i/>
          <w:color w:val="4F81BD" w:themeColor="accent1"/>
          <w:sz w:val="20"/>
          <w:szCs w:val="20"/>
        </w:rPr>
        <w:t>BA</w:t>
      </w:r>
      <w:r w:rsidR="006E0C57" w:rsidRPr="00727FB5">
        <w:rPr>
          <w:rFonts w:ascii="Times New Roman" w:hAnsi="Times New Roman" w:cs="Times New Roman"/>
          <w:b/>
          <w:i/>
          <w:color w:val="4F81BD" w:themeColor="accent1"/>
          <w:sz w:val="20"/>
          <w:szCs w:val="20"/>
          <w:vertAlign w:val="subscript"/>
        </w:rPr>
        <w:t>syn</w:t>
      </w:r>
      <w:r w:rsidR="006E0C57" w:rsidRPr="00727FB5">
        <w:rPr>
          <w:rFonts w:ascii="Times New Roman" w:hAnsi="Times New Roman" w:cs="Times New Roman"/>
          <w:b/>
          <w:color w:val="4F81BD" w:themeColor="accent1"/>
          <w:sz w:val="20"/>
          <w:szCs w:val="20"/>
        </w:rPr>
        <w:t>, was implemented following a similar scheme (no shown)</w:t>
      </w:r>
    </w:p>
    <w:p w14:paraId="44187069" w14:textId="77777777" w:rsidR="0002560D" w:rsidRPr="00727FB5" w:rsidRDefault="0002560D" w:rsidP="0002560D">
      <w:pPr>
        <w:pStyle w:val="Caption"/>
        <w:jc w:val="both"/>
        <w:rPr>
          <w:rFonts w:ascii="Times New Roman" w:hAnsi="Times New Roman" w:cs="Times New Roman"/>
          <w:sz w:val="20"/>
          <w:szCs w:val="20"/>
        </w:rPr>
      </w:pPr>
    </w:p>
    <w:p w14:paraId="324F24D1" w14:textId="77777777" w:rsidR="0002560D" w:rsidRDefault="0002560D">
      <w:pPr>
        <w:rPr>
          <w:rFonts w:eastAsia="Times New Roman" w:cstheme="minorHAnsi"/>
          <w:b/>
          <w:color w:val="4F81BD" w:themeColor="accent1"/>
          <w:sz w:val="18"/>
          <w:szCs w:val="18"/>
        </w:rPr>
      </w:pPr>
    </w:p>
    <w:p w14:paraId="031B9275" w14:textId="53CE37AB" w:rsidR="00E90EBE" w:rsidRDefault="00E90EBE">
      <w:pPr>
        <w:rPr>
          <w:rFonts w:eastAsia="Times New Roman" w:cstheme="minorHAnsi"/>
          <w:b/>
          <w:color w:val="4F81BD" w:themeColor="accent1"/>
          <w:sz w:val="18"/>
          <w:szCs w:val="18"/>
        </w:rPr>
      </w:pPr>
      <w:r>
        <w:rPr>
          <w:rFonts w:cstheme="minorHAnsi"/>
          <w:b/>
          <w:color w:val="4F81BD" w:themeColor="accent1"/>
          <w:sz w:val="18"/>
          <w:szCs w:val="18"/>
        </w:rPr>
        <w:br w:type="page"/>
      </w:r>
    </w:p>
    <w:p w14:paraId="3ED019AF" w14:textId="046CF744" w:rsidR="0095055C" w:rsidRPr="00D463DB" w:rsidRDefault="00C65776" w:rsidP="00727FB5">
      <w:pPr>
        <w:pStyle w:val="NormalWeb"/>
        <w:keepNext/>
        <w:spacing w:after="0" w:line="240" w:lineRule="auto"/>
      </w:pPr>
      <w:r w:rsidRPr="00D463DB">
        <w:rPr>
          <w:noProof/>
          <w:lang w:eastAsia="ja-JP"/>
        </w:rPr>
        <w:lastRenderedPageBreak/>
        <mc:AlternateContent>
          <mc:Choice Requires="wps">
            <w:drawing>
              <wp:anchor distT="0" distB="0" distL="114300" distR="114300" simplePos="0" relativeHeight="251683840" behindDoc="0" locked="0" layoutInCell="1" allowOverlap="1" wp14:anchorId="4443DC4E" wp14:editId="7A6768D6">
                <wp:simplePos x="0" y="0"/>
                <wp:positionH relativeFrom="column">
                  <wp:posOffset>3705225</wp:posOffset>
                </wp:positionH>
                <wp:positionV relativeFrom="paragraph">
                  <wp:posOffset>1209040</wp:posOffset>
                </wp:positionV>
                <wp:extent cx="1466850" cy="152400"/>
                <wp:effectExtent l="0" t="0" r="0" b="0"/>
                <wp:wrapNone/>
                <wp:docPr id="328" name="Rectangle 328"/>
                <wp:cNvGraphicFramePr/>
                <a:graphic xmlns:a="http://schemas.openxmlformats.org/drawingml/2006/main">
                  <a:graphicData uri="http://schemas.microsoft.com/office/word/2010/wordprocessingShape">
                    <wps:wsp>
                      <wps:cNvSpPr/>
                      <wps:spPr>
                        <a:xfrm>
                          <a:off x="0" y="0"/>
                          <a:ext cx="1466850" cy="152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88E6844" id="Rectangle 328" o:spid="_x0000_s1026" style="position:absolute;margin-left:291.75pt;margin-top:95.2pt;width:115.5pt;height:1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" fillcolor="white [3212]" stroked="f" strokeweight="2pt"/>
            </w:pict>
          </mc:Fallback>
        </mc:AlternateContent>
      </w:r>
    </w:p>
    <w:p w14:paraId="5076165B" w14:textId="121B841D" w:rsidR="00E943E1" w:rsidRPr="00124E6A" w:rsidRDefault="00EC7FB2" w:rsidP="00727FB5">
      <w:pPr>
        <w:pStyle w:val="NormalWeb"/>
        <w:keepNext/>
        <w:spacing w:after="0" w:line="240" w:lineRule="auto"/>
        <w:jc w:val="center"/>
      </w:pPr>
      <w:r>
        <w:rPr>
          <w:noProof/>
          <w:lang w:eastAsia="ja-JP"/>
        </w:rPr>
        <w:drawing>
          <wp:inline distT="0" distB="0" distL="0" distR="0" wp14:anchorId="686B0251" wp14:editId="7B69E2E2">
            <wp:extent cx="5036570" cy="1902460"/>
            <wp:effectExtent l="0" t="0" r="5715"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uppl Fig4.png"/>
                    <pic:cNvPicPr/>
                  </pic:nvPicPr>
                  <pic:blipFill>
                    <a:blip r:embed="rId19"/>
                    <a:stretch>
                      <a:fillRect/>
                    </a:stretch>
                  </pic:blipFill>
                  <pic:spPr>
                    <a:xfrm>
                      <a:off x="0" y="0"/>
                      <a:ext cx="5036570" cy="1902460"/>
                    </a:xfrm>
                    <a:prstGeom prst="rect">
                      <a:avLst/>
                    </a:prstGeom>
                  </pic:spPr>
                </pic:pic>
              </a:graphicData>
            </a:graphic>
          </wp:inline>
        </w:drawing>
      </w:r>
    </w:p>
    <w:p w14:paraId="273CDA74" w14:textId="77777777" w:rsidR="009F5A88" w:rsidRPr="00124E6A" w:rsidRDefault="009F5A88" w:rsidP="00BD63B7">
      <w:pPr>
        <w:pStyle w:val="NormalWeb"/>
        <w:keepNext/>
        <w:spacing w:after="0" w:line="240" w:lineRule="auto"/>
        <w:jc w:val="both"/>
      </w:pPr>
    </w:p>
    <w:p w14:paraId="649554CD" w14:textId="3E1EDE9C" w:rsidR="000969A6" w:rsidRPr="00124E6A" w:rsidRDefault="00E943E1" w:rsidP="000F5B35">
      <w:pPr>
        <w:pStyle w:val="Caption"/>
        <w:jc w:val="both"/>
      </w:pPr>
      <w:r w:rsidRPr="00124E6A">
        <w:t xml:space="preserve">Supplementary figure </w:t>
      </w:r>
      <w:r w:rsidR="008C143C">
        <w:t>4</w:t>
      </w:r>
      <w:r w:rsidR="00015F44">
        <w:t xml:space="preserve"> |</w:t>
      </w:r>
      <w:r w:rsidRPr="00124E6A">
        <w:t xml:space="preserve"> </w:t>
      </w:r>
      <w:r w:rsidR="008C143C">
        <w:t>Peak a</w:t>
      </w:r>
      <w:r w:rsidR="00015F44" w:rsidRPr="00124E6A">
        <w:t>mplitude</w:t>
      </w:r>
      <w:r w:rsidR="008C143C">
        <w:t>s</w:t>
      </w:r>
      <w:r w:rsidR="00015F44" w:rsidRPr="00124E6A">
        <w:t xml:space="preserve"> </w:t>
      </w:r>
      <w:r w:rsidR="000760C5" w:rsidRPr="00124E6A">
        <w:t xml:space="preserve">of subthreshold </w:t>
      </w:r>
      <w:r w:rsidR="00015F44">
        <w:t xml:space="preserve">postsynaptic </w:t>
      </w:r>
      <w:r w:rsidR="008C143C">
        <w:t>depolari</w:t>
      </w:r>
      <w:r w:rsidR="00802171">
        <w:t>s</w:t>
      </w:r>
      <w:r w:rsidR="008C143C">
        <w:t>ations</w:t>
      </w:r>
      <w:r w:rsidR="008C143C" w:rsidRPr="00124E6A">
        <w:t xml:space="preserve"> </w:t>
      </w:r>
      <w:r w:rsidR="008C143C">
        <w:t>recorded</w:t>
      </w:r>
      <w:r w:rsidR="008C143C" w:rsidRPr="00124E6A">
        <w:t xml:space="preserve"> </w:t>
      </w:r>
      <w:r w:rsidR="00015F44">
        <w:t>in</w:t>
      </w:r>
      <w:r w:rsidR="00015F44" w:rsidRPr="00124E6A">
        <w:t xml:space="preserve"> </w:t>
      </w:r>
      <w:r w:rsidRPr="00124E6A">
        <w:t xml:space="preserve">BN in response to </w:t>
      </w:r>
      <w:r w:rsidR="008C143C" w:rsidRPr="00124E6A">
        <w:t>AN</w:t>
      </w:r>
      <w:r w:rsidR="008C143C" w:rsidRPr="00225DB5">
        <w:rPr>
          <w:vertAlign w:val="subscript"/>
        </w:rPr>
        <w:t>pre</w:t>
      </w:r>
      <w:r w:rsidR="008C143C">
        <w:t xml:space="preserve"> </w:t>
      </w:r>
      <w:r w:rsidRPr="00124E6A">
        <w:t>spikes</w:t>
      </w:r>
      <w:r w:rsidR="00813317">
        <w:t xml:space="preserve"> during the experiment reported in figure 2</w:t>
      </w:r>
      <w:r w:rsidR="008C143C">
        <w:t>.</w:t>
      </w:r>
      <w:r w:rsidRPr="00124E6A">
        <w:t xml:space="preserve"> </w:t>
      </w:r>
      <w:r w:rsidR="00813317">
        <w:t>Postsynaptic potentials a</w:t>
      </w:r>
      <w:r w:rsidR="00015F44" w:rsidRPr="00124E6A">
        <w:t>mplitude</w:t>
      </w:r>
      <w:r w:rsidR="008C143C">
        <w:t>s</w:t>
      </w:r>
      <w:r w:rsidR="00015F44" w:rsidRPr="00124E6A">
        <w:t xml:space="preserve"> </w:t>
      </w:r>
      <w:r w:rsidR="00813317">
        <w:t>were changing in accordance with MR1 plasticity</w:t>
      </w:r>
      <w:r w:rsidR="00813317" w:rsidRPr="00124E6A">
        <w:t xml:space="preserve"> </w:t>
      </w:r>
      <w:r w:rsidR="00813317">
        <w:t>phases (none, LTP, none, LTD)</w:t>
      </w:r>
      <w:r w:rsidR="009D6A0F" w:rsidRPr="00124E6A">
        <w:t>.</w:t>
      </w:r>
    </w:p>
    <w:p w14:paraId="4FE3334F" w14:textId="77777777" w:rsidR="000969A6" w:rsidRPr="00124E6A" w:rsidRDefault="000969A6" w:rsidP="000969A6">
      <w:pPr>
        <w:keepNext/>
        <w:tabs>
          <w:tab w:val="left" w:pos="7575"/>
        </w:tabs>
        <w:jc w:val="center"/>
      </w:pPr>
      <w:r w:rsidRPr="00D463DB">
        <w:rPr>
          <w:noProof/>
          <w:lang w:eastAsia="ja-JP"/>
        </w:rPr>
        <w:lastRenderedPageBreak/>
        <w:drawing>
          <wp:inline distT="0" distB="0" distL="0" distR="0" wp14:anchorId="6D4BA317" wp14:editId="09BC9DF3">
            <wp:extent cx="4041322" cy="5844845"/>
            <wp:effectExtent l="0" t="0" r="0" b="3810"/>
            <wp:docPr id="22" name="Immagine 1" descr="C:\Users\Andrea\AppData\Local\Microsoft\Windows\INetCache\Content.Word\Run8to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rea\AppData\Local\Microsoft\Windows\INetCache\Content.Word\Run8total.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40793" cy="5844080"/>
                    </a:xfrm>
                    <a:prstGeom prst="rect">
                      <a:avLst/>
                    </a:prstGeom>
                    <a:noFill/>
                    <a:ln>
                      <a:noFill/>
                    </a:ln>
                  </pic:spPr>
                </pic:pic>
              </a:graphicData>
            </a:graphic>
          </wp:inline>
        </w:drawing>
      </w:r>
    </w:p>
    <w:p w14:paraId="5A343AAF" w14:textId="106CC43E" w:rsidR="00C13E7B" w:rsidRPr="00124E6A" w:rsidRDefault="000969A6" w:rsidP="000F5B35">
      <w:pPr>
        <w:pStyle w:val="Caption"/>
        <w:jc w:val="both"/>
        <w:rPr>
          <w:noProof/>
        </w:rPr>
      </w:pPr>
      <w:r w:rsidRPr="00124E6A">
        <w:t xml:space="preserve">Supplementary figure </w:t>
      </w:r>
      <w:r w:rsidR="00727FB5">
        <w:t>5</w:t>
      </w:r>
      <w:r w:rsidRPr="00124E6A">
        <w:t>: repetition of the experiment shown in Figures 2 and 3. (a) AN</w:t>
      </w:r>
      <w:r w:rsidR="00727FB5" w:rsidRPr="00727FB5">
        <w:rPr>
          <w:vertAlign w:val="subscript"/>
        </w:rPr>
        <w:t>pre</w:t>
      </w:r>
      <w:r w:rsidRPr="00124E6A">
        <w:t xml:space="preserve"> activity pattern. (b) AN</w:t>
      </w:r>
      <w:r w:rsidR="00727FB5" w:rsidRPr="00727FB5">
        <w:rPr>
          <w:vertAlign w:val="subscript"/>
        </w:rPr>
        <w:t>pre</w:t>
      </w:r>
      <w:r w:rsidRPr="00124E6A">
        <w:t xml:space="preserve"> to BN plasticity evolution</w:t>
      </w:r>
      <w:r w:rsidR="00727FB5">
        <w:t xml:space="preserve"> (memristor MR1)</w:t>
      </w:r>
      <w:r w:rsidRPr="00124E6A">
        <w:t xml:space="preserve">. (c) BN </w:t>
      </w:r>
      <w:r w:rsidR="00727FB5">
        <w:t>firing</w:t>
      </w:r>
      <w:r w:rsidRPr="00124E6A">
        <w:t>. (d) BN to AN</w:t>
      </w:r>
      <w:r w:rsidR="00727FB5" w:rsidRPr="00727FB5">
        <w:rPr>
          <w:vertAlign w:val="subscript"/>
        </w:rPr>
        <w:t>post</w:t>
      </w:r>
      <w:r w:rsidRPr="00124E6A">
        <w:t xml:space="preserve"> plasticity evolution</w:t>
      </w:r>
      <w:r w:rsidR="00FD2445">
        <w:t xml:space="preserve"> (memristor MR2)</w:t>
      </w:r>
      <w:r w:rsidRPr="00124E6A">
        <w:t>. (e) ANP</w:t>
      </w:r>
      <w:r w:rsidR="00727FB5" w:rsidRPr="00727FB5">
        <w:rPr>
          <w:vertAlign w:val="subscript"/>
        </w:rPr>
        <w:t>post</w:t>
      </w:r>
      <w:r w:rsidRPr="00124E6A">
        <w:t xml:space="preserve"> activity pattern. Differences in firing rates with respect to </w:t>
      </w:r>
      <w:r w:rsidR="00FD2445">
        <w:t xml:space="preserve">the </w:t>
      </w:r>
      <w:r w:rsidRPr="00124E6A">
        <w:t xml:space="preserve">experiment </w:t>
      </w:r>
      <w:r w:rsidR="00FD2445">
        <w:t>of</w:t>
      </w:r>
      <w:r w:rsidRPr="00124E6A">
        <w:t xml:space="preserve"> </w:t>
      </w:r>
      <w:r w:rsidR="00FD2445">
        <w:t>f</w:t>
      </w:r>
      <w:r w:rsidRPr="00124E6A">
        <w:t xml:space="preserve">igures 2 and 3 are due to different initial </w:t>
      </w:r>
      <w:r w:rsidR="00FD2445">
        <w:t>synaptors</w:t>
      </w:r>
      <w:r w:rsidRPr="00124E6A">
        <w:t xml:space="preserve"> weights, </w:t>
      </w:r>
      <w:r w:rsidR="00FD2445">
        <w:t xml:space="preserve">their </w:t>
      </w:r>
      <w:r w:rsidRPr="00124E6A">
        <w:t xml:space="preserve">evolutions and </w:t>
      </w:r>
      <w:r w:rsidR="00FD2445">
        <w:t>BN</w:t>
      </w:r>
      <w:r w:rsidRPr="00124E6A">
        <w:t xml:space="preserve"> responses. However, the overall response remained qualitatively the same, proving both reliability and flexibility of the system to complex dynamics.</w:t>
      </w:r>
    </w:p>
    <w:p w14:paraId="20BC3560" w14:textId="77777777" w:rsidR="005C62AC" w:rsidRPr="00124E6A" w:rsidRDefault="005C62AC" w:rsidP="000F5B35">
      <w:pPr>
        <w:pStyle w:val="Caption"/>
        <w:jc w:val="center"/>
      </w:pPr>
      <w:r w:rsidRPr="00D463DB">
        <w:rPr>
          <w:noProof/>
          <w:lang w:eastAsia="ja-JP"/>
        </w:rPr>
        <w:lastRenderedPageBreak/>
        <mc:AlternateContent>
          <mc:Choice Requires="wps">
            <w:drawing>
              <wp:anchor distT="0" distB="0" distL="114300" distR="114300" simplePos="0" relativeHeight="251663360" behindDoc="0" locked="0" layoutInCell="1" allowOverlap="1" wp14:anchorId="240418AB" wp14:editId="4C332419">
                <wp:simplePos x="0" y="0"/>
                <wp:positionH relativeFrom="column">
                  <wp:posOffset>830275</wp:posOffset>
                </wp:positionH>
                <wp:positionV relativeFrom="paragraph">
                  <wp:posOffset>3315970</wp:posOffset>
                </wp:positionV>
                <wp:extent cx="256032" cy="219456"/>
                <wp:effectExtent l="0" t="0" r="0" b="952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032" cy="219456"/>
                        </a:xfrm>
                        <a:prstGeom prst="rect">
                          <a:avLst/>
                        </a:prstGeom>
                        <a:solidFill>
                          <a:srgbClr val="FFFFFF"/>
                        </a:solidFill>
                        <a:ln w="9525">
                          <a:noFill/>
                          <a:miter lim="800000"/>
                          <a:headEnd/>
                          <a:tailEnd/>
                        </a:ln>
                      </wps:spPr>
                      <wps:txbx>
                        <w:txbxContent>
                          <w:p w14:paraId="60CC1628" w14:textId="77777777" w:rsidR="004507D7" w:rsidRDefault="004507D7" w:rsidP="005C62AC">
                            <w:r>
                              <w:t>(c)</w:t>
                            </w:r>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40418AB" id="_x0000_s1041" type="#_x0000_t202" style="position:absolute;left:0;text-align:left;margin-left:65.4pt;margin-top:261.1pt;width:20.15pt;height:17.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" stroked="f">
                <v:textbox inset="1mm,0,1mm,0">
                  <w:txbxContent>
                    <w:p w14:paraId="60CC1628" w14:textId="77777777" w:rsidR="004507D7" w:rsidRDefault="004507D7" w:rsidP="005C62AC">
                      <w:r>
                        <w:t>(c)</w:t>
                      </w:r>
                    </w:p>
                  </w:txbxContent>
                </v:textbox>
              </v:shape>
            </w:pict>
          </mc:Fallback>
        </mc:AlternateContent>
      </w:r>
      <w:r w:rsidRPr="00D463DB">
        <w:rPr>
          <w:noProof/>
          <w:lang w:eastAsia="ja-JP"/>
        </w:rPr>
        <mc:AlternateContent>
          <mc:Choice Requires="wps">
            <w:drawing>
              <wp:anchor distT="0" distB="0" distL="114300" distR="114300" simplePos="0" relativeHeight="251661312" behindDoc="0" locked="0" layoutInCell="1" allowOverlap="1" wp14:anchorId="60FCB3F6" wp14:editId="5990DF40">
                <wp:simplePos x="0" y="0"/>
                <wp:positionH relativeFrom="column">
                  <wp:posOffset>736295</wp:posOffset>
                </wp:positionH>
                <wp:positionV relativeFrom="paragraph">
                  <wp:posOffset>1244600</wp:posOffset>
                </wp:positionV>
                <wp:extent cx="380391" cy="248716"/>
                <wp:effectExtent l="0" t="0" r="635"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91" cy="248716"/>
                        </a:xfrm>
                        <a:prstGeom prst="rect">
                          <a:avLst/>
                        </a:prstGeom>
                        <a:solidFill>
                          <a:srgbClr val="FFFFFF"/>
                        </a:solidFill>
                        <a:ln w="9525">
                          <a:noFill/>
                          <a:miter lim="800000"/>
                          <a:headEnd/>
                          <a:tailEnd/>
                        </a:ln>
                      </wps:spPr>
                      <wps:txbx>
                        <w:txbxContent>
                          <w:p w14:paraId="548FDFE6" w14:textId="77777777" w:rsidR="004507D7" w:rsidRDefault="004507D7" w:rsidP="005C62AC">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0FCB3F6" id="_x0000_s1042" type="#_x0000_t202" style="position:absolute;left:0;text-align:left;margin-left:58pt;margin-top:98pt;width:29.95pt;height:19.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" stroked="f">
                <v:textbox>
                  <w:txbxContent>
                    <w:p w14:paraId="548FDFE6" w14:textId="77777777" w:rsidR="004507D7" w:rsidRDefault="004507D7" w:rsidP="005C62AC">
                      <w:r>
                        <w:t>(b)</w:t>
                      </w:r>
                    </w:p>
                  </w:txbxContent>
                </v:textbox>
              </v:shape>
            </w:pict>
          </mc:Fallback>
        </mc:AlternateContent>
      </w:r>
      <w:r w:rsidRPr="00D463DB">
        <w:rPr>
          <w:noProof/>
          <w:lang w:eastAsia="ja-JP"/>
        </w:rPr>
        <mc:AlternateContent>
          <mc:Choice Requires="wps">
            <w:drawing>
              <wp:anchor distT="0" distB="0" distL="114300" distR="114300" simplePos="0" relativeHeight="251659264" behindDoc="0" locked="0" layoutInCell="1" allowOverlap="1" wp14:anchorId="25D16FE5" wp14:editId="6EBE6F44">
                <wp:simplePos x="0" y="0"/>
                <wp:positionH relativeFrom="column">
                  <wp:posOffset>756285</wp:posOffset>
                </wp:positionH>
                <wp:positionV relativeFrom="paragraph">
                  <wp:posOffset>442925</wp:posOffset>
                </wp:positionV>
                <wp:extent cx="380391" cy="248716"/>
                <wp:effectExtent l="0" t="0" r="63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91" cy="248716"/>
                        </a:xfrm>
                        <a:prstGeom prst="rect">
                          <a:avLst/>
                        </a:prstGeom>
                        <a:solidFill>
                          <a:srgbClr val="FFFFFF"/>
                        </a:solidFill>
                        <a:ln w="9525">
                          <a:noFill/>
                          <a:miter lim="800000"/>
                          <a:headEnd/>
                          <a:tailEnd/>
                        </a:ln>
                      </wps:spPr>
                      <wps:txbx>
                        <w:txbxContent>
                          <w:p w14:paraId="7DAC66B7" w14:textId="77777777" w:rsidR="004507D7" w:rsidRDefault="004507D7" w:rsidP="005C62AC">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5D16FE5" id="_x0000_s1043" type="#_x0000_t202" style="position:absolute;left:0;text-align:left;margin-left:59.55pt;margin-top:34.9pt;width:29.95pt;height:19.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" stroked="f">
                <v:textbox>
                  <w:txbxContent>
                    <w:p w14:paraId="7DAC66B7" w14:textId="77777777" w:rsidR="004507D7" w:rsidRDefault="004507D7" w:rsidP="005C62AC">
                      <w:r>
                        <w:t>(a)</w:t>
                      </w:r>
                    </w:p>
                  </w:txbxContent>
                </v:textbox>
              </v:shape>
            </w:pict>
          </mc:Fallback>
        </mc:AlternateContent>
      </w:r>
      <w:r w:rsidRPr="00D463DB">
        <w:rPr>
          <w:noProof/>
          <w:lang w:eastAsia="ja-JP"/>
        </w:rPr>
        <mc:AlternateContent>
          <mc:Choice Requires="wpc">
            <w:drawing>
              <wp:inline distT="0" distB="0" distL="0" distR="0" wp14:anchorId="1ABF840F" wp14:editId="4039ECC5">
                <wp:extent cx="4147718" cy="3563182"/>
                <wp:effectExtent l="0" t="0" r="5715" b="0"/>
                <wp:docPr id="8" name="Canvas 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1" name="Picture 11" descr="H:\POSTDOC\Papers and resources\AUTHORED PAPERS\In progress\TBD 2017 - UDP exp\Contributions\Swiss\img\weight_encoding.png"/>
                          <pic:cNvPicPr/>
                        </pic:nvPicPr>
                        <pic:blipFill rotWithShape="1">
                          <a:blip r:embed="rId21" cstate="print">
                            <a:extLst>
                              <a:ext uri="{28A0092B-C50C-407E-A947-70E740481C1C}">
                                <a14:useLocalDpi xmlns:a14="http://schemas.microsoft.com/office/drawing/2010/main"/>
                              </a:ext>
                            </a:extLst>
                          </a:blip>
                          <a:srcRect/>
                          <a:stretch/>
                        </pic:blipFill>
                        <pic:spPr bwMode="auto">
                          <a:xfrm>
                            <a:off x="0" y="13"/>
                            <a:ext cx="4103370" cy="150622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pic:pic xmlns:pic="http://schemas.openxmlformats.org/drawingml/2006/picture">
                        <pic:nvPicPr>
                          <pic:cNvPr id="12" name="Picture 12" descr="H:\POSTDOC\Papers and resources\AUTHORED PAPERS\In progress\TBD 2017 - UDP exp\Contributions\Swiss\img\monsterboard.png"/>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1506239"/>
                            <a:ext cx="4110990" cy="2021205"/>
                          </a:xfrm>
                          <a:prstGeom prst="rect">
                            <a:avLst/>
                          </a:prstGeom>
                          <a:noFill/>
                          <a:ln>
                            <a:noFill/>
                          </a:ln>
                        </pic:spPr>
                      </pic:pic>
                    </wpc:wpc>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3B25061" id="Canvas 8" o:spid="_x0000_s1026" editas="canvas" style="width:326.6pt;height:280.55pt;mso-position-horizontal-relative:char;mso-position-vertical-relative:line" coordsize="41471,35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">
                <v:shape id="_x0000_s1027" type="#_x0000_t75" style="position:absolute;width:41471;height:35629;visibility:visible;mso-wrap-style:square">
                  <v:fill o:detectmouseclick="t"/>
                  <v:path o:connecttype="none"/>
                </v:shape>
                <v:shape id="Picture 11" o:spid="_x0000_s1028" type="#_x0000_t75" style="position:absolute;width:41033;height:150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">
                  <v:imagedata r:id="rId31" o:title="weight_encoding"/>
                </v:shape>
                <v:shape id="Picture 12" o:spid="_x0000_s1029" type="#_x0000_t75" style="position:absolute;top:15062;width:41109;height:20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">
                  <v:imagedata r:id="rId32" o:title="monsterboard"/>
                </v:shape>
                <w10:anchorlock/>
              </v:group>
            </w:pict>
          </mc:Fallback>
        </mc:AlternateContent>
      </w:r>
    </w:p>
    <w:p w14:paraId="6F5869A1" w14:textId="414EED40" w:rsidR="005C62AC" w:rsidRPr="00124E6A" w:rsidRDefault="00C13E7B" w:rsidP="000F5B35">
      <w:pPr>
        <w:pStyle w:val="Caption"/>
        <w:jc w:val="both"/>
      </w:pPr>
      <w:r w:rsidRPr="00124E6A">
        <w:t xml:space="preserve">Supplementary figure </w:t>
      </w:r>
      <w:r w:rsidR="00802171">
        <w:t>6</w:t>
      </w:r>
      <w:r w:rsidRPr="00124E6A">
        <w:t xml:space="preserve">: </w:t>
      </w:r>
      <w:r w:rsidR="005C62AC" w:rsidRPr="00124E6A">
        <w:t>A</w:t>
      </w:r>
      <w:r w:rsidRPr="00124E6A">
        <w:t>rtificial neuron set-up</w:t>
      </w:r>
      <w:r w:rsidR="00CD7721" w:rsidRPr="00124E6A">
        <w:t>, located in Zurich, Switzerland</w:t>
      </w:r>
      <w:r w:rsidRPr="00124E6A">
        <w:t xml:space="preserve">. </w:t>
      </w:r>
      <w:r w:rsidR="005C62AC" w:rsidRPr="00124E6A">
        <w:t>(a,b) T</w:t>
      </w:r>
      <w:r w:rsidRPr="00124E6A">
        <w:t xml:space="preserve">wo examples of how an incoming UDP packet is handled in the cases where the input weight is equal to 1 </w:t>
      </w:r>
      <w:r w:rsidR="009D6A0F" w:rsidRPr="00124E6A">
        <w:t xml:space="preserve">– i.e. </w:t>
      </w:r>
      <w:r w:rsidRPr="00124E6A">
        <w:t>minimum weight quantum</w:t>
      </w:r>
      <w:r w:rsidR="005C62AC" w:rsidRPr="00124E6A">
        <w:t xml:space="preserve"> – (a)</w:t>
      </w:r>
      <w:r w:rsidRPr="00124E6A">
        <w:t xml:space="preserve"> and 4 respectively</w:t>
      </w:r>
      <w:r w:rsidR="005C62AC" w:rsidRPr="00124E6A">
        <w:t xml:space="preserve"> (b)</w:t>
      </w:r>
      <w:r w:rsidRPr="00124E6A">
        <w:t>. Note the difference in the EPSC waveforms generated as a result.</w:t>
      </w:r>
      <w:r w:rsidR="005C62AC" w:rsidRPr="00124E6A">
        <w:t xml:space="preserve"> (c) Artificial neuron set-up located in Zurich, Switzerland.</w:t>
      </w:r>
    </w:p>
    <w:p w14:paraId="2DD949D0" w14:textId="77777777" w:rsidR="00E413FC" w:rsidRPr="00124E6A" w:rsidRDefault="00E413FC" w:rsidP="000F5B35">
      <w:pPr>
        <w:pStyle w:val="Caption"/>
        <w:jc w:val="both"/>
      </w:pPr>
      <w:r w:rsidRPr="00D463DB">
        <w:rPr>
          <w:noProof/>
          <w:lang w:eastAsia="ja-JP"/>
        </w:rPr>
        <w:drawing>
          <wp:inline distT="0" distB="0" distL="0" distR="0" wp14:anchorId="093D19B0" wp14:editId="080F196E">
            <wp:extent cx="5674360" cy="3535835"/>
            <wp:effectExtent l="0" t="0" r="254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POSTDOC\Image gallery\ArC 1\IMG_20170608_111320.jpg"/>
                    <pic:cNvPicPr>
                      <a:picLocks noChangeAspect="1" noChangeArrowheads="1"/>
                    </pic:cNvPicPr>
                  </pic:nvPicPr>
                  <pic:blipFill>
                    <a:blip r:embed="rId33" cstate="print">
                      <a:extLst>
                        <a:ext uri="{28A0092B-C50C-407E-A947-70E740481C1C}">
                          <a14:useLocalDpi xmlns:a14="http://schemas.microsoft.com/office/drawing/2010/main"/>
                        </a:ext>
                      </a:extLst>
                    </a:blip>
                    <a:stretch>
                      <a:fillRect/>
                    </a:stretch>
                  </pic:blipFill>
                  <pic:spPr bwMode="auto">
                    <a:xfrm>
                      <a:off x="0" y="0"/>
                      <a:ext cx="5674360" cy="353583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03F18203" w14:textId="3100B1B6" w:rsidR="00E413FC" w:rsidRPr="00124E6A" w:rsidRDefault="00E413FC" w:rsidP="00943459">
      <w:pPr>
        <w:pStyle w:val="Caption"/>
        <w:jc w:val="both"/>
      </w:pPr>
      <w:r w:rsidRPr="00124E6A">
        <w:t xml:space="preserve">Supplementary figure </w:t>
      </w:r>
      <w:r w:rsidR="00802171">
        <w:t>7</w:t>
      </w:r>
      <w:r w:rsidRPr="00124E6A">
        <w:t xml:space="preserve">: </w:t>
      </w:r>
      <w:r w:rsidRPr="00124E6A">
        <w:rPr>
          <w:noProof/>
        </w:rPr>
        <w:t xml:space="preserve"> </w:t>
      </w:r>
      <w:r w:rsidR="009D6A0F" w:rsidRPr="00124E6A">
        <w:rPr>
          <w:noProof/>
        </w:rPr>
        <w:t>Memristive s</w:t>
      </w:r>
      <w:r w:rsidRPr="00124E6A">
        <w:rPr>
          <w:noProof/>
        </w:rPr>
        <w:t>ynapse set-up core located in Southampton, UK. (a) ArC board. The devices sit within the PLCC68 package socket featuring prominently at the lower middle of the board. (b) Example of stand-alone device array (microphotograph). (c) Typical current-voltage (i-V) characteristic of metal-oxide AlOx-TiOx bilayer devices used in this work. A small amount of pinched hysteresis is observable in this deliberately low voltage/low invasiveness i-V run. (d) Device resistive state modulation in response to stimulation in (e). This data is taken from</w:t>
      </w:r>
      <w:r w:rsidR="00414C6C" w:rsidRPr="00D463DB">
        <w:rPr>
          <w:b w:val="0"/>
          <w:bCs w:val="0"/>
          <w:noProof/>
        </w:rPr>
        <w:fldChar w:fldCharType="begin" w:fldLock="1"/>
      </w:r>
      <w:r w:rsidR="00512609">
        <w:rPr>
          <w:noProof/>
        </w:rPr>
        <w:instrText xml:space="preserve"> ADDIN ZOTERO_ITEM CSL_CITATION {"citationID":"qYRqyEIa","properties":{"formattedCitation":"\\super 40\\nosupersub{}","plainCitation":"40","noteIndex":0},"citationItems":[{"id":"NjYPbEVM/wcmfvThS","uris":["http://www.mendeley.com/documents/?uuid=644b16d8-7c7a-418b-92ad-40aae917664d"],"uri":["http://www.mendeley.com/documents/?uuid=644b16d8-7c7a-418b-92ad-40aae917664d"],"itemData":{"author":[{"dropping-particle":"","family":"Serb","given":"Alexander","non-dropping-particle":"","parse-names":false,"suffix":""},{"dropping-particle":"","family":"Khiat","given":"A.","non-dropping-particle":"","parse-names":false,"suffix":""},{"dropping-particle":"","family":"Prodromakis","given":"T.","non-dropping-particle":"","parse-names":false,"suffix":""}],"container-title":"IEEE Transactions on Electron Devices","id":"ITEM-1","issued":{"date-parts":[["2015","6","29"]]},"note":"Parameter finder algorithm.","title":"A biasing parameter optimiser for RRAM technologies","type":"article"}}],"schema":"https://github.com/citation-style-language/schema/raw/master/csl-citation.json"} </w:instrText>
      </w:r>
      <w:r w:rsidR="00414C6C" w:rsidRPr="00D463DB">
        <w:rPr>
          <w:b w:val="0"/>
          <w:bCs w:val="0"/>
          <w:noProof/>
        </w:rPr>
        <w:fldChar w:fldCharType="separate"/>
      </w:r>
      <w:r w:rsidR="00512609" w:rsidRPr="002A43E9">
        <w:rPr>
          <w:rFonts w:ascii="Calibri" w:cs="Calibri"/>
          <w:color w:val="808080"/>
          <w:vertAlign w:val="superscript"/>
          <w:lang w:val="en-US"/>
        </w:rPr>
        <w:t>40</w:t>
      </w:r>
      <w:r w:rsidR="00414C6C" w:rsidRPr="00D463DB">
        <w:rPr>
          <w:b w:val="0"/>
          <w:bCs w:val="0"/>
          <w:noProof/>
        </w:rPr>
        <w:fldChar w:fldCharType="end"/>
      </w:r>
      <w:r w:rsidRPr="00124E6A">
        <w:rPr>
          <w:noProof/>
        </w:rPr>
        <w:t>.</w:t>
      </w:r>
    </w:p>
    <w:p w14:paraId="138750E8" w14:textId="77777777" w:rsidR="00CD5305" w:rsidRPr="00124E6A" w:rsidRDefault="00CD5305" w:rsidP="000F5B35">
      <w:pPr>
        <w:keepNext/>
        <w:jc w:val="center"/>
      </w:pPr>
      <w:r w:rsidRPr="00D463DB">
        <w:rPr>
          <w:noProof/>
          <w:lang w:eastAsia="ja-JP"/>
        </w:rPr>
        <w:lastRenderedPageBreak/>
        <w:drawing>
          <wp:inline distT="0" distB="0" distL="0" distR="0" wp14:anchorId="1FBF6138" wp14:editId="0C016D1A">
            <wp:extent cx="3238500" cy="430556"/>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DP_struct.png"/>
                    <pic:cNvPicPr/>
                  </pic:nvPicPr>
                  <pic:blipFill rotWithShape="1">
                    <a:blip r:embed="rId34">
                      <a:extLst>
                        <a:ext uri="{28A0092B-C50C-407E-A947-70E740481C1C}">
                          <a14:useLocalDpi xmlns:a14="http://schemas.microsoft.com/office/drawing/2010/main" val="0"/>
                        </a:ext>
                      </a:extLst>
                    </a:blip>
                    <a:srcRect t="18459" b="72135"/>
                    <a:stretch/>
                  </pic:blipFill>
                  <pic:spPr bwMode="auto">
                    <a:xfrm>
                      <a:off x="0" y="0"/>
                      <a:ext cx="3398496" cy="45182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49378476" w14:textId="36CD9826" w:rsidR="00CD5305" w:rsidRPr="00124E6A" w:rsidRDefault="00CD5305" w:rsidP="000F5B35">
      <w:pPr>
        <w:pStyle w:val="Caption"/>
        <w:jc w:val="both"/>
      </w:pPr>
      <w:r w:rsidRPr="00124E6A">
        <w:t xml:space="preserve">Supplementary figure </w:t>
      </w:r>
      <w:r w:rsidR="00802171">
        <w:t>8</w:t>
      </w:r>
      <w:r w:rsidRPr="00124E6A">
        <w:t>: UDP packet structure used in this work. The packet consists of 64 bits in total, broken into four segments as indicated by the labels. Labels correspond to standard use of packets in AER protocol with segments R1 and R2 corresponding to flexible space to be used by various applications utilising the AER packet format. The specific uses of each segment in this work are summarised in Supplementary table 1.</w:t>
      </w:r>
    </w:p>
    <w:p w14:paraId="7208E57B" w14:textId="05983BCA" w:rsidR="004E6A1D" w:rsidRDefault="004E6A1D" w:rsidP="000F5B35">
      <w:pPr>
        <w:pStyle w:val="NormalWeb"/>
        <w:spacing w:line="240" w:lineRule="auto"/>
        <w:jc w:val="both"/>
        <w:rPr>
          <w:b/>
          <w:bCs/>
        </w:rPr>
      </w:pPr>
      <w:r w:rsidRPr="00124E6A">
        <w:rPr>
          <w:b/>
          <w:bCs/>
        </w:rPr>
        <w:t>Supplementary tables</w:t>
      </w:r>
    </w:p>
    <w:p w14:paraId="49794267" w14:textId="795007D1" w:rsidR="00802171" w:rsidRPr="00124E6A" w:rsidRDefault="00802171" w:rsidP="00802171">
      <w:pPr>
        <w:pStyle w:val="Caption"/>
        <w:keepNext/>
        <w:jc w:val="center"/>
      </w:pPr>
      <w:r>
        <w:t>Supplementary t</w:t>
      </w:r>
      <w:r w:rsidRPr="00124E6A">
        <w:t xml:space="preserve">able </w:t>
      </w:r>
      <w:r w:rsidRPr="00D463DB">
        <w:fldChar w:fldCharType="begin"/>
      </w:r>
      <w:r w:rsidRPr="00124E6A">
        <w:instrText xml:space="preserve"> SEQ Table \* ARABIC </w:instrText>
      </w:r>
      <w:r w:rsidRPr="00D463DB">
        <w:fldChar w:fldCharType="separate"/>
      </w:r>
      <w:r w:rsidR="00445138">
        <w:rPr>
          <w:noProof/>
        </w:rPr>
        <w:t>1</w:t>
      </w:r>
      <w:r w:rsidRPr="00D463DB">
        <w:rPr>
          <w:noProof/>
        </w:rPr>
        <w:fldChar w:fldCharType="end"/>
      </w:r>
      <w:r>
        <w:t xml:space="preserve"> |</w:t>
      </w:r>
      <w:r w:rsidRPr="00124E6A">
        <w:t xml:space="preserve"> </w:t>
      </w:r>
      <w:r>
        <w:t>BCM approximation for p</w:t>
      </w:r>
      <w:r w:rsidRPr="00124E6A">
        <w:t xml:space="preserve">lasticity </w:t>
      </w:r>
      <w:r>
        <w:t xml:space="preserve">polarity </w:t>
      </w:r>
    </w:p>
    <w:tbl>
      <w:tblPr>
        <w:tblStyle w:val="TableGrid"/>
        <w:tblW w:w="0" w:type="auto"/>
        <w:jc w:val="center"/>
        <w:tblLook w:val="04A0" w:firstRow="1" w:lastRow="0" w:firstColumn="1" w:lastColumn="0" w:noHBand="0" w:noVBand="1"/>
      </w:tblPr>
      <w:tblGrid>
        <w:gridCol w:w="3261"/>
        <w:gridCol w:w="2835"/>
      </w:tblGrid>
      <w:tr w:rsidR="00802171" w:rsidRPr="00124E6A" w14:paraId="182ACA15" w14:textId="77777777" w:rsidTr="001020E7">
        <w:trPr>
          <w:jc w:val="center"/>
        </w:trPr>
        <w:tc>
          <w:tcPr>
            <w:tcW w:w="3261" w:type="dxa"/>
          </w:tcPr>
          <w:p w14:paraId="4BF53C23" w14:textId="77777777" w:rsidR="00802171" w:rsidRPr="00124E6A" w:rsidRDefault="00802171" w:rsidP="001020E7">
            <w:pPr>
              <w:pStyle w:val="NormalWeb"/>
              <w:spacing w:after="0" w:line="240" w:lineRule="auto"/>
              <w:jc w:val="center"/>
              <w:rPr>
                <w:b/>
                <w:bCs/>
              </w:rPr>
            </w:pPr>
            <w:r>
              <w:rPr>
                <w:b/>
                <w:bCs/>
              </w:rPr>
              <w:t>AN</w:t>
            </w:r>
            <w:r>
              <w:rPr>
                <w:b/>
                <w:bCs/>
                <w:vertAlign w:val="subscript"/>
              </w:rPr>
              <w:t>post</w:t>
            </w:r>
            <w:r w:rsidRPr="00124E6A">
              <w:rPr>
                <w:b/>
                <w:bCs/>
              </w:rPr>
              <w:t xml:space="preserve"> </w:t>
            </w:r>
            <w:r>
              <w:rPr>
                <w:b/>
                <w:bCs/>
              </w:rPr>
              <w:t>firing rate range</w:t>
            </w:r>
            <w:r w:rsidRPr="00124E6A">
              <w:rPr>
                <w:b/>
                <w:bCs/>
              </w:rPr>
              <w:t xml:space="preserve"> (Hz)</w:t>
            </w:r>
          </w:p>
        </w:tc>
        <w:tc>
          <w:tcPr>
            <w:tcW w:w="2835" w:type="dxa"/>
          </w:tcPr>
          <w:p w14:paraId="1A10F8F0" w14:textId="77777777" w:rsidR="00802171" w:rsidRPr="00124E6A" w:rsidRDefault="00802171" w:rsidP="001020E7">
            <w:pPr>
              <w:pStyle w:val="NormalWeb"/>
              <w:spacing w:after="0" w:line="240" w:lineRule="auto"/>
              <w:jc w:val="center"/>
              <w:rPr>
                <w:b/>
                <w:bCs/>
              </w:rPr>
            </w:pPr>
            <w:r>
              <w:rPr>
                <w:b/>
                <w:bCs/>
              </w:rPr>
              <w:t>P</w:t>
            </w:r>
            <w:r w:rsidRPr="00124E6A">
              <w:rPr>
                <w:b/>
                <w:bCs/>
              </w:rPr>
              <w:t xml:space="preserve">lasticity </w:t>
            </w:r>
            <w:r>
              <w:rPr>
                <w:b/>
                <w:bCs/>
              </w:rPr>
              <w:t>polarity</w:t>
            </w:r>
          </w:p>
        </w:tc>
      </w:tr>
      <w:tr w:rsidR="00802171" w:rsidRPr="00124E6A" w14:paraId="67B8DCFE" w14:textId="77777777" w:rsidTr="001020E7">
        <w:trPr>
          <w:jc w:val="center"/>
        </w:trPr>
        <w:tc>
          <w:tcPr>
            <w:tcW w:w="3261" w:type="dxa"/>
          </w:tcPr>
          <w:p w14:paraId="3C9758A0" w14:textId="77777777" w:rsidR="00802171" w:rsidRDefault="00802171" w:rsidP="001020E7">
            <w:pPr>
              <w:pStyle w:val="NormalWeb"/>
              <w:spacing w:after="0" w:line="240" w:lineRule="auto"/>
              <w:jc w:val="center"/>
              <w:rPr>
                <w:b/>
                <w:bCs/>
              </w:rPr>
            </w:pPr>
          </w:p>
        </w:tc>
        <w:tc>
          <w:tcPr>
            <w:tcW w:w="2835" w:type="dxa"/>
          </w:tcPr>
          <w:p w14:paraId="152FD987" w14:textId="77777777" w:rsidR="00802171" w:rsidRDefault="00802171" w:rsidP="001020E7">
            <w:pPr>
              <w:pStyle w:val="NormalWeb"/>
              <w:spacing w:after="0" w:line="240" w:lineRule="auto"/>
              <w:jc w:val="center"/>
              <w:rPr>
                <w:b/>
                <w:bCs/>
              </w:rPr>
            </w:pPr>
          </w:p>
        </w:tc>
      </w:tr>
      <w:tr w:rsidR="00802171" w:rsidRPr="00124E6A" w14:paraId="79827A23" w14:textId="77777777" w:rsidTr="001020E7">
        <w:trPr>
          <w:jc w:val="center"/>
        </w:trPr>
        <w:tc>
          <w:tcPr>
            <w:tcW w:w="3261" w:type="dxa"/>
          </w:tcPr>
          <w:p w14:paraId="3A02EB05" w14:textId="77777777" w:rsidR="00802171" w:rsidRPr="00D463DB" w:rsidRDefault="00802171" w:rsidP="001020E7">
            <w:pPr>
              <w:pStyle w:val="NormalWeb"/>
              <w:keepNext/>
              <w:keepLines/>
              <w:spacing w:after="0" w:line="240" w:lineRule="auto"/>
              <w:jc w:val="center"/>
              <w:outlineLvl w:val="8"/>
            </w:pPr>
            <w:r w:rsidRPr="00124E6A">
              <w:t>&lt;5</w:t>
            </w:r>
          </w:p>
        </w:tc>
        <w:tc>
          <w:tcPr>
            <w:tcW w:w="2835" w:type="dxa"/>
          </w:tcPr>
          <w:p w14:paraId="1CFEE421" w14:textId="77777777" w:rsidR="00802171" w:rsidRPr="00D463DB" w:rsidRDefault="00802171" w:rsidP="001020E7">
            <w:pPr>
              <w:pStyle w:val="NormalWeb"/>
              <w:keepNext/>
              <w:keepLines/>
              <w:spacing w:after="0" w:line="240" w:lineRule="auto"/>
              <w:jc w:val="center"/>
              <w:outlineLvl w:val="8"/>
            </w:pPr>
            <w:r w:rsidRPr="00124E6A">
              <w:t>LTD</w:t>
            </w:r>
          </w:p>
        </w:tc>
      </w:tr>
      <w:tr w:rsidR="00802171" w:rsidRPr="00124E6A" w14:paraId="7365449E" w14:textId="77777777" w:rsidTr="001020E7">
        <w:trPr>
          <w:jc w:val="center"/>
        </w:trPr>
        <w:tc>
          <w:tcPr>
            <w:tcW w:w="3261" w:type="dxa"/>
          </w:tcPr>
          <w:p w14:paraId="1D947ABE" w14:textId="77777777" w:rsidR="00802171" w:rsidRPr="00D463DB" w:rsidRDefault="00802171" w:rsidP="001020E7">
            <w:pPr>
              <w:pStyle w:val="NormalWeb"/>
              <w:keepNext/>
              <w:keepLines/>
              <w:spacing w:after="0" w:line="240" w:lineRule="auto"/>
              <w:jc w:val="center"/>
              <w:outlineLvl w:val="8"/>
            </w:pPr>
            <w:r w:rsidRPr="00124E6A">
              <w:t>[5, 20]</w:t>
            </w:r>
          </w:p>
        </w:tc>
        <w:tc>
          <w:tcPr>
            <w:tcW w:w="2835" w:type="dxa"/>
          </w:tcPr>
          <w:p w14:paraId="64357F65" w14:textId="77777777" w:rsidR="00802171" w:rsidRPr="00D463DB" w:rsidRDefault="00802171" w:rsidP="001020E7">
            <w:pPr>
              <w:pStyle w:val="NormalWeb"/>
              <w:keepNext/>
              <w:keepLines/>
              <w:spacing w:after="0" w:line="240" w:lineRule="auto"/>
              <w:jc w:val="center"/>
              <w:outlineLvl w:val="8"/>
            </w:pPr>
            <w:r w:rsidRPr="00124E6A">
              <w:t>None</w:t>
            </w:r>
          </w:p>
        </w:tc>
      </w:tr>
      <w:tr w:rsidR="00802171" w:rsidRPr="00124E6A" w14:paraId="55730D7F" w14:textId="77777777" w:rsidTr="001020E7">
        <w:trPr>
          <w:jc w:val="center"/>
        </w:trPr>
        <w:tc>
          <w:tcPr>
            <w:tcW w:w="3261" w:type="dxa"/>
          </w:tcPr>
          <w:p w14:paraId="0F065611" w14:textId="77777777" w:rsidR="00802171" w:rsidRPr="00D463DB" w:rsidRDefault="00802171" w:rsidP="001020E7">
            <w:pPr>
              <w:pStyle w:val="NormalWeb"/>
              <w:keepNext/>
              <w:keepLines/>
              <w:spacing w:after="0" w:line="240" w:lineRule="auto"/>
              <w:jc w:val="center"/>
              <w:outlineLvl w:val="8"/>
            </w:pPr>
            <w:r w:rsidRPr="00124E6A">
              <w:t>&gt;20</w:t>
            </w:r>
          </w:p>
        </w:tc>
        <w:tc>
          <w:tcPr>
            <w:tcW w:w="2835" w:type="dxa"/>
          </w:tcPr>
          <w:p w14:paraId="0120769D" w14:textId="77777777" w:rsidR="00802171" w:rsidRPr="00D463DB" w:rsidRDefault="00802171" w:rsidP="001020E7">
            <w:pPr>
              <w:pStyle w:val="NormalWeb"/>
              <w:keepNext/>
              <w:keepLines/>
              <w:spacing w:after="0" w:line="240" w:lineRule="auto"/>
              <w:jc w:val="center"/>
              <w:outlineLvl w:val="8"/>
            </w:pPr>
            <w:r w:rsidRPr="00124E6A">
              <w:t>LTP</w:t>
            </w:r>
          </w:p>
        </w:tc>
      </w:tr>
    </w:tbl>
    <w:p w14:paraId="3C3A5880" w14:textId="77777777" w:rsidR="00802171" w:rsidRPr="00124E6A" w:rsidRDefault="00802171" w:rsidP="000F5B35">
      <w:pPr>
        <w:pStyle w:val="NormalWeb"/>
        <w:spacing w:line="240" w:lineRule="auto"/>
        <w:jc w:val="both"/>
        <w:rPr>
          <w:b/>
          <w:bCs/>
        </w:rPr>
      </w:pPr>
    </w:p>
    <w:tbl>
      <w:tblPr>
        <w:tblStyle w:val="TableGrid"/>
        <w:tblW w:w="0" w:type="auto"/>
        <w:tblLook w:val="04A0" w:firstRow="1" w:lastRow="0" w:firstColumn="1" w:lastColumn="0" w:noHBand="0" w:noVBand="1"/>
      </w:tblPr>
      <w:tblGrid>
        <w:gridCol w:w="1559"/>
        <w:gridCol w:w="2052"/>
        <w:gridCol w:w="1346"/>
        <w:gridCol w:w="1842"/>
        <w:gridCol w:w="2217"/>
      </w:tblGrid>
      <w:tr w:rsidR="00B87D67" w:rsidRPr="00124E6A" w14:paraId="5FF52885" w14:textId="77777777" w:rsidTr="000F5B35">
        <w:tc>
          <w:tcPr>
            <w:tcW w:w="1559" w:type="dxa"/>
          </w:tcPr>
          <w:p w14:paraId="5A589D7D" w14:textId="77777777" w:rsidR="00CB3AF2" w:rsidRPr="00124E6A" w:rsidRDefault="00CB3AF2" w:rsidP="000F5B35">
            <w:pPr>
              <w:spacing w:after="200" w:line="276" w:lineRule="auto"/>
              <w:jc w:val="center"/>
              <w:rPr>
                <w:b/>
              </w:rPr>
            </w:pPr>
          </w:p>
        </w:tc>
        <w:tc>
          <w:tcPr>
            <w:tcW w:w="2052" w:type="dxa"/>
          </w:tcPr>
          <w:p w14:paraId="149E9D5A" w14:textId="77777777" w:rsidR="00CB3AF2" w:rsidRPr="00124E6A" w:rsidRDefault="00CB3AF2" w:rsidP="000F5B35">
            <w:pPr>
              <w:spacing w:after="200" w:line="276" w:lineRule="auto"/>
              <w:jc w:val="center"/>
              <w:rPr>
                <w:b/>
              </w:rPr>
            </w:pPr>
            <w:r w:rsidRPr="00124E6A">
              <w:rPr>
                <w:b/>
              </w:rPr>
              <w:t>R1</w:t>
            </w:r>
          </w:p>
        </w:tc>
        <w:tc>
          <w:tcPr>
            <w:tcW w:w="1346" w:type="dxa"/>
          </w:tcPr>
          <w:p w14:paraId="2407507A" w14:textId="77777777" w:rsidR="00CB3AF2" w:rsidRPr="00124E6A" w:rsidRDefault="00CB3AF2" w:rsidP="000F5B35">
            <w:pPr>
              <w:spacing w:after="200" w:line="276" w:lineRule="auto"/>
              <w:jc w:val="center"/>
              <w:rPr>
                <w:b/>
              </w:rPr>
            </w:pPr>
            <w:r w:rsidRPr="00124E6A">
              <w:rPr>
                <w:b/>
              </w:rPr>
              <w:t>Neuron ID</w:t>
            </w:r>
          </w:p>
        </w:tc>
        <w:tc>
          <w:tcPr>
            <w:tcW w:w="1842" w:type="dxa"/>
          </w:tcPr>
          <w:p w14:paraId="47A71670" w14:textId="77777777" w:rsidR="00CB3AF2" w:rsidRPr="00124E6A" w:rsidRDefault="00CB3AF2" w:rsidP="000F5B35">
            <w:pPr>
              <w:spacing w:after="200" w:line="276" w:lineRule="auto"/>
              <w:jc w:val="center"/>
              <w:rPr>
                <w:b/>
              </w:rPr>
            </w:pPr>
            <w:r w:rsidRPr="00124E6A">
              <w:rPr>
                <w:b/>
              </w:rPr>
              <w:t>R2</w:t>
            </w:r>
          </w:p>
        </w:tc>
        <w:tc>
          <w:tcPr>
            <w:tcW w:w="2217" w:type="dxa"/>
          </w:tcPr>
          <w:p w14:paraId="7014906A" w14:textId="77777777" w:rsidR="00CB3AF2" w:rsidRPr="00124E6A" w:rsidRDefault="00CB3AF2" w:rsidP="000F5B35">
            <w:pPr>
              <w:spacing w:after="200" w:line="276" w:lineRule="auto"/>
              <w:jc w:val="center"/>
              <w:rPr>
                <w:b/>
              </w:rPr>
            </w:pPr>
            <w:r w:rsidRPr="00124E6A">
              <w:rPr>
                <w:b/>
              </w:rPr>
              <w:t>Timestamp</w:t>
            </w:r>
          </w:p>
        </w:tc>
      </w:tr>
      <w:tr w:rsidR="00B87D67" w:rsidRPr="00124E6A" w14:paraId="3DE55F62" w14:textId="77777777" w:rsidTr="00B87D67">
        <w:tc>
          <w:tcPr>
            <w:tcW w:w="1559" w:type="dxa"/>
            <w:vAlign w:val="center"/>
          </w:tcPr>
          <w:p w14:paraId="5B205373" w14:textId="77777777" w:rsidR="00F52FE4" w:rsidRPr="00124E6A" w:rsidRDefault="00F52FE4" w:rsidP="000F5B35">
            <w:pPr>
              <w:spacing w:after="200" w:line="276" w:lineRule="auto"/>
              <w:jc w:val="center"/>
              <w:rPr>
                <w:b/>
              </w:rPr>
            </w:pPr>
            <w:r w:rsidRPr="00124E6A">
              <w:rPr>
                <w:b/>
              </w:rPr>
              <w:t>Padova</w:t>
            </w:r>
          </w:p>
          <w:p w14:paraId="022E5A84" w14:textId="77777777" w:rsidR="0046749E" w:rsidRPr="00124E6A" w:rsidRDefault="0046749E" w:rsidP="000F5B35">
            <w:pPr>
              <w:spacing w:after="200" w:line="276" w:lineRule="auto"/>
              <w:jc w:val="center"/>
              <w:rPr>
                <w:b/>
              </w:rPr>
            </w:pPr>
            <w:r w:rsidRPr="00124E6A">
              <w:rPr>
                <w:b/>
              </w:rPr>
              <w:t>(secondary)</w:t>
            </w:r>
          </w:p>
        </w:tc>
        <w:tc>
          <w:tcPr>
            <w:tcW w:w="2052" w:type="dxa"/>
            <w:vAlign w:val="center"/>
          </w:tcPr>
          <w:p w14:paraId="47533778" w14:textId="77777777" w:rsidR="00F52FE4" w:rsidRPr="00D463DB" w:rsidRDefault="00F52FE4" w:rsidP="000F5B35">
            <w:pPr>
              <w:keepNext/>
              <w:keepLines/>
              <w:spacing w:before="200" w:line="276" w:lineRule="auto"/>
              <w:jc w:val="center"/>
              <w:outlineLvl w:val="8"/>
            </w:pPr>
            <w:r w:rsidRPr="00124E6A">
              <w:t>Partner identifier (primary/secondary)</w:t>
            </w:r>
          </w:p>
        </w:tc>
        <w:tc>
          <w:tcPr>
            <w:tcW w:w="1346" w:type="dxa"/>
            <w:vAlign w:val="center"/>
          </w:tcPr>
          <w:p w14:paraId="5E83D54E" w14:textId="77777777" w:rsidR="00F52FE4" w:rsidRPr="00D463DB" w:rsidRDefault="00B87D67" w:rsidP="000F5B35">
            <w:pPr>
              <w:keepNext/>
              <w:keepLines/>
              <w:spacing w:before="200" w:line="276" w:lineRule="auto"/>
              <w:jc w:val="center"/>
              <w:outlineLvl w:val="8"/>
            </w:pPr>
            <w:r w:rsidRPr="00124E6A">
              <w:t>Spiking</w:t>
            </w:r>
            <w:r w:rsidR="00F52FE4" w:rsidRPr="00124E6A">
              <w:t xml:space="preserve"> neuron ID</w:t>
            </w:r>
          </w:p>
        </w:tc>
        <w:tc>
          <w:tcPr>
            <w:tcW w:w="1842" w:type="dxa"/>
            <w:vAlign w:val="center"/>
          </w:tcPr>
          <w:p w14:paraId="029AF299" w14:textId="77777777" w:rsidR="00F52FE4" w:rsidRPr="00D463DB" w:rsidRDefault="00B87D67" w:rsidP="000F5B35">
            <w:pPr>
              <w:keepNext/>
              <w:keepLines/>
              <w:spacing w:before="200" w:line="276" w:lineRule="auto"/>
              <w:jc w:val="center"/>
              <w:outlineLvl w:val="8"/>
            </w:pPr>
            <w:r w:rsidRPr="00124E6A">
              <w:t>Type of event (PSP, forced AP, spontaneous AP)</w:t>
            </w:r>
          </w:p>
        </w:tc>
        <w:tc>
          <w:tcPr>
            <w:tcW w:w="2217" w:type="dxa"/>
            <w:vAlign w:val="center"/>
          </w:tcPr>
          <w:p w14:paraId="0D598238" w14:textId="77777777" w:rsidR="0046749E" w:rsidRPr="00D463DB" w:rsidRDefault="0046749E" w:rsidP="000F5B35">
            <w:pPr>
              <w:keepNext/>
              <w:keepLines/>
              <w:spacing w:before="200" w:line="276" w:lineRule="auto"/>
              <w:jc w:val="center"/>
              <w:outlineLvl w:val="8"/>
            </w:pPr>
            <w:r w:rsidRPr="00124E6A">
              <w:t>Absolute</w:t>
            </w:r>
            <w:r w:rsidR="00B87D67" w:rsidRPr="00124E6A">
              <w:t xml:space="preserve"> time</w:t>
            </w:r>
          </w:p>
        </w:tc>
      </w:tr>
      <w:tr w:rsidR="00B87D67" w:rsidRPr="00124E6A" w14:paraId="68F76421" w14:textId="77777777" w:rsidTr="00B87D67">
        <w:tc>
          <w:tcPr>
            <w:tcW w:w="1559" w:type="dxa"/>
            <w:vAlign w:val="center"/>
          </w:tcPr>
          <w:p w14:paraId="2389168F" w14:textId="77777777" w:rsidR="00F52FE4" w:rsidRPr="00124E6A" w:rsidRDefault="00F52FE4" w:rsidP="000F5B35">
            <w:pPr>
              <w:spacing w:after="200" w:line="276" w:lineRule="auto"/>
              <w:jc w:val="center"/>
              <w:rPr>
                <w:b/>
              </w:rPr>
            </w:pPr>
            <w:r w:rsidRPr="00124E6A">
              <w:rPr>
                <w:b/>
              </w:rPr>
              <w:t>Southampton</w:t>
            </w:r>
          </w:p>
          <w:p w14:paraId="5D332B43" w14:textId="77777777" w:rsidR="0046749E" w:rsidRPr="00124E6A" w:rsidRDefault="0046749E" w:rsidP="000F5B35">
            <w:pPr>
              <w:spacing w:after="200" w:line="276" w:lineRule="auto"/>
              <w:jc w:val="center"/>
              <w:rPr>
                <w:b/>
              </w:rPr>
            </w:pPr>
            <w:r w:rsidRPr="00124E6A">
              <w:rPr>
                <w:b/>
              </w:rPr>
              <w:t>(synapse)</w:t>
            </w:r>
          </w:p>
        </w:tc>
        <w:tc>
          <w:tcPr>
            <w:tcW w:w="2052" w:type="dxa"/>
            <w:vAlign w:val="center"/>
          </w:tcPr>
          <w:p w14:paraId="0F0F95D7" w14:textId="77777777" w:rsidR="00F52FE4" w:rsidRPr="00D463DB" w:rsidRDefault="00F52FE4" w:rsidP="000F5B35">
            <w:pPr>
              <w:keepNext/>
              <w:keepLines/>
              <w:spacing w:before="200" w:line="276" w:lineRule="auto"/>
              <w:jc w:val="center"/>
              <w:outlineLvl w:val="8"/>
            </w:pPr>
            <w:r w:rsidRPr="00124E6A">
              <w:t>Partner identifier (primary/secondary)</w:t>
            </w:r>
          </w:p>
        </w:tc>
        <w:tc>
          <w:tcPr>
            <w:tcW w:w="1346" w:type="dxa"/>
            <w:vAlign w:val="center"/>
          </w:tcPr>
          <w:p w14:paraId="63F40D2E" w14:textId="77777777" w:rsidR="00F52FE4" w:rsidRPr="00D463DB" w:rsidRDefault="00F52FE4" w:rsidP="000F5B35">
            <w:pPr>
              <w:keepNext/>
              <w:keepLines/>
              <w:spacing w:before="200" w:line="276" w:lineRule="auto"/>
              <w:jc w:val="center"/>
              <w:outlineLvl w:val="8"/>
            </w:pPr>
            <w:r w:rsidRPr="00124E6A">
              <w:t>P</w:t>
            </w:r>
            <w:r w:rsidR="00B87D67" w:rsidRPr="00124E6A">
              <w:t>ost</w:t>
            </w:r>
            <w:r w:rsidRPr="00124E6A">
              <w:t>synaptic neuron ID</w:t>
            </w:r>
          </w:p>
        </w:tc>
        <w:tc>
          <w:tcPr>
            <w:tcW w:w="1842" w:type="dxa"/>
            <w:vAlign w:val="center"/>
          </w:tcPr>
          <w:p w14:paraId="24AA80C5" w14:textId="77777777" w:rsidR="00F52FE4" w:rsidRPr="00D463DB" w:rsidRDefault="00B87D67" w:rsidP="000F5B35">
            <w:pPr>
              <w:keepNext/>
              <w:keepLines/>
              <w:spacing w:before="200" w:line="276" w:lineRule="auto"/>
              <w:jc w:val="center"/>
              <w:outlineLvl w:val="8"/>
            </w:pPr>
            <w:r w:rsidRPr="00124E6A">
              <w:t>Weight</w:t>
            </w:r>
          </w:p>
        </w:tc>
        <w:tc>
          <w:tcPr>
            <w:tcW w:w="2217" w:type="dxa"/>
            <w:vAlign w:val="center"/>
          </w:tcPr>
          <w:p w14:paraId="3C1ABDFD" w14:textId="77777777" w:rsidR="00F52FE4" w:rsidRPr="00D463DB" w:rsidRDefault="00B87D67" w:rsidP="000F5B35">
            <w:pPr>
              <w:keepNext/>
              <w:keepLines/>
              <w:spacing w:before="200" w:line="276" w:lineRule="auto"/>
              <w:jc w:val="center"/>
              <w:outlineLvl w:val="8"/>
            </w:pPr>
            <w:r w:rsidRPr="00124E6A">
              <w:t>Absolute time</w:t>
            </w:r>
          </w:p>
        </w:tc>
      </w:tr>
      <w:tr w:rsidR="00B87D67" w:rsidRPr="00124E6A" w14:paraId="460259BD" w14:textId="77777777" w:rsidTr="00B87D67">
        <w:tc>
          <w:tcPr>
            <w:tcW w:w="1559" w:type="dxa"/>
            <w:vAlign w:val="center"/>
          </w:tcPr>
          <w:p w14:paraId="75C9424B" w14:textId="77777777" w:rsidR="00F52FE4" w:rsidRPr="00124E6A" w:rsidRDefault="00F52FE4" w:rsidP="000F5B35">
            <w:pPr>
              <w:spacing w:after="200" w:line="276" w:lineRule="auto"/>
              <w:jc w:val="center"/>
              <w:rPr>
                <w:b/>
              </w:rPr>
            </w:pPr>
            <w:r w:rsidRPr="00124E6A">
              <w:rPr>
                <w:b/>
              </w:rPr>
              <w:t>Zurich</w:t>
            </w:r>
          </w:p>
          <w:p w14:paraId="45011E33" w14:textId="77777777" w:rsidR="0046749E" w:rsidRPr="00124E6A" w:rsidRDefault="0046749E" w:rsidP="000F5B35">
            <w:pPr>
              <w:spacing w:after="200" w:line="276" w:lineRule="auto"/>
              <w:jc w:val="center"/>
              <w:rPr>
                <w:b/>
              </w:rPr>
            </w:pPr>
            <w:r w:rsidRPr="00124E6A">
              <w:rPr>
                <w:b/>
              </w:rPr>
              <w:t>(primary)</w:t>
            </w:r>
          </w:p>
        </w:tc>
        <w:tc>
          <w:tcPr>
            <w:tcW w:w="2052" w:type="dxa"/>
            <w:vAlign w:val="center"/>
          </w:tcPr>
          <w:p w14:paraId="56F0542E" w14:textId="77777777" w:rsidR="00F52FE4" w:rsidRPr="00D463DB" w:rsidRDefault="00F52FE4" w:rsidP="000F5B35">
            <w:pPr>
              <w:keepNext/>
              <w:keepLines/>
              <w:spacing w:before="200" w:line="276" w:lineRule="auto"/>
              <w:jc w:val="center"/>
              <w:outlineLvl w:val="8"/>
            </w:pPr>
            <w:r w:rsidRPr="00124E6A">
              <w:t>Partner identifier (primary/secondary)</w:t>
            </w:r>
          </w:p>
        </w:tc>
        <w:tc>
          <w:tcPr>
            <w:tcW w:w="1346" w:type="dxa"/>
            <w:vAlign w:val="center"/>
          </w:tcPr>
          <w:p w14:paraId="5CDA57C1" w14:textId="77777777" w:rsidR="00F52FE4" w:rsidRPr="00D463DB" w:rsidRDefault="00B87D67" w:rsidP="000F5B35">
            <w:pPr>
              <w:keepNext/>
              <w:keepLines/>
              <w:spacing w:before="200" w:line="276" w:lineRule="auto"/>
              <w:jc w:val="center"/>
              <w:outlineLvl w:val="8"/>
            </w:pPr>
            <w:r w:rsidRPr="00124E6A">
              <w:t xml:space="preserve">Spiking </w:t>
            </w:r>
            <w:r w:rsidR="00F52FE4" w:rsidRPr="00124E6A">
              <w:t>neuron ID</w:t>
            </w:r>
          </w:p>
        </w:tc>
        <w:tc>
          <w:tcPr>
            <w:tcW w:w="1842" w:type="dxa"/>
            <w:vAlign w:val="center"/>
          </w:tcPr>
          <w:p w14:paraId="3F65684C" w14:textId="77777777" w:rsidR="00F52FE4" w:rsidRPr="00D463DB" w:rsidRDefault="00B87D67" w:rsidP="000F5B35">
            <w:pPr>
              <w:keepNext/>
              <w:keepLines/>
              <w:spacing w:before="200" w:line="276" w:lineRule="auto"/>
              <w:jc w:val="center"/>
              <w:outlineLvl w:val="8"/>
            </w:pPr>
            <w:r w:rsidRPr="00124E6A">
              <w:t>-nothing-</w:t>
            </w:r>
          </w:p>
        </w:tc>
        <w:tc>
          <w:tcPr>
            <w:tcW w:w="2217" w:type="dxa"/>
            <w:vAlign w:val="center"/>
          </w:tcPr>
          <w:p w14:paraId="305EF5A4" w14:textId="77777777" w:rsidR="00F52FE4" w:rsidRPr="00D463DB" w:rsidRDefault="00B87D67" w:rsidP="000F5B35">
            <w:pPr>
              <w:keepNext/>
              <w:keepLines/>
              <w:spacing w:before="200" w:line="276" w:lineRule="auto"/>
              <w:jc w:val="center"/>
              <w:outlineLvl w:val="8"/>
            </w:pPr>
            <w:r w:rsidRPr="00124E6A">
              <w:t>General relative time</w:t>
            </w:r>
          </w:p>
        </w:tc>
      </w:tr>
    </w:tbl>
    <w:p w14:paraId="6339743C" w14:textId="5D128A90" w:rsidR="004E6A1D" w:rsidRPr="00124E6A" w:rsidRDefault="003F7138" w:rsidP="000F5B35">
      <w:pPr>
        <w:pStyle w:val="Caption"/>
        <w:rPr>
          <w:color w:val="auto"/>
          <w:sz w:val="22"/>
          <w:szCs w:val="22"/>
        </w:rPr>
      </w:pPr>
      <w:r w:rsidRPr="00124E6A">
        <w:t xml:space="preserve">Supplementary table </w:t>
      </w:r>
      <w:r w:rsidR="00802171">
        <w:t>2</w:t>
      </w:r>
      <w:r w:rsidRPr="00124E6A">
        <w:t>: UDP packet payloads by packet segment and partner.</w:t>
      </w:r>
      <w:r w:rsidR="00B87D67" w:rsidRPr="00124E6A">
        <w:t xml:space="preserve"> Cell entries refer to the type of packet produced by each partner (not the type of packet received by each partner).</w:t>
      </w:r>
    </w:p>
    <w:p w14:paraId="2E2D1410" w14:textId="77777777" w:rsidR="00204014" w:rsidRPr="00124E6A" w:rsidRDefault="004E0CAC" w:rsidP="001508CE">
      <w:pPr>
        <w:pStyle w:val="NormalWeb"/>
        <w:spacing w:after="0" w:line="240" w:lineRule="auto"/>
        <w:jc w:val="both"/>
        <w:rPr>
          <w:b/>
          <w:bCs/>
        </w:rPr>
      </w:pPr>
      <w:r w:rsidRPr="00124E6A">
        <w:rPr>
          <w:b/>
          <w:bCs/>
        </w:rPr>
        <w:t>Supplementary notes</w:t>
      </w:r>
    </w:p>
    <w:p w14:paraId="126783BB" w14:textId="77777777" w:rsidR="002672F5" w:rsidRPr="00124E6A" w:rsidRDefault="002672F5" w:rsidP="001508CE">
      <w:pPr>
        <w:pStyle w:val="NormalWeb"/>
        <w:spacing w:after="0" w:line="240" w:lineRule="auto"/>
        <w:jc w:val="both"/>
        <w:rPr>
          <w:b/>
          <w:bCs/>
        </w:rPr>
      </w:pPr>
      <w:r w:rsidRPr="00124E6A">
        <w:rPr>
          <w:b/>
          <w:bCs/>
        </w:rPr>
        <w:t>Supplementary note 1: UDP packet structure and contents.</w:t>
      </w:r>
    </w:p>
    <w:p w14:paraId="28354F36" w14:textId="77777777" w:rsidR="00204014" w:rsidRPr="00124E6A" w:rsidRDefault="002672F5">
      <w:pPr>
        <w:pStyle w:val="NormalWeb"/>
        <w:spacing w:after="0" w:line="240" w:lineRule="auto"/>
        <w:jc w:val="both"/>
      </w:pPr>
      <w:r w:rsidRPr="00124E6A">
        <w:t xml:space="preserve">The UDP packets used in this work follow the structure shown in </w:t>
      </w:r>
      <w:r w:rsidR="00424771" w:rsidRPr="00124E6A">
        <w:t xml:space="preserve">Supplementary Figure </w:t>
      </w:r>
      <w:r w:rsidR="00871B3E" w:rsidRPr="00124E6A">
        <w:t xml:space="preserve">7 </w:t>
      </w:r>
      <w:r w:rsidRPr="00124E6A">
        <w:t>and carry a total of four variable values as payload. The meanings of these variables for each partn</w:t>
      </w:r>
      <w:r w:rsidR="00424771" w:rsidRPr="00124E6A">
        <w:t>er are summarised in Supplementary T</w:t>
      </w:r>
      <w:r w:rsidRPr="00124E6A">
        <w:t xml:space="preserve">able </w:t>
      </w:r>
      <w:r w:rsidR="004E6A1D" w:rsidRPr="00124E6A">
        <w:t>1</w:t>
      </w:r>
      <w:r w:rsidRPr="00124E6A">
        <w:t>.</w:t>
      </w:r>
      <w:r w:rsidR="00B87D67" w:rsidRPr="00124E6A">
        <w:t xml:space="preserve"> For all partners</w:t>
      </w:r>
      <w:r w:rsidR="009A77B4" w:rsidRPr="00124E6A">
        <w:t>,</w:t>
      </w:r>
      <w:r w:rsidR="00B87D67" w:rsidRPr="00124E6A">
        <w:t xml:space="preserve"> segment </w:t>
      </w:r>
      <w:r w:rsidR="009A77B4" w:rsidRPr="00124E6A">
        <w:t>R1 contains a partner identifier value specifying whether the packet is arriving from a primary, synapse or secondary partner. The neuron ID segment contains the identity of the neuron firing if this is emitted by a partner hosting neurons (primary/secondary). This is all the information required by the synapse partner in order to compute which post-synaptic neurons need to be stimulated through the memristor-based synapses. As a result, the synapse partner sends the ID of the postsynaptic neurons to be stimulated. Note that whist the primary and secondary partners send a packet per neuron firing, the synapse partner then emits a packet for each stimulated synapse in response.</w:t>
      </w:r>
      <w:r w:rsidR="008D1658" w:rsidRPr="00124E6A">
        <w:t xml:space="preserve"> Segment R2 is used by the biological neuron partner to inform the synapse partner on whether the event that is being communicated in each packet is a PSP, an action potential (AP) resulting </w:t>
      </w:r>
      <w:r w:rsidR="008D1658" w:rsidRPr="00124E6A">
        <w:lastRenderedPageBreak/>
        <w:t>from stimulation or a spontaneous AP. The synapse partner uses the same segment to communicate the strength of the stimulation corresponding to each stimulated synapse</w:t>
      </w:r>
      <w:r w:rsidR="0046749E" w:rsidRPr="00124E6A">
        <w:t>, in effect the weight of the synapse</w:t>
      </w:r>
      <w:r w:rsidR="008D1658" w:rsidRPr="00124E6A">
        <w:t>.</w:t>
      </w:r>
      <w:r w:rsidR="0046749E" w:rsidRPr="00124E6A">
        <w:t xml:space="preserve"> Finally, the timestamp segment communicates timing information using different protocols for each partner. Timing management details are covered in Supplementary note 2.</w:t>
      </w:r>
    </w:p>
    <w:p w14:paraId="202C9FE3" w14:textId="77777777" w:rsidR="00204014" w:rsidRPr="00124E6A" w:rsidRDefault="00204014" w:rsidP="00204014">
      <w:pPr>
        <w:pStyle w:val="NormalWeb"/>
        <w:spacing w:after="0" w:line="240" w:lineRule="auto"/>
        <w:jc w:val="both"/>
        <w:rPr>
          <w:b/>
          <w:bCs/>
        </w:rPr>
      </w:pPr>
      <w:r w:rsidRPr="00124E6A">
        <w:rPr>
          <w:b/>
          <w:bCs/>
        </w:rPr>
        <w:t>Supplementary note 2: Timing protocol summary.</w:t>
      </w:r>
    </w:p>
    <w:p w14:paraId="6AFE9610" w14:textId="77777777" w:rsidR="007D1BC1" w:rsidRPr="00124E6A" w:rsidRDefault="007D1BC1" w:rsidP="007D1BC1">
      <w:pPr>
        <w:pStyle w:val="NormalWeb"/>
        <w:spacing w:after="0" w:line="240" w:lineRule="auto"/>
        <w:jc w:val="both"/>
      </w:pPr>
      <w:r w:rsidRPr="00124E6A">
        <w:t xml:space="preserve">The synapse set-up, being the node that links biological and artificial partners together, controls the overall handling of time during operation. Under this system, one of the partners (in this case Zurich, which hosts the neuron that starts the signal path - </w:t>
      </w:r>
      <w:r w:rsidR="001B1E68" w:rsidRPr="00124E6A">
        <w:t>ANPRE</w:t>
      </w:r>
      <w:r w:rsidRPr="00124E6A">
        <w:t>) is labelled as the 'primary partner' and all timing information arriving from that partner is treated as ground truth. Spiking activity from the secondary partner (or in the case of larger systems: partners) is then referenced against this forced ground truth. For example, if the primary partner asserts that neuron X fires a spike at time t</w:t>
      </w:r>
      <w:r w:rsidRPr="00124E6A">
        <w:rPr>
          <w:vertAlign w:val="subscript"/>
        </w:rPr>
        <w:t>0</w:t>
      </w:r>
      <w:r w:rsidRPr="00124E6A">
        <w:t xml:space="preserve">, then the secondary partner is informed of this, </w:t>
      </w:r>
      <w:r w:rsidR="002C0E85" w:rsidRPr="00124E6A">
        <w:t xml:space="preserve">and responds </w:t>
      </w:r>
      <w:r w:rsidRPr="00124E6A">
        <w:t xml:space="preserve">in the form of a post-synaptic potential (PSP) evoked </w:t>
      </w:r>
      <w:r w:rsidR="002C0E85" w:rsidRPr="00124E6A">
        <w:t>at t</w:t>
      </w:r>
      <w:r w:rsidR="002C0E85" w:rsidRPr="00D463DB">
        <w:rPr>
          <w:vertAlign w:val="subscript"/>
        </w:rPr>
        <w:t>0</w:t>
      </w:r>
      <w:r w:rsidR="002C0E85" w:rsidRPr="00124E6A">
        <w:t xml:space="preserve"> </w:t>
      </w:r>
      <w:r w:rsidRPr="00124E6A">
        <w:t xml:space="preserve">through the synapse set-up. If then a neuron Y in the secondary partner set-up fires </w:t>
      </w:r>
      <w:r w:rsidRPr="00124E6A">
        <w:rPr>
          <w:lang w:val="el-GR"/>
        </w:rPr>
        <w:t>Δ</w:t>
      </w:r>
      <w:r w:rsidRPr="00124E6A">
        <w:rPr>
          <w:lang w:val="en-US"/>
        </w:rPr>
        <w:t>t</w:t>
      </w:r>
      <w:r w:rsidRPr="00124E6A">
        <w:t xml:space="preserve"> (wall-clock) time units after being informed of the firing of neuron X, it emits a packet informing the synapse set-up that e.g. neuron Y fired at time t</w:t>
      </w:r>
      <w:r w:rsidRPr="00124E6A">
        <w:rPr>
          <w:vertAlign w:val="subscript"/>
        </w:rPr>
        <w:t>0</w:t>
      </w:r>
      <w:r w:rsidRPr="00124E6A">
        <w:t xml:space="preserve"> + </w:t>
      </w:r>
      <w:r w:rsidRPr="00124E6A">
        <w:rPr>
          <w:lang w:val="el-GR"/>
        </w:rPr>
        <w:t>Δ</w:t>
      </w:r>
      <w:r w:rsidRPr="00124E6A">
        <w:rPr>
          <w:lang w:val="en-US"/>
        </w:rPr>
        <w:t>t</w:t>
      </w:r>
      <w:r w:rsidRPr="00124E6A">
        <w:t>. This way the relative timing between spikes arriving from the primary partner and the spikes triggered in response, by the secondary partner, is maintained despite any network delays. In exchange, when the secondary partner wishes to communicate spikes to the primary partner, all network delays for the entire round-trip will burden that communication. Our design ensures that at least in the pathway from primary to secondary partner, timing control is sufficiently tight to sustain timing-sensitive plasticity.</w:t>
      </w:r>
    </w:p>
    <w:p w14:paraId="43CFD268" w14:textId="77777777" w:rsidR="00FF1EA7" w:rsidRPr="00301E9C" w:rsidRDefault="00204014">
      <w:pPr>
        <w:pStyle w:val="NormalWeb"/>
        <w:spacing w:after="0" w:line="240" w:lineRule="auto"/>
        <w:jc w:val="both"/>
        <w:rPr>
          <w:color w:val="FF0000"/>
        </w:rPr>
      </w:pPr>
      <w:r w:rsidRPr="00124E6A">
        <w:t xml:space="preserve">Each partner in the set-up handles time differently: The primary partner operates in ‘general relative time’, whereby UDP packets inform the synapse set-up of the identity of the neuron currently spiking and the time interval between the present spike and the previous spike, regardless of the origin of the previous spike. </w:t>
      </w:r>
      <w:r w:rsidR="005D3B5C" w:rsidRPr="00124E6A">
        <w:t>Therefore,</w:t>
      </w:r>
      <w:r w:rsidRPr="00124E6A">
        <w:t xml:space="preserve"> if neuron 1 spikes at time 12000 and neuron 2 spikes at time 12012, the UDP packet will contain the information: ID=1, dt=12. The synapse set-up operates on the basis of absolute time, i.e. it constructs a sequence of events on a constantly advancing time axis and translates general relative timestamps arriving from the primary partner into absolute time. It then informs all partners of the spiking of every other partner in absolute time. Finally, the secondary partner operates on the basis of a wall-clock that is reset every time information on a primary partner spike arrives (relative time). </w:t>
      </w:r>
      <w:r w:rsidR="00011166" w:rsidRPr="00124E6A">
        <w:t>The secondary partner communicates its own spikes back to the synapse set-up in absolute time.</w:t>
      </w:r>
    </w:p>
    <w:sectPr w:rsidR="00FF1EA7" w:rsidRPr="00301E9C" w:rsidSect="00F40A2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BFE727" w14:textId="77777777" w:rsidR="00E9345A" w:rsidRDefault="00E9345A" w:rsidP="00717F66">
      <w:pPr>
        <w:spacing w:after="0" w:line="240" w:lineRule="auto"/>
      </w:pPr>
      <w:r>
        <w:separator/>
      </w:r>
    </w:p>
  </w:endnote>
  <w:endnote w:type="continuationSeparator" w:id="0">
    <w:p w14:paraId="49D82852" w14:textId="77777777" w:rsidR="00E9345A" w:rsidRDefault="00E9345A" w:rsidP="00717F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105470" w14:textId="77777777" w:rsidR="00E9345A" w:rsidRDefault="00E9345A" w:rsidP="00717F66">
      <w:pPr>
        <w:spacing w:after="0" w:line="240" w:lineRule="auto"/>
      </w:pPr>
      <w:r>
        <w:separator/>
      </w:r>
    </w:p>
  </w:footnote>
  <w:footnote w:type="continuationSeparator" w:id="0">
    <w:p w14:paraId="18BC604B" w14:textId="77777777" w:rsidR="00E9345A" w:rsidRDefault="00E9345A" w:rsidP="00717F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11086"/>
    <w:multiLevelType w:val="hybridMultilevel"/>
    <w:tmpl w:val="D4820BB6"/>
    <w:lvl w:ilvl="0" w:tplc="C4C65336">
      <w:numFmt w:val="bullet"/>
      <w:lvlText w:val="-"/>
      <w:lvlJc w:val="left"/>
      <w:pPr>
        <w:ind w:left="720" w:hanging="360"/>
      </w:pPr>
      <w:rPr>
        <w:rFonts w:ascii="Calibri" w:eastAsiaTheme="minorEastAsia" w:hAnsi="Calibri" w:cstheme="minorBidi"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4002260"/>
    <w:multiLevelType w:val="hybridMultilevel"/>
    <w:tmpl w:val="D74299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523B59"/>
    <w:multiLevelType w:val="hybridMultilevel"/>
    <w:tmpl w:val="81B0CD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08CE"/>
    <w:rsid w:val="000002C3"/>
    <w:rsid w:val="00001B15"/>
    <w:rsid w:val="00003B37"/>
    <w:rsid w:val="00004777"/>
    <w:rsid w:val="0000504A"/>
    <w:rsid w:val="00006A23"/>
    <w:rsid w:val="000079AC"/>
    <w:rsid w:val="00007CF2"/>
    <w:rsid w:val="00007D76"/>
    <w:rsid w:val="00010144"/>
    <w:rsid w:val="00011123"/>
    <w:rsid w:val="00011166"/>
    <w:rsid w:val="0001164A"/>
    <w:rsid w:val="000119BF"/>
    <w:rsid w:val="00011F5E"/>
    <w:rsid w:val="000133C2"/>
    <w:rsid w:val="00013AED"/>
    <w:rsid w:val="00013E5A"/>
    <w:rsid w:val="00015331"/>
    <w:rsid w:val="0001534A"/>
    <w:rsid w:val="00015CFE"/>
    <w:rsid w:val="00015F44"/>
    <w:rsid w:val="00016C7A"/>
    <w:rsid w:val="00017F82"/>
    <w:rsid w:val="00022E14"/>
    <w:rsid w:val="00024336"/>
    <w:rsid w:val="000255E5"/>
    <w:rsid w:val="0002560D"/>
    <w:rsid w:val="00025984"/>
    <w:rsid w:val="0003016C"/>
    <w:rsid w:val="00031C21"/>
    <w:rsid w:val="00033D9A"/>
    <w:rsid w:val="0004026E"/>
    <w:rsid w:val="000412EB"/>
    <w:rsid w:val="000433A3"/>
    <w:rsid w:val="0004345E"/>
    <w:rsid w:val="00043F47"/>
    <w:rsid w:val="00043F84"/>
    <w:rsid w:val="00046685"/>
    <w:rsid w:val="000472CB"/>
    <w:rsid w:val="0005260F"/>
    <w:rsid w:val="00057798"/>
    <w:rsid w:val="000604F7"/>
    <w:rsid w:val="00062661"/>
    <w:rsid w:val="00064000"/>
    <w:rsid w:val="000643EB"/>
    <w:rsid w:val="0006496D"/>
    <w:rsid w:val="00065441"/>
    <w:rsid w:val="00067856"/>
    <w:rsid w:val="0007108B"/>
    <w:rsid w:val="000733B7"/>
    <w:rsid w:val="00073AD5"/>
    <w:rsid w:val="00073EE7"/>
    <w:rsid w:val="000746B5"/>
    <w:rsid w:val="000760C5"/>
    <w:rsid w:val="000770BB"/>
    <w:rsid w:val="00077C6A"/>
    <w:rsid w:val="00077D94"/>
    <w:rsid w:val="00080133"/>
    <w:rsid w:val="00080EEB"/>
    <w:rsid w:val="000831C1"/>
    <w:rsid w:val="00083552"/>
    <w:rsid w:val="00083B0C"/>
    <w:rsid w:val="000847A7"/>
    <w:rsid w:val="00084E8E"/>
    <w:rsid w:val="0008640C"/>
    <w:rsid w:val="00086506"/>
    <w:rsid w:val="00087847"/>
    <w:rsid w:val="00091DA1"/>
    <w:rsid w:val="00091E9B"/>
    <w:rsid w:val="00092589"/>
    <w:rsid w:val="000926BD"/>
    <w:rsid w:val="000929B6"/>
    <w:rsid w:val="00096928"/>
    <w:rsid w:val="0009692C"/>
    <w:rsid w:val="000969A6"/>
    <w:rsid w:val="00097B31"/>
    <w:rsid w:val="000A0056"/>
    <w:rsid w:val="000A0708"/>
    <w:rsid w:val="000A1CCE"/>
    <w:rsid w:val="000A24D9"/>
    <w:rsid w:val="000A6396"/>
    <w:rsid w:val="000A69D8"/>
    <w:rsid w:val="000A757A"/>
    <w:rsid w:val="000B2977"/>
    <w:rsid w:val="000B64F7"/>
    <w:rsid w:val="000B7214"/>
    <w:rsid w:val="000C1A17"/>
    <w:rsid w:val="000C26B8"/>
    <w:rsid w:val="000C2D6A"/>
    <w:rsid w:val="000C4682"/>
    <w:rsid w:val="000D074F"/>
    <w:rsid w:val="000D0ECA"/>
    <w:rsid w:val="000D16B8"/>
    <w:rsid w:val="000D3920"/>
    <w:rsid w:val="000D67FB"/>
    <w:rsid w:val="000E26A2"/>
    <w:rsid w:val="000E2897"/>
    <w:rsid w:val="000E31D2"/>
    <w:rsid w:val="000E37B3"/>
    <w:rsid w:val="000F0123"/>
    <w:rsid w:val="000F1C8E"/>
    <w:rsid w:val="000F5B35"/>
    <w:rsid w:val="000F6979"/>
    <w:rsid w:val="000F7F0F"/>
    <w:rsid w:val="001020E7"/>
    <w:rsid w:val="00102D90"/>
    <w:rsid w:val="001034B9"/>
    <w:rsid w:val="00103D71"/>
    <w:rsid w:val="00104B20"/>
    <w:rsid w:val="00104D8F"/>
    <w:rsid w:val="001053D0"/>
    <w:rsid w:val="001065E9"/>
    <w:rsid w:val="00106A8C"/>
    <w:rsid w:val="00107695"/>
    <w:rsid w:val="00112581"/>
    <w:rsid w:val="001139BF"/>
    <w:rsid w:val="001209C3"/>
    <w:rsid w:val="001224D7"/>
    <w:rsid w:val="0012350F"/>
    <w:rsid w:val="00123F3E"/>
    <w:rsid w:val="00124E6A"/>
    <w:rsid w:val="00127507"/>
    <w:rsid w:val="00130CE1"/>
    <w:rsid w:val="00131E1A"/>
    <w:rsid w:val="00133E93"/>
    <w:rsid w:val="001348E6"/>
    <w:rsid w:val="00136971"/>
    <w:rsid w:val="0013739F"/>
    <w:rsid w:val="001411C3"/>
    <w:rsid w:val="001413B6"/>
    <w:rsid w:val="001413D5"/>
    <w:rsid w:val="00141EAC"/>
    <w:rsid w:val="00141F58"/>
    <w:rsid w:val="00143604"/>
    <w:rsid w:val="0014507D"/>
    <w:rsid w:val="00145A76"/>
    <w:rsid w:val="0014619D"/>
    <w:rsid w:val="00146225"/>
    <w:rsid w:val="00147B5E"/>
    <w:rsid w:val="001503D9"/>
    <w:rsid w:val="001508CE"/>
    <w:rsid w:val="001515C5"/>
    <w:rsid w:val="001516B2"/>
    <w:rsid w:val="001568FB"/>
    <w:rsid w:val="001571F7"/>
    <w:rsid w:val="00157632"/>
    <w:rsid w:val="00160D89"/>
    <w:rsid w:val="001627C2"/>
    <w:rsid w:val="001632D9"/>
    <w:rsid w:val="00164288"/>
    <w:rsid w:val="00165D6B"/>
    <w:rsid w:val="00167DF3"/>
    <w:rsid w:val="00171BB5"/>
    <w:rsid w:val="001727BA"/>
    <w:rsid w:val="001742C9"/>
    <w:rsid w:val="00175CDF"/>
    <w:rsid w:val="00176272"/>
    <w:rsid w:val="00176CAC"/>
    <w:rsid w:val="001802EF"/>
    <w:rsid w:val="00180887"/>
    <w:rsid w:val="00180E6E"/>
    <w:rsid w:val="00181555"/>
    <w:rsid w:val="00182B6D"/>
    <w:rsid w:val="00187162"/>
    <w:rsid w:val="001876A2"/>
    <w:rsid w:val="00187ECF"/>
    <w:rsid w:val="00190023"/>
    <w:rsid w:val="00190209"/>
    <w:rsid w:val="00190F32"/>
    <w:rsid w:val="001916F6"/>
    <w:rsid w:val="00192823"/>
    <w:rsid w:val="001932F4"/>
    <w:rsid w:val="001938F0"/>
    <w:rsid w:val="00193AFF"/>
    <w:rsid w:val="00194E81"/>
    <w:rsid w:val="00195160"/>
    <w:rsid w:val="0019609E"/>
    <w:rsid w:val="001970EE"/>
    <w:rsid w:val="00197DA9"/>
    <w:rsid w:val="001A0F32"/>
    <w:rsid w:val="001A2CC7"/>
    <w:rsid w:val="001A3B22"/>
    <w:rsid w:val="001A5233"/>
    <w:rsid w:val="001A6C9E"/>
    <w:rsid w:val="001A710B"/>
    <w:rsid w:val="001A7CD6"/>
    <w:rsid w:val="001B0C08"/>
    <w:rsid w:val="001B1249"/>
    <w:rsid w:val="001B153F"/>
    <w:rsid w:val="001B18CA"/>
    <w:rsid w:val="001B19F8"/>
    <w:rsid w:val="001B1E68"/>
    <w:rsid w:val="001B2BED"/>
    <w:rsid w:val="001B3CA4"/>
    <w:rsid w:val="001B4011"/>
    <w:rsid w:val="001B7AC4"/>
    <w:rsid w:val="001C256B"/>
    <w:rsid w:val="001C6307"/>
    <w:rsid w:val="001C674E"/>
    <w:rsid w:val="001C78EB"/>
    <w:rsid w:val="001D01F3"/>
    <w:rsid w:val="001D03B5"/>
    <w:rsid w:val="001D106E"/>
    <w:rsid w:val="001D457F"/>
    <w:rsid w:val="001D77D2"/>
    <w:rsid w:val="001E0053"/>
    <w:rsid w:val="001E10F8"/>
    <w:rsid w:val="001E1435"/>
    <w:rsid w:val="001E2CC8"/>
    <w:rsid w:val="001E54CB"/>
    <w:rsid w:val="001E6252"/>
    <w:rsid w:val="001E6CBB"/>
    <w:rsid w:val="001E766C"/>
    <w:rsid w:val="001F07B8"/>
    <w:rsid w:val="001F3EA5"/>
    <w:rsid w:val="001F6D8C"/>
    <w:rsid w:val="002014A7"/>
    <w:rsid w:val="00202182"/>
    <w:rsid w:val="00204014"/>
    <w:rsid w:val="00205940"/>
    <w:rsid w:val="002061A5"/>
    <w:rsid w:val="002070AA"/>
    <w:rsid w:val="00207639"/>
    <w:rsid w:val="00207E3D"/>
    <w:rsid w:val="00207EDF"/>
    <w:rsid w:val="0021219F"/>
    <w:rsid w:val="00213C96"/>
    <w:rsid w:val="0022003D"/>
    <w:rsid w:val="00221637"/>
    <w:rsid w:val="002220BB"/>
    <w:rsid w:val="00222DBA"/>
    <w:rsid w:val="00223431"/>
    <w:rsid w:val="002240B6"/>
    <w:rsid w:val="002245D5"/>
    <w:rsid w:val="002264B1"/>
    <w:rsid w:val="002279CF"/>
    <w:rsid w:val="00227C24"/>
    <w:rsid w:val="00232290"/>
    <w:rsid w:val="00232804"/>
    <w:rsid w:val="00235CDA"/>
    <w:rsid w:val="00236342"/>
    <w:rsid w:val="00237548"/>
    <w:rsid w:val="0024162E"/>
    <w:rsid w:val="00245C41"/>
    <w:rsid w:val="00246524"/>
    <w:rsid w:val="0025055E"/>
    <w:rsid w:val="002505AB"/>
    <w:rsid w:val="0025108F"/>
    <w:rsid w:val="0025136F"/>
    <w:rsid w:val="00251F07"/>
    <w:rsid w:val="002528DB"/>
    <w:rsid w:val="00254055"/>
    <w:rsid w:val="002562BD"/>
    <w:rsid w:val="0025741A"/>
    <w:rsid w:val="00261C8E"/>
    <w:rsid w:val="00261DF5"/>
    <w:rsid w:val="0026284B"/>
    <w:rsid w:val="002628AC"/>
    <w:rsid w:val="002672F5"/>
    <w:rsid w:val="0027078B"/>
    <w:rsid w:val="00271B1E"/>
    <w:rsid w:val="002743DF"/>
    <w:rsid w:val="00275182"/>
    <w:rsid w:val="00275FD2"/>
    <w:rsid w:val="00277BF5"/>
    <w:rsid w:val="00281596"/>
    <w:rsid w:val="0028485F"/>
    <w:rsid w:val="00286977"/>
    <w:rsid w:val="00292190"/>
    <w:rsid w:val="00293815"/>
    <w:rsid w:val="0029395B"/>
    <w:rsid w:val="0029399E"/>
    <w:rsid w:val="00293C2C"/>
    <w:rsid w:val="002959FC"/>
    <w:rsid w:val="00295B2A"/>
    <w:rsid w:val="0029703B"/>
    <w:rsid w:val="002A0945"/>
    <w:rsid w:val="002A0A9C"/>
    <w:rsid w:val="002A43E9"/>
    <w:rsid w:val="002A4A49"/>
    <w:rsid w:val="002A6D8F"/>
    <w:rsid w:val="002B2848"/>
    <w:rsid w:val="002B2D3D"/>
    <w:rsid w:val="002B2F57"/>
    <w:rsid w:val="002B6311"/>
    <w:rsid w:val="002B6A91"/>
    <w:rsid w:val="002B6AC5"/>
    <w:rsid w:val="002C0E85"/>
    <w:rsid w:val="002C1AFB"/>
    <w:rsid w:val="002C3929"/>
    <w:rsid w:val="002C518E"/>
    <w:rsid w:val="002C5221"/>
    <w:rsid w:val="002C5CCB"/>
    <w:rsid w:val="002C6202"/>
    <w:rsid w:val="002C7571"/>
    <w:rsid w:val="002C7A80"/>
    <w:rsid w:val="002C7BFD"/>
    <w:rsid w:val="002C7F38"/>
    <w:rsid w:val="002D0035"/>
    <w:rsid w:val="002D06B5"/>
    <w:rsid w:val="002D08F3"/>
    <w:rsid w:val="002D0C91"/>
    <w:rsid w:val="002D172E"/>
    <w:rsid w:val="002D313E"/>
    <w:rsid w:val="002D3809"/>
    <w:rsid w:val="002D3C4E"/>
    <w:rsid w:val="002D3E1D"/>
    <w:rsid w:val="002D54B2"/>
    <w:rsid w:val="002D572A"/>
    <w:rsid w:val="002D65B1"/>
    <w:rsid w:val="002D7C7C"/>
    <w:rsid w:val="002E2924"/>
    <w:rsid w:val="002E2FF6"/>
    <w:rsid w:val="002E43E5"/>
    <w:rsid w:val="002E5B2E"/>
    <w:rsid w:val="002E6417"/>
    <w:rsid w:val="002E6BD1"/>
    <w:rsid w:val="002F00B1"/>
    <w:rsid w:val="002F1BBF"/>
    <w:rsid w:val="002F1C28"/>
    <w:rsid w:val="002F3130"/>
    <w:rsid w:val="002F314B"/>
    <w:rsid w:val="002F6795"/>
    <w:rsid w:val="00301230"/>
    <w:rsid w:val="00301E9C"/>
    <w:rsid w:val="00306202"/>
    <w:rsid w:val="00306C59"/>
    <w:rsid w:val="003101D8"/>
    <w:rsid w:val="0031231F"/>
    <w:rsid w:val="00313BA9"/>
    <w:rsid w:val="00313C1C"/>
    <w:rsid w:val="0031404A"/>
    <w:rsid w:val="00315C49"/>
    <w:rsid w:val="003164D9"/>
    <w:rsid w:val="00317414"/>
    <w:rsid w:val="00317C96"/>
    <w:rsid w:val="0032264A"/>
    <w:rsid w:val="00324B16"/>
    <w:rsid w:val="00324D57"/>
    <w:rsid w:val="00330181"/>
    <w:rsid w:val="00331B21"/>
    <w:rsid w:val="003355B8"/>
    <w:rsid w:val="00335A47"/>
    <w:rsid w:val="00336DBF"/>
    <w:rsid w:val="003409E8"/>
    <w:rsid w:val="00340B0A"/>
    <w:rsid w:val="00340F32"/>
    <w:rsid w:val="00341AEF"/>
    <w:rsid w:val="00342E80"/>
    <w:rsid w:val="003439CB"/>
    <w:rsid w:val="00343A98"/>
    <w:rsid w:val="003445EA"/>
    <w:rsid w:val="003453CE"/>
    <w:rsid w:val="00345ACA"/>
    <w:rsid w:val="003467BB"/>
    <w:rsid w:val="00347C41"/>
    <w:rsid w:val="00354D01"/>
    <w:rsid w:val="0035504A"/>
    <w:rsid w:val="003569D8"/>
    <w:rsid w:val="00357669"/>
    <w:rsid w:val="0036054C"/>
    <w:rsid w:val="00361B54"/>
    <w:rsid w:val="00361FBB"/>
    <w:rsid w:val="00362D8C"/>
    <w:rsid w:val="00363B39"/>
    <w:rsid w:val="00364A2F"/>
    <w:rsid w:val="00367727"/>
    <w:rsid w:val="0036781F"/>
    <w:rsid w:val="003713A1"/>
    <w:rsid w:val="0037315A"/>
    <w:rsid w:val="00373322"/>
    <w:rsid w:val="00373A1D"/>
    <w:rsid w:val="00374C98"/>
    <w:rsid w:val="00375341"/>
    <w:rsid w:val="003777CD"/>
    <w:rsid w:val="00377EE7"/>
    <w:rsid w:val="00386B7F"/>
    <w:rsid w:val="003916F6"/>
    <w:rsid w:val="00391751"/>
    <w:rsid w:val="003935E2"/>
    <w:rsid w:val="00394493"/>
    <w:rsid w:val="003A19CD"/>
    <w:rsid w:val="003A2A51"/>
    <w:rsid w:val="003A2EF1"/>
    <w:rsid w:val="003A3D2F"/>
    <w:rsid w:val="003A50D6"/>
    <w:rsid w:val="003A79E4"/>
    <w:rsid w:val="003B0C03"/>
    <w:rsid w:val="003B3614"/>
    <w:rsid w:val="003B4B6B"/>
    <w:rsid w:val="003B7FFB"/>
    <w:rsid w:val="003C07F4"/>
    <w:rsid w:val="003C28C6"/>
    <w:rsid w:val="003C3045"/>
    <w:rsid w:val="003C34BE"/>
    <w:rsid w:val="003C7C69"/>
    <w:rsid w:val="003D0958"/>
    <w:rsid w:val="003D198E"/>
    <w:rsid w:val="003D3156"/>
    <w:rsid w:val="003D6E36"/>
    <w:rsid w:val="003D7507"/>
    <w:rsid w:val="003E12DA"/>
    <w:rsid w:val="003E1EB6"/>
    <w:rsid w:val="003E3140"/>
    <w:rsid w:val="003E552E"/>
    <w:rsid w:val="003E5983"/>
    <w:rsid w:val="003E7DCE"/>
    <w:rsid w:val="003F0452"/>
    <w:rsid w:val="003F4071"/>
    <w:rsid w:val="003F486B"/>
    <w:rsid w:val="003F6DAF"/>
    <w:rsid w:val="003F7138"/>
    <w:rsid w:val="003F76F7"/>
    <w:rsid w:val="00402B3E"/>
    <w:rsid w:val="00404602"/>
    <w:rsid w:val="00404BB7"/>
    <w:rsid w:val="00404C5B"/>
    <w:rsid w:val="00407551"/>
    <w:rsid w:val="00413037"/>
    <w:rsid w:val="00413293"/>
    <w:rsid w:val="00413E11"/>
    <w:rsid w:val="00414C6C"/>
    <w:rsid w:val="00414D44"/>
    <w:rsid w:val="004202B9"/>
    <w:rsid w:val="00421807"/>
    <w:rsid w:val="004239A9"/>
    <w:rsid w:val="00424771"/>
    <w:rsid w:val="004254AC"/>
    <w:rsid w:val="0042773D"/>
    <w:rsid w:val="00431405"/>
    <w:rsid w:val="00431A62"/>
    <w:rsid w:val="00431F55"/>
    <w:rsid w:val="00433C0F"/>
    <w:rsid w:val="00434D18"/>
    <w:rsid w:val="00435333"/>
    <w:rsid w:val="00436016"/>
    <w:rsid w:val="004362EA"/>
    <w:rsid w:val="00440094"/>
    <w:rsid w:val="0044132F"/>
    <w:rsid w:val="00441671"/>
    <w:rsid w:val="00441B20"/>
    <w:rsid w:val="004427FD"/>
    <w:rsid w:val="00443AEB"/>
    <w:rsid w:val="00444B1A"/>
    <w:rsid w:val="00445138"/>
    <w:rsid w:val="0044552D"/>
    <w:rsid w:val="00445E96"/>
    <w:rsid w:val="00445EED"/>
    <w:rsid w:val="004466A1"/>
    <w:rsid w:val="00446F6B"/>
    <w:rsid w:val="00447454"/>
    <w:rsid w:val="004507D7"/>
    <w:rsid w:val="00450E6C"/>
    <w:rsid w:val="00452D3C"/>
    <w:rsid w:val="00453021"/>
    <w:rsid w:val="00456642"/>
    <w:rsid w:val="00457FCB"/>
    <w:rsid w:val="00461F1B"/>
    <w:rsid w:val="00463EC0"/>
    <w:rsid w:val="00467455"/>
    <w:rsid w:val="0046749E"/>
    <w:rsid w:val="00467956"/>
    <w:rsid w:val="004702BF"/>
    <w:rsid w:val="0047179B"/>
    <w:rsid w:val="00472514"/>
    <w:rsid w:val="00472CE9"/>
    <w:rsid w:val="004733A5"/>
    <w:rsid w:val="0047345E"/>
    <w:rsid w:val="00477A9B"/>
    <w:rsid w:val="0048014E"/>
    <w:rsid w:val="00480CB7"/>
    <w:rsid w:val="00484D5B"/>
    <w:rsid w:val="00485D79"/>
    <w:rsid w:val="004865DB"/>
    <w:rsid w:val="00490C03"/>
    <w:rsid w:val="00492309"/>
    <w:rsid w:val="00492337"/>
    <w:rsid w:val="00492BDE"/>
    <w:rsid w:val="00493684"/>
    <w:rsid w:val="00496478"/>
    <w:rsid w:val="00496CF9"/>
    <w:rsid w:val="0049739D"/>
    <w:rsid w:val="004A1021"/>
    <w:rsid w:val="004A12B5"/>
    <w:rsid w:val="004A2460"/>
    <w:rsid w:val="004A2478"/>
    <w:rsid w:val="004A4B80"/>
    <w:rsid w:val="004A7094"/>
    <w:rsid w:val="004B0012"/>
    <w:rsid w:val="004B0842"/>
    <w:rsid w:val="004B091C"/>
    <w:rsid w:val="004B0D59"/>
    <w:rsid w:val="004B137A"/>
    <w:rsid w:val="004B165D"/>
    <w:rsid w:val="004B1B4F"/>
    <w:rsid w:val="004B1C14"/>
    <w:rsid w:val="004B2319"/>
    <w:rsid w:val="004B49C5"/>
    <w:rsid w:val="004B4A58"/>
    <w:rsid w:val="004B70AB"/>
    <w:rsid w:val="004B7440"/>
    <w:rsid w:val="004B7BE8"/>
    <w:rsid w:val="004C14EA"/>
    <w:rsid w:val="004C6413"/>
    <w:rsid w:val="004D33D4"/>
    <w:rsid w:val="004D368D"/>
    <w:rsid w:val="004D3DF7"/>
    <w:rsid w:val="004D642A"/>
    <w:rsid w:val="004E0CAC"/>
    <w:rsid w:val="004E2FA7"/>
    <w:rsid w:val="004E4405"/>
    <w:rsid w:val="004E5F57"/>
    <w:rsid w:val="004E6A1D"/>
    <w:rsid w:val="004E6ECD"/>
    <w:rsid w:val="004F0C9B"/>
    <w:rsid w:val="004F13E8"/>
    <w:rsid w:val="004F15FF"/>
    <w:rsid w:val="004F2AFD"/>
    <w:rsid w:val="004F2B25"/>
    <w:rsid w:val="005006D7"/>
    <w:rsid w:val="005010B9"/>
    <w:rsid w:val="0050394B"/>
    <w:rsid w:val="0050531C"/>
    <w:rsid w:val="00505EAB"/>
    <w:rsid w:val="005074D1"/>
    <w:rsid w:val="00507D39"/>
    <w:rsid w:val="005109DA"/>
    <w:rsid w:val="00511BA6"/>
    <w:rsid w:val="00512609"/>
    <w:rsid w:val="00513A0B"/>
    <w:rsid w:val="005163CC"/>
    <w:rsid w:val="005253D1"/>
    <w:rsid w:val="0052576F"/>
    <w:rsid w:val="00526530"/>
    <w:rsid w:val="00526F1D"/>
    <w:rsid w:val="005277B0"/>
    <w:rsid w:val="00531C1E"/>
    <w:rsid w:val="00531FD8"/>
    <w:rsid w:val="0053409A"/>
    <w:rsid w:val="00536016"/>
    <w:rsid w:val="005360E3"/>
    <w:rsid w:val="005377E4"/>
    <w:rsid w:val="00541126"/>
    <w:rsid w:val="0054795F"/>
    <w:rsid w:val="00550CA7"/>
    <w:rsid w:val="0055161F"/>
    <w:rsid w:val="005531DB"/>
    <w:rsid w:val="00554025"/>
    <w:rsid w:val="00554589"/>
    <w:rsid w:val="00556051"/>
    <w:rsid w:val="00556221"/>
    <w:rsid w:val="00556E9F"/>
    <w:rsid w:val="005613AC"/>
    <w:rsid w:val="005617F7"/>
    <w:rsid w:val="0056352A"/>
    <w:rsid w:val="00563561"/>
    <w:rsid w:val="00563AB8"/>
    <w:rsid w:val="00570A09"/>
    <w:rsid w:val="00571BFE"/>
    <w:rsid w:val="00574C7C"/>
    <w:rsid w:val="0057725D"/>
    <w:rsid w:val="00577ECF"/>
    <w:rsid w:val="005806C9"/>
    <w:rsid w:val="005809B3"/>
    <w:rsid w:val="00580ED6"/>
    <w:rsid w:val="00581033"/>
    <w:rsid w:val="00582E24"/>
    <w:rsid w:val="0058346A"/>
    <w:rsid w:val="00584784"/>
    <w:rsid w:val="005861DE"/>
    <w:rsid w:val="00590F62"/>
    <w:rsid w:val="00592FFD"/>
    <w:rsid w:val="00593553"/>
    <w:rsid w:val="00593CF5"/>
    <w:rsid w:val="00594457"/>
    <w:rsid w:val="00595C33"/>
    <w:rsid w:val="0059637D"/>
    <w:rsid w:val="00596EBD"/>
    <w:rsid w:val="005A15AC"/>
    <w:rsid w:val="005A4600"/>
    <w:rsid w:val="005A460A"/>
    <w:rsid w:val="005A495C"/>
    <w:rsid w:val="005A5408"/>
    <w:rsid w:val="005A6D9D"/>
    <w:rsid w:val="005A6DA8"/>
    <w:rsid w:val="005B1103"/>
    <w:rsid w:val="005B3518"/>
    <w:rsid w:val="005B4DEC"/>
    <w:rsid w:val="005B6C54"/>
    <w:rsid w:val="005B70B0"/>
    <w:rsid w:val="005B7203"/>
    <w:rsid w:val="005B7E86"/>
    <w:rsid w:val="005B7EC3"/>
    <w:rsid w:val="005C1659"/>
    <w:rsid w:val="005C1872"/>
    <w:rsid w:val="005C1F81"/>
    <w:rsid w:val="005C3C63"/>
    <w:rsid w:val="005C473B"/>
    <w:rsid w:val="005C4754"/>
    <w:rsid w:val="005C4874"/>
    <w:rsid w:val="005C5BDA"/>
    <w:rsid w:val="005C62AC"/>
    <w:rsid w:val="005C6CB0"/>
    <w:rsid w:val="005C7777"/>
    <w:rsid w:val="005D0160"/>
    <w:rsid w:val="005D031E"/>
    <w:rsid w:val="005D167B"/>
    <w:rsid w:val="005D17DC"/>
    <w:rsid w:val="005D2B2E"/>
    <w:rsid w:val="005D2FC9"/>
    <w:rsid w:val="005D3B5C"/>
    <w:rsid w:val="005D5025"/>
    <w:rsid w:val="005D7679"/>
    <w:rsid w:val="005E001F"/>
    <w:rsid w:val="005E0080"/>
    <w:rsid w:val="005E00CC"/>
    <w:rsid w:val="005E1280"/>
    <w:rsid w:val="005E243F"/>
    <w:rsid w:val="005E2BDC"/>
    <w:rsid w:val="005E2E59"/>
    <w:rsid w:val="005E4BA9"/>
    <w:rsid w:val="005F10E6"/>
    <w:rsid w:val="005F1630"/>
    <w:rsid w:val="005F1AF0"/>
    <w:rsid w:val="005F5A68"/>
    <w:rsid w:val="005F6316"/>
    <w:rsid w:val="00600411"/>
    <w:rsid w:val="00605A52"/>
    <w:rsid w:val="00606703"/>
    <w:rsid w:val="00606829"/>
    <w:rsid w:val="00610B65"/>
    <w:rsid w:val="006110C1"/>
    <w:rsid w:val="006110C9"/>
    <w:rsid w:val="00613B41"/>
    <w:rsid w:val="006158BD"/>
    <w:rsid w:val="00622AC1"/>
    <w:rsid w:val="00622DBD"/>
    <w:rsid w:val="006258B0"/>
    <w:rsid w:val="00630175"/>
    <w:rsid w:val="006308A8"/>
    <w:rsid w:val="006309A0"/>
    <w:rsid w:val="00631CAF"/>
    <w:rsid w:val="00632103"/>
    <w:rsid w:val="0063358F"/>
    <w:rsid w:val="00634E28"/>
    <w:rsid w:val="00637151"/>
    <w:rsid w:val="0063755C"/>
    <w:rsid w:val="00640218"/>
    <w:rsid w:val="00640DE8"/>
    <w:rsid w:val="00640EDD"/>
    <w:rsid w:val="0064158B"/>
    <w:rsid w:val="00642548"/>
    <w:rsid w:val="00644239"/>
    <w:rsid w:val="00644A8B"/>
    <w:rsid w:val="00644E25"/>
    <w:rsid w:val="00652B06"/>
    <w:rsid w:val="00663183"/>
    <w:rsid w:val="00663617"/>
    <w:rsid w:val="00664417"/>
    <w:rsid w:val="00665358"/>
    <w:rsid w:val="00665EB6"/>
    <w:rsid w:val="00665F10"/>
    <w:rsid w:val="006665CD"/>
    <w:rsid w:val="006667E7"/>
    <w:rsid w:val="006668E2"/>
    <w:rsid w:val="006739C5"/>
    <w:rsid w:val="00674F73"/>
    <w:rsid w:val="00675407"/>
    <w:rsid w:val="00676C8C"/>
    <w:rsid w:val="00677CE3"/>
    <w:rsid w:val="00677E8F"/>
    <w:rsid w:val="00680317"/>
    <w:rsid w:val="0068091F"/>
    <w:rsid w:val="006851E6"/>
    <w:rsid w:val="00687C66"/>
    <w:rsid w:val="00694062"/>
    <w:rsid w:val="006971EA"/>
    <w:rsid w:val="006974A3"/>
    <w:rsid w:val="006A0179"/>
    <w:rsid w:val="006A1295"/>
    <w:rsid w:val="006A1646"/>
    <w:rsid w:val="006A3271"/>
    <w:rsid w:val="006A6645"/>
    <w:rsid w:val="006B0617"/>
    <w:rsid w:val="006B0C6D"/>
    <w:rsid w:val="006B260D"/>
    <w:rsid w:val="006B3270"/>
    <w:rsid w:val="006B367F"/>
    <w:rsid w:val="006B3F7A"/>
    <w:rsid w:val="006B5345"/>
    <w:rsid w:val="006B5B2C"/>
    <w:rsid w:val="006B67BD"/>
    <w:rsid w:val="006B68ED"/>
    <w:rsid w:val="006C4F09"/>
    <w:rsid w:val="006C5823"/>
    <w:rsid w:val="006C7C1A"/>
    <w:rsid w:val="006D26E5"/>
    <w:rsid w:val="006D2B4D"/>
    <w:rsid w:val="006D43FB"/>
    <w:rsid w:val="006D5B7B"/>
    <w:rsid w:val="006D5EEE"/>
    <w:rsid w:val="006D5FA0"/>
    <w:rsid w:val="006D660F"/>
    <w:rsid w:val="006D6F1C"/>
    <w:rsid w:val="006E0C57"/>
    <w:rsid w:val="006E1A9C"/>
    <w:rsid w:val="006E220E"/>
    <w:rsid w:val="006E23B5"/>
    <w:rsid w:val="006E2E49"/>
    <w:rsid w:val="006E3B9B"/>
    <w:rsid w:val="006E48D7"/>
    <w:rsid w:val="006E65A6"/>
    <w:rsid w:val="006E7F7F"/>
    <w:rsid w:val="006F08D4"/>
    <w:rsid w:val="006F1DDA"/>
    <w:rsid w:val="006F247C"/>
    <w:rsid w:val="006F4B57"/>
    <w:rsid w:val="006F63ED"/>
    <w:rsid w:val="00700C59"/>
    <w:rsid w:val="00700D76"/>
    <w:rsid w:val="00700FEC"/>
    <w:rsid w:val="007019DE"/>
    <w:rsid w:val="00702480"/>
    <w:rsid w:val="00702BF9"/>
    <w:rsid w:val="00703811"/>
    <w:rsid w:val="00704489"/>
    <w:rsid w:val="00706275"/>
    <w:rsid w:val="00706C83"/>
    <w:rsid w:val="007077D6"/>
    <w:rsid w:val="0071015A"/>
    <w:rsid w:val="007119BD"/>
    <w:rsid w:val="00716EC1"/>
    <w:rsid w:val="0071708A"/>
    <w:rsid w:val="00717F66"/>
    <w:rsid w:val="0072266F"/>
    <w:rsid w:val="00723A08"/>
    <w:rsid w:val="0072560C"/>
    <w:rsid w:val="00726520"/>
    <w:rsid w:val="007270A3"/>
    <w:rsid w:val="00727FB5"/>
    <w:rsid w:val="007336AA"/>
    <w:rsid w:val="007346A7"/>
    <w:rsid w:val="007346CB"/>
    <w:rsid w:val="0073490F"/>
    <w:rsid w:val="007363A5"/>
    <w:rsid w:val="0074026F"/>
    <w:rsid w:val="00741637"/>
    <w:rsid w:val="00743C64"/>
    <w:rsid w:val="0074544B"/>
    <w:rsid w:val="007459D7"/>
    <w:rsid w:val="00747025"/>
    <w:rsid w:val="0075051A"/>
    <w:rsid w:val="00750734"/>
    <w:rsid w:val="007514D3"/>
    <w:rsid w:val="00755C94"/>
    <w:rsid w:val="0075638C"/>
    <w:rsid w:val="00756496"/>
    <w:rsid w:val="00761F45"/>
    <w:rsid w:val="0076260D"/>
    <w:rsid w:val="00762736"/>
    <w:rsid w:val="0076481A"/>
    <w:rsid w:val="00764BCB"/>
    <w:rsid w:val="00765888"/>
    <w:rsid w:val="00767C16"/>
    <w:rsid w:val="00771414"/>
    <w:rsid w:val="00774461"/>
    <w:rsid w:val="00775590"/>
    <w:rsid w:val="00775E8E"/>
    <w:rsid w:val="007772F7"/>
    <w:rsid w:val="007775BD"/>
    <w:rsid w:val="007813B7"/>
    <w:rsid w:val="007824C9"/>
    <w:rsid w:val="007833ED"/>
    <w:rsid w:val="00783BEB"/>
    <w:rsid w:val="00786417"/>
    <w:rsid w:val="00786C66"/>
    <w:rsid w:val="0079140C"/>
    <w:rsid w:val="007924FF"/>
    <w:rsid w:val="00792BA8"/>
    <w:rsid w:val="007934E7"/>
    <w:rsid w:val="007945B0"/>
    <w:rsid w:val="00795C0F"/>
    <w:rsid w:val="007962DE"/>
    <w:rsid w:val="00796A18"/>
    <w:rsid w:val="00797C84"/>
    <w:rsid w:val="007A015C"/>
    <w:rsid w:val="007A26ED"/>
    <w:rsid w:val="007A46BB"/>
    <w:rsid w:val="007A626C"/>
    <w:rsid w:val="007A64F3"/>
    <w:rsid w:val="007A682B"/>
    <w:rsid w:val="007A770E"/>
    <w:rsid w:val="007B09D6"/>
    <w:rsid w:val="007B3922"/>
    <w:rsid w:val="007B46E9"/>
    <w:rsid w:val="007B5A62"/>
    <w:rsid w:val="007B6F54"/>
    <w:rsid w:val="007B7871"/>
    <w:rsid w:val="007C2E9C"/>
    <w:rsid w:val="007C3F25"/>
    <w:rsid w:val="007C4584"/>
    <w:rsid w:val="007C5698"/>
    <w:rsid w:val="007C682F"/>
    <w:rsid w:val="007C69BF"/>
    <w:rsid w:val="007D1BC1"/>
    <w:rsid w:val="007D3435"/>
    <w:rsid w:val="007D3BFF"/>
    <w:rsid w:val="007D59B1"/>
    <w:rsid w:val="007D783F"/>
    <w:rsid w:val="007D7860"/>
    <w:rsid w:val="007E3264"/>
    <w:rsid w:val="007E4456"/>
    <w:rsid w:val="007E685A"/>
    <w:rsid w:val="007E7866"/>
    <w:rsid w:val="007F0DD8"/>
    <w:rsid w:val="007F3295"/>
    <w:rsid w:val="007F3AFE"/>
    <w:rsid w:val="007F491F"/>
    <w:rsid w:val="007F4AC2"/>
    <w:rsid w:val="007F4F80"/>
    <w:rsid w:val="007F6E7A"/>
    <w:rsid w:val="007F749A"/>
    <w:rsid w:val="007F7760"/>
    <w:rsid w:val="00802171"/>
    <w:rsid w:val="0080440B"/>
    <w:rsid w:val="00806F6E"/>
    <w:rsid w:val="00807B3D"/>
    <w:rsid w:val="00810385"/>
    <w:rsid w:val="00810394"/>
    <w:rsid w:val="00811825"/>
    <w:rsid w:val="00812214"/>
    <w:rsid w:val="00813317"/>
    <w:rsid w:val="008144D7"/>
    <w:rsid w:val="008145A5"/>
    <w:rsid w:val="00815E43"/>
    <w:rsid w:val="00815EA6"/>
    <w:rsid w:val="008171B6"/>
    <w:rsid w:val="00821497"/>
    <w:rsid w:val="008224D8"/>
    <w:rsid w:val="00822737"/>
    <w:rsid w:val="008229DB"/>
    <w:rsid w:val="008251C8"/>
    <w:rsid w:val="0082682E"/>
    <w:rsid w:val="008270BA"/>
    <w:rsid w:val="008271A7"/>
    <w:rsid w:val="00827704"/>
    <w:rsid w:val="00830DE1"/>
    <w:rsid w:val="00831408"/>
    <w:rsid w:val="00832156"/>
    <w:rsid w:val="00832A70"/>
    <w:rsid w:val="008341D1"/>
    <w:rsid w:val="00834E84"/>
    <w:rsid w:val="00835582"/>
    <w:rsid w:val="008411D4"/>
    <w:rsid w:val="008413FF"/>
    <w:rsid w:val="00841D80"/>
    <w:rsid w:val="008434FC"/>
    <w:rsid w:val="00844130"/>
    <w:rsid w:val="008451AA"/>
    <w:rsid w:val="00845F10"/>
    <w:rsid w:val="00847F10"/>
    <w:rsid w:val="00851AAA"/>
    <w:rsid w:val="0085293D"/>
    <w:rsid w:val="00856568"/>
    <w:rsid w:val="008576BD"/>
    <w:rsid w:val="0086077C"/>
    <w:rsid w:val="008609F1"/>
    <w:rsid w:val="00861BE1"/>
    <w:rsid w:val="00862773"/>
    <w:rsid w:val="0086366E"/>
    <w:rsid w:val="00864D93"/>
    <w:rsid w:val="00865B43"/>
    <w:rsid w:val="008711F9"/>
    <w:rsid w:val="0087166B"/>
    <w:rsid w:val="00871B3E"/>
    <w:rsid w:val="008731FB"/>
    <w:rsid w:val="00873CE8"/>
    <w:rsid w:val="0087639F"/>
    <w:rsid w:val="008771A9"/>
    <w:rsid w:val="00882E78"/>
    <w:rsid w:val="008836DA"/>
    <w:rsid w:val="0088432B"/>
    <w:rsid w:val="00885932"/>
    <w:rsid w:val="008862DB"/>
    <w:rsid w:val="008867D3"/>
    <w:rsid w:val="00893983"/>
    <w:rsid w:val="00894554"/>
    <w:rsid w:val="00896FFF"/>
    <w:rsid w:val="008970D8"/>
    <w:rsid w:val="008A1947"/>
    <w:rsid w:val="008A3117"/>
    <w:rsid w:val="008A4D5F"/>
    <w:rsid w:val="008A58C8"/>
    <w:rsid w:val="008A5E3A"/>
    <w:rsid w:val="008A6B9B"/>
    <w:rsid w:val="008A6C29"/>
    <w:rsid w:val="008B00CD"/>
    <w:rsid w:val="008B47E6"/>
    <w:rsid w:val="008B53E3"/>
    <w:rsid w:val="008B633B"/>
    <w:rsid w:val="008B787B"/>
    <w:rsid w:val="008C01D1"/>
    <w:rsid w:val="008C143C"/>
    <w:rsid w:val="008C159F"/>
    <w:rsid w:val="008C2AD1"/>
    <w:rsid w:val="008C2D31"/>
    <w:rsid w:val="008C5EA2"/>
    <w:rsid w:val="008C75B8"/>
    <w:rsid w:val="008D0B40"/>
    <w:rsid w:val="008D1658"/>
    <w:rsid w:val="008D23A6"/>
    <w:rsid w:val="008D2E51"/>
    <w:rsid w:val="008D53E8"/>
    <w:rsid w:val="008D6969"/>
    <w:rsid w:val="008E589F"/>
    <w:rsid w:val="008E5EF7"/>
    <w:rsid w:val="008E761D"/>
    <w:rsid w:val="008E76AE"/>
    <w:rsid w:val="008F0925"/>
    <w:rsid w:val="008F114F"/>
    <w:rsid w:val="008F2EEB"/>
    <w:rsid w:val="008F2F79"/>
    <w:rsid w:val="008F4326"/>
    <w:rsid w:val="008F49F5"/>
    <w:rsid w:val="008F5F3D"/>
    <w:rsid w:val="008F7268"/>
    <w:rsid w:val="008F79F9"/>
    <w:rsid w:val="009007EE"/>
    <w:rsid w:val="00901184"/>
    <w:rsid w:val="00902526"/>
    <w:rsid w:val="0090688F"/>
    <w:rsid w:val="00907F31"/>
    <w:rsid w:val="0091133A"/>
    <w:rsid w:val="009123F1"/>
    <w:rsid w:val="009152EE"/>
    <w:rsid w:val="0091534E"/>
    <w:rsid w:val="009168FB"/>
    <w:rsid w:val="00916A94"/>
    <w:rsid w:val="00920688"/>
    <w:rsid w:val="00920956"/>
    <w:rsid w:val="00921748"/>
    <w:rsid w:val="0092255A"/>
    <w:rsid w:val="009225FE"/>
    <w:rsid w:val="009236B7"/>
    <w:rsid w:val="0092650A"/>
    <w:rsid w:val="0092680D"/>
    <w:rsid w:val="009317F7"/>
    <w:rsid w:val="009324A3"/>
    <w:rsid w:val="00937061"/>
    <w:rsid w:val="00940BF0"/>
    <w:rsid w:val="00942A43"/>
    <w:rsid w:val="00943459"/>
    <w:rsid w:val="009436B5"/>
    <w:rsid w:val="0094442B"/>
    <w:rsid w:val="009446D7"/>
    <w:rsid w:val="00944EF4"/>
    <w:rsid w:val="009504A6"/>
    <w:rsid w:val="0095055C"/>
    <w:rsid w:val="0095259A"/>
    <w:rsid w:val="00952DB8"/>
    <w:rsid w:val="00953C23"/>
    <w:rsid w:val="00953FFB"/>
    <w:rsid w:val="00955050"/>
    <w:rsid w:val="009553E0"/>
    <w:rsid w:val="009559D7"/>
    <w:rsid w:val="00960BFC"/>
    <w:rsid w:val="009622D0"/>
    <w:rsid w:val="00964FAA"/>
    <w:rsid w:val="00965609"/>
    <w:rsid w:val="0096688C"/>
    <w:rsid w:val="00967098"/>
    <w:rsid w:val="009716E7"/>
    <w:rsid w:val="00971B80"/>
    <w:rsid w:val="00972798"/>
    <w:rsid w:val="00973368"/>
    <w:rsid w:val="00973636"/>
    <w:rsid w:val="009747F0"/>
    <w:rsid w:val="00974EF5"/>
    <w:rsid w:val="00975096"/>
    <w:rsid w:val="009756D1"/>
    <w:rsid w:val="00975C81"/>
    <w:rsid w:val="009775AB"/>
    <w:rsid w:val="00977646"/>
    <w:rsid w:val="00981148"/>
    <w:rsid w:val="00981181"/>
    <w:rsid w:val="009838A8"/>
    <w:rsid w:val="00983DAC"/>
    <w:rsid w:val="0098506C"/>
    <w:rsid w:val="00986CE2"/>
    <w:rsid w:val="0098704D"/>
    <w:rsid w:val="00987E29"/>
    <w:rsid w:val="0099014A"/>
    <w:rsid w:val="00995907"/>
    <w:rsid w:val="009A0FCD"/>
    <w:rsid w:val="009A12EE"/>
    <w:rsid w:val="009A14AE"/>
    <w:rsid w:val="009A2F49"/>
    <w:rsid w:val="009A3E05"/>
    <w:rsid w:val="009A4F51"/>
    <w:rsid w:val="009A583E"/>
    <w:rsid w:val="009A77B4"/>
    <w:rsid w:val="009B0375"/>
    <w:rsid w:val="009B2D1B"/>
    <w:rsid w:val="009B2FF2"/>
    <w:rsid w:val="009B4C84"/>
    <w:rsid w:val="009B6553"/>
    <w:rsid w:val="009B6A7F"/>
    <w:rsid w:val="009B6B4E"/>
    <w:rsid w:val="009C3280"/>
    <w:rsid w:val="009C490F"/>
    <w:rsid w:val="009D1B8F"/>
    <w:rsid w:val="009D2A0F"/>
    <w:rsid w:val="009D3595"/>
    <w:rsid w:val="009D4ADA"/>
    <w:rsid w:val="009D5935"/>
    <w:rsid w:val="009D5A21"/>
    <w:rsid w:val="009D5B38"/>
    <w:rsid w:val="009D6A0F"/>
    <w:rsid w:val="009D6F1B"/>
    <w:rsid w:val="009D7A64"/>
    <w:rsid w:val="009E13A0"/>
    <w:rsid w:val="009E2769"/>
    <w:rsid w:val="009E2A4D"/>
    <w:rsid w:val="009E2C3F"/>
    <w:rsid w:val="009E6C8F"/>
    <w:rsid w:val="009F0CA9"/>
    <w:rsid w:val="009F4292"/>
    <w:rsid w:val="009F5A88"/>
    <w:rsid w:val="009F7AF7"/>
    <w:rsid w:val="009F7B18"/>
    <w:rsid w:val="00A020FC"/>
    <w:rsid w:val="00A06072"/>
    <w:rsid w:val="00A06944"/>
    <w:rsid w:val="00A07374"/>
    <w:rsid w:val="00A147F5"/>
    <w:rsid w:val="00A16923"/>
    <w:rsid w:val="00A21D8E"/>
    <w:rsid w:val="00A21F28"/>
    <w:rsid w:val="00A23341"/>
    <w:rsid w:val="00A23392"/>
    <w:rsid w:val="00A240DE"/>
    <w:rsid w:val="00A277BA"/>
    <w:rsid w:val="00A3017B"/>
    <w:rsid w:val="00A32A76"/>
    <w:rsid w:val="00A3572F"/>
    <w:rsid w:val="00A3613C"/>
    <w:rsid w:val="00A36494"/>
    <w:rsid w:val="00A37CCC"/>
    <w:rsid w:val="00A41EFF"/>
    <w:rsid w:val="00A42257"/>
    <w:rsid w:val="00A427E3"/>
    <w:rsid w:val="00A42F84"/>
    <w:rsid w:val="00A43208"/>
    <w:rsid w:val="00A478F1"/>
    <w:rsid w:val="00A47E94"/>
    <w:rsid w:val="00A51806"/>
    <w:rsid w:val="00A53B28"/>
    <w:rsid w:val="00A53E2F"/>
    <w:rsid w:val="00A53E5C"/>
    <w:rsid w:val="00A556E2"/>
    <w:rsid w:val="00A5757B"/>
    <w:rsid w:val="00A5774D"/>
    <w:rsid w:val="00A57E68"/>
    <w:rsid w:val="00A603F0"/>
    <w:rsid w:val="00A62556"/>
    <w:rsid w:val="00A63059"/>
    <w:rsid w:val="00A64A04"/>
    <w:rsid w:val="00A64F7D"/>
    <w:rsid w:val="00A66DA9"/>
    <w:rsid w:val="00A66EAB"/>
    <w:rsid w:val="00A66ECF"/>
    <w:rsid w:val="00A67999"/>
    <w:rsid w:val="00A7072F"/>
    <w:rsid w:val="00A70B94"/>
    <w:rsid w:val="00A70CD7"/>
    <w:rsid w:val="00A71759"/>
    <w:rsid w:val="00A721A3"/>
    <w:rsid w:val="00A7436B"/>
    <w:rsid w:val="00A756A9"/>
    <w:rsid w:val="00A7715E"/>
    <w:rsid w:val="00A77898"/>
    <w:rsid w:val="00A8009F"/>
    <w:rsid w:val="00A80150"/>
    <w:rsid w:val="00A81906"/>
    <w:rsid w:val="00A8337B"/>
    <w:rsid w:val="00A83F55"/>
    <w:rsid w:val="00A840C4"/>
    <w:rsid w:val="00A8410F"/>
    <w:rsid w:val="00A842AE"/>
    <w:rsid w:val="00A87A7C"/>
    <w:rsid w:val="00A9086D"/>
    <w:rsid w:val="00A90C70"/>
    <w:rsid w:val="00A9190E"/>
    <w:rsid w:val="00A933E6"/>
    <w:rsid w:val="00A94681"/>
    <w:rsid w:val="00A9598D"/>
    <w:rsid w:val="00A964A8"/>
    <w:rsid w:val="00A96D65"/>
    <w:rsid w:val="00A978EE"/>
    <w:rsid w:val="00AA030F"/>
    <w:rsid w:val="00AA08FD"/>
    <w:rsid w:val="00AA0E41"/>
    <w:rsid w:val="00AA13F9"/>
    <w:rsid w:val="00AA20D7"/>
    <w:rsid w:val="00AA2379"/>
    <w:rsid w:val="00AA25BD"/>
    <w:rsid w:val="00AA326A"/>
    <w:rsid w:val="00AA3432"/>
    <w:rsid w:val="00AA3AB8"/>
    <w:rsid w:val="00AA44B1"/>
    <w:rsid w:val="00AA568B"/>
    <w:rsid w:val="00AA58F4"/>
    <w:rsid w:val="00AA5BBE"/>
    <w:rsid w:val="00AA6B8D"/>
    <w:rsid w:val="00AA7853"/>
    <w:rsid w:val="00AB1827"/>
    <w:rsid w:val="00AB2A38"/>
    <w:rsid w:val="00AB306D"/>
    <w:rsid w:val="00AB491C"/>
    <w:rsid w:val="00AB4A04"/>
    <w:rsid w:val="00AB65A8"/>
    <w:rsid w:val="00AB78F7"/>
    <w:rsid w:val="00AC048B"/>
    <w:rsid w:val="00AC1242"/>
    <w:rsid w:val="00AC16DD"/>
    <w:rsid w:val="00AC4122"/>
    <w:rsid w:val="00AC6B51"/>
    <w:rsid w:val="00AD01DF"/>
    <w:rsid w:val="00AD07BB"/>
    <w:rsid w:val="00AD55DA"/>
    <w:rsid w:val="00AE01C7"/>
    <w:rsid w:val="00AE1328"/>
    <w:rsid w:val="00AE5AC1"/>
    <w:rsid w:val="00AE6EB3"/>
    <w:rsid w:val="00AE7A14"/>
    <w:rsid w:val="00AF12E1"/>
    <w:rsid w:val="00AF18A0"/>
    <w:rsid w:val="00AF3325"/>
    <w:rsid w:val="00AF3EAC"/>
    <w:rsid w:val="00AF3EF6"/>
    <w:rsid w:val="00AF79E7"/>
    <w:rsid w:val="00B00982"/>
    <w:rsid w:val="00B01287"/>
    <w:rsid w:val="00B024F0"/>
    <w:rsid w:val="00B027C8"/>
    <w:rsid w:val="00B03589"/>
    <w:rsid w:val="00B04447"/>
    <w:rsid w:val="00B04461"/>
    <w:rsid w:val="00B05885"/>
    <w:rsid w:val="00B13459"/>
    <w:rsid w:val="00B16E7E"/>
    <w:rsid w:val="00B2110E"/>
    <w:rsid w:val="00B22601"/>
    <w:rsid w:val="00B22A14"/>
    <w:rsid w:val="00B22DF5"/>
    <w:rsid w:val="00B23660"/>
    <w:rsid w:val="00B23AD1"/>
    <w:rsid w:val="00B24476"/>
    <w:rsid w:val="00B24800"/>
    <w:rsid w:val="00B27698"/>
    <w:rsid w:val="00B31931"/>
    <w:rsid w:val="00B34E28"/>
    <w:rsid w:val="00B40043"/>
    <w:rsid w:val="00B4167B"/>
    <w:rsid w:val="00B41C3A"/>
    <w:rsid w:val="00B42A7B"/>
    <w:rsid w:val="00B42F6B"/>
    <w:rsid w:val="00B42FAB"/>
    <w:rsid w:val="00B45187"/>
    <w:rsid w:val="00B45AE8"/>
    <w:rsid w:val="00B47E4A"/>
    <w:rsid w:val="00B526E2"/>
    <w:rsid w:val="00B53586"/>
    <w:rsid w:val="00B53831"/>
    <w:rsid w:val="00B54865"/>
    <w:rsid w:val="00B552A0"/>
    <w:rsid w:val="00B5533C"/>
    <w:rsid w:val="00B554FE"/>
    <w:rsid w:val="00B55525"/>
    <w:rsid w:val="00B55569"/>
    <w:rsid w:val="00B5620B"/>
    <w:rsid w:val="00B56313"/>
    <w:rsid w:val="00B569F8"/>
    <w:rsid w:val="00B573C4"/>
    <w:rsid w:val="00B574BF"/>
    <w:rsid w:val="00B57AE8"/>
    <w:rsid w:val="00B57E24"/>
    <w:rsid w:val="00B60F38"/>
    <w:rsid w:val="00B61A45"/>
    <w:rsid w:val="00B622E6"/>
    <w:rsid w:val="00B6304E"/>
    <w:rsid w:val="00B648F8"/>
    <w:rsid w:val="00B652B5"/>
    <w:rsid w:val="00B662E5"/>
    <w:rsid w:val="00B6720F"/>
    <w:rsid w:val="00B67B87"/>
    <w:rsid w:val="00B67BDD"/>
    <w:rsid w:val="00B70D7C"/>
    <w:rsid w:val="00B72328"/>
    <w:rsid w:val="00B758B3"/>
    <w:rsid w:val="00B75949"/>
    <w:rsid w:val="00B76B1E"/>
    <w:rsid w:val="00B77545"/>
    <w:rsid w:val="00B81D9A"/>
    <w:rsid w:val="00B85075"/>
    <w:rsid w:val="00B85C0A"/>
    <w:rsid w:val="00B86074"/>
    <w:rsid w:val="00B87D67"/>
    <w:rsid w:val="00B92968"/>
    <w:rsid w:val="00B940E4"/>
    <w:rsid w:val="00B96275"/>
    <w:rsid w:val="00BA0A4C"/>
    <w:rsid w:val="00BA1A94"/>
    <w:rsid w:val="00BA2E51"/>
    <w:rsid w:val="00BA3D02"/>
    <w:rsid w:val="00BA3EDB"/>
    <w:rsid w:val="00BA404F"/>
    <w:rsid w:val="00BA57D8"/>
    <w:rsid w:val="00BA6C72"/>
    <w:rsid w:val="00BA6CF1"/>
    <w:rsid w:val="00BB1DDA"/>
    <w:rsid w:val="00BB2D1F"/>
    <w:rsid w:val="00BB4707"/>
    <w:rsid w:val="00BB4BEB"/>
    <w:rsid w:val="00BB4DB1"/>
    <w:rsid w:val="00BB5F6E"/>
    <w:rsid w:val="00BB656E"/>
    <w:rsid w:val="00BB67D8"/>
    <w:rsid w:val="00BB6EF2"/>
    <w:rsid w:val="00BB79C4"/>
    <w:rsid w:val="00BC085D"/>
    <w:rsid w:val="00BC1D30"/>
    <w:rsid w:val="00BC22DC"/>
    <w:rsid w:val="00BC43DC"/>
    <w:rsid w:val="00BC4CB7"/>
    <w:rsid w:val="00BC62CE"/>
    <w:rsid w:val="00BC7B8B"/>
    <w:rsid w:val="00BD3418"/>
    <w:rsid w:val="00BD4093"/>
    <w:rsid w:val="00BD571F"/>
    <w:rsid w:val="00BD63B7"/>
    <w:rsid w:val="00BE0637"/>
    <w:rsid w:val="00BE15AA"/>
    <w:rsid w:val="00BE3663"/>
    <w:rsid w:val="00BE49BD"/>
    <w:rsid w:val="00BE5527"/>
    <w:rsid w:val="00BE649F"/>
    <w:rsid w:val="00BE6870"/>
    <w:rsid w:val="00BE699A"/>
    <w:rsid w:val="00BE706C"/>
    <w:rsid w:val="00BE79BE"/>
    <w:rsid w:val="00BF1C23"/>
    <w:rsid w:val="00BF203D"/>
    <w:rsid w:val="00BF318A"/>
    <w:rsid w:val="00BF4A3F"/>
    <w:rsid w:val="00BF4BE7"/>
    <w:rsid w:val="00BF558D"/>
    <w:rsid w:val="00BF6A21"/>
    <w:rsid w:val="00BF7156"/>
    <w:rsid w:val="00BF7538"/>
    <w:rsid w:val="00BF7CE9"/>
    <w:rsid w:val="00C01687"/>
    <w:rsid w:val="00C025EE"/>
    <w:rsid w:val="00C037E4"/>
    <w:rsid w:val="00C05D46"/>
    <w:rsid w:val="00C05DD9"/>
    <w:rsid w:val="00C074BF"/>
    <w:rsid w:val="00C1107E"/>
    <w:rsid w:val="00C11B70"/>
    <w:rsid w:val="00C13AE9"/>
    <w:rsid w:val="00C13E7B"/>
    <w:rsid w:val="00C14184"/>
    <w:rsid w:val="00C14389"/>
    <w:rsid w:val="00C14784"/>
    <w:rsid w:val="00C23289"/>
    <w:rsid w:val="00C237B7"/>
    <w:rsid w:val="00C255D6"/>
    <w:rsid w:val="00C27B98"/>
    <w:rsid w:val="00C27C70"/>
    <w:rsid w:val="00C335A3"/>
    <w:rsid w:val="00C36001"/>
    <w:rsid w:val="00C36CF6"/>
    <w:rsid w:val="00C41FB9"/>
    <w:rsid w:val="00C42EE5"/>
    <w:rsid w:val="00C456F9"/>
    <w:rsid w:val="00C45E64"/>
    <w:rsid w:val="00C46C10"/>
    <w:rsid w:val="00C50864"/>
    <w:rsid w:val="00C5361C"/>
    <w:rsid w:val="00C53AC5"/>
    <w:rsid w:val="00C55CF2"/>
    <w:rsid w:val="00C55D2A"/>
    <w:rsid w:val="00C57996"/>
    <w:rsid w:val="00C652E6"/>
    <w:rsid w:val="00C65776"/>
    <w:rsid w:val="00C666EB"/>
    <w:rsid w:val="00C66B81"/>
    <w:rsid w:val="00C70BA8"/>
    <w:rsid w:val="00C72476"/>
    <w:rsid w:val="00C73E72"/>
    <w:rsid w:val="00C745E3"/>
    <w:rsid w:val="00C74B3C"/>
    <w:rsid w:val="00C76937"/>
    <w:rsid w:val="00C76C3E"/>
    <w:rsid w:val="00C77FF6"/>
    <w:rsid w:val="00C80597"/>
    <w:rsid w:val="00C8080B"/>
    <w:rsid w:val="00C80CCB"/>
    <w:rsid w:val="00C81056"/>
    <w:rsid w:val="00C818B7"/>
    <w:rsid w:val="00C8328F"/>
    <w:rsid w:val="00C83737"/>
    <w:rsid w:val="00C85622"/>
    <w:rsid w:val="00C85B01"/>
    <w:rsid w:val="00C87DDF"/>
    <w:rsid w:val="00C900AB"/>
    <w:rsid w:val="00C903AD"/>
    <w:rsid w:val="00C90C1B"/>
    <w:rsid w:val="00C929B3"/>
    <w:rsid w:val="00C929D0"/>
    <w:rsid w:val="00C95768"/>
    <w:rsid w:val="00C97CF7"/>
    <w:rsid w:val="00CA0C4C"/>
    <w:rsid w:val="00CA209B"/>
    <w:rsid w:val="00CA2F9F"/>
    <w:rsid w:val="00CA36FA"/>
    <w:rsid w:val="00CA695D"/>
    <w:rsid w:val="00CB2DEB"/>
    <w:rsid w:val="00CB3AF2"/>
    <w:rsid w:val="00CB3EDD"/>
    <w:rsid w:val="00CB49CB"/>
    <w:rsid w:val="00CB4E1C"/>
    <w:rsid w:val="00CB4FBB"/>
    <w:rsid w:val="00CC127A"/>
    <w:rsid w:val="00CC1472"/>
    <w:rsid w:val="00CC6D38"/>
    <w:rsid w:val="00CC7E9E"/>
    <w:rsid w:val="00CD2B96"/>
    <w:rsid w:val="00CD44A3"/>
    <w:rsid w:val="00CD48E4"/>
    <w:rsid w:val="00CD507B"/>
    <w:rsid w:val="00CD5305"/>
    <w:rsid w:val="00CD5576"/>
    <w:rsid w:val="00CD5C73"/>
    <w:rsid w:val="00CD5D20"/>
    <w:rsid w:val="00CD660F"/>
    <w:rsid w:val="00CD7721"/>
    <w:rsid w:val="00CE0A61"/>
    <w:rsid w:val="00CE2C9D"/>
    <w:rsid w:val="00CE44C7"/>
    <w:rsid w:val="00CE459B"/>
    <w:rsid w:val="00CE53A4"/>
    <w:rsid w:val="00CE6AD4"/>
    <w:rsid w:val="00CE7FE3"/>
    <w:rsid w:val="00CF0DDB"/>
    <w:rsid w:val="00CF1B3D"/>
    <w:rsid w:val="00CF3886"/>
    <w:rsid w:val="00CF5CE6"/>
    <w:rsid w:val="00CF65C9"/>
    <w:rsid w:val="00CF6DF8"/>
    <w:rsid w:val="00CF768A"/>
    <w:rsid w:val="00CF7CD2"/>
    <w:rsid w:val="00D005D5"/>
    <w:rsid w:val="00D03A7F"/>
    <w:rsid w:val="00D03B6B"/>
    <w:rsid w:val="00D04322"/>
    <w:rsid w:val="00D06171"/>
    <w:rsid w:val="00D106D6"/>
    <w:rsid w:val="00D125BC"/>
    <w:rsid w:val="00D1271E"/>
    <w:rsid w:val="00D12D2C"/>
    <w:rsid w:val="00D13AB0"/>
    <w:rsid w:val="00D142DF"/>
    <w:rsid w:val="00D1520C"/>
    <w:rsid w:val="00D15B36"/>
    <w:rsid w:val="00D15D5C"/>
    <w:rsid w:val="00D16016"/>
    <w:rsid w:val="00D216B7"/>
    <w:rsid w:val="00D21D6E"/>
    <w:rsid w:val="00D2282A"/>
    <w:rsid w:val="00D23EBA"/>
    <w:rsid w:val="00D265BB"/>
    <w:rsid w:val="00D27864"/>
    <w:rsid w:val="00D30FE8"/>
    <w:rsid w:val="00D32F7E"/>
    <w:rsid w:val="00D3478E"/>
    <w:rsid w:val="00D3489C"/>
    <w:rsid w:val="00D354B0"/>
    <w:rsid w:val="00D35690"/>
    <w:rsid w:val="00D35CAC"/>
    <w:rsid w:val="00D36739"/>
    <w:rsid w:val="00D377C9"/>
    <w:rsid w:val="00D37845"/>
    <w:rsid w:val="00D37ADF"/>
    <w:rsid w:val="00D4054F"/>
    <w:rsid w:val="00D42908"/>
    <w:rsid w:val="00D429B2"/>
    <w:rsid w:val="00D42EA3"/>
    <w:rsid w:val="00D443E3"/>
    <w:rsid w:val="00D445E9"/>
    <w:rsid w:val="00D447D9"/>
    <w:rsid w:val="00D44F55"/>
    <w:rsid w:val="00D463DB"/>
    <w:rsid w:val="00D50BBC"/>
    <w:rsid w:val="00D5392D"/>
    <w:rsid w:val="00D54B9B"/>
    <w:rsid w:val="00D54C25"/>
    <w:rsid w:val="00D558A8"/>
    <w:rsid w:val="00D56635"/>
    <w:rsid w:val="00D57467"/>
    <w:rsid w:val="00D579F8"/>
    <w:rsid w:val="00D57B15"/>
    <w:rsid w:val="00D601D8"/>
    <w:rsid w:val="00D60A6F"/>
    <w:rsid w:val="00D610E8"/>
    <w:rsid w:val="00D6371D"/>
    <w:rsid w:val="00D63E85"/>
    <w:rsid w:val="00D64728"/>
    <w:rsid w:val="00D675D9"/>
    <w:rsid w:val="00D67998"/>
    <w:rsid w:val="00D70665"/>
    <w:rsid w:val="00D746EA"/>
    <w:rsid w:val="00D77000"/>
    <w:rsid w:val="00D8094C"/>
    <w:rsid w:val="00D816CA"/>
    <w:rsid w:val="00D816E1"/>
    <w:rsid w:val="00D82D3C"/>
    <w:rsid w:val="00D84EBE"/>
    <w:rsid w:val="00D86935"/>
    <w:rsid w:val="00D86F27"/>
    <w:rsid w:val="00D8778F"/>
    <w:rsid w:val="00D87809"/>
    <w:rsid w:val="00D87879"/>
    <w:rsid w:val="00D90190"/>
    <w:rsid w:val="00D90BF6"/>
    <w:rsid w:val="00D91B64"/>
    <w:rsid w:val="00D920D5"/>
    <w:rsid w:val="00D933E7"/>
    <w:rsid w:val="00D946A9"/>
    <w:rsid w:val="00D95353"/>
    <w:rsid w:val="00DA12F7"/>
    <w:rsid w:val="00DA1690"/>
    <w:rsid w:val="00DA2456"/>
    <w:rsid w:val="00DA6073"/>
    <w:rsid w:val="00DA6EE8"/>
    <w:rsid w:val="00DA73CD"/>
    <w:rsid w:val="00DA7C45"/>
    <w:rsid w:val="00DB0C56"/>
    <w:rsid w:val="00DB230D"/>
    <w:rsid w:val="00DB28A6"/>
    <w:rsid w:val="00DB29AA"/>
    <w:rsid w:val="00DB45BF"/>
    <w:rsid w:val="00DB4DA6"/>
    <w:rsid w:val="00DB4E19"/>
    <w:rsid w:val="00DB6489"/>
    <w:rsid w:val="00DB67B1"/>
    <w:rsid w:val="00DB78DC"/>
    <w:rsid w:val="00DB7D35"/>
    <w:rsid w:val="00DC2A3E"/>
    <w:rsid w:val="00DC3823"/>
    <w:rsid w:val="00DC5381"/>
    <w:rsid w:val="00DC682B"/>
    <w:rsid w:val="00DC6BCD"/>
    <w:rsid w:val="00DD0DB7"/>
    <w:rsid w:val="00DD0FA8"/>
    <w:rsid w:val="00DD27A5"/>
    <w:rsid w:val="00DD6164"/>
    <w:rsid w:val="00DD76C7"/>
    <w:rsid w:val="00DD7F2C"/>
    <w:rsid w:val="00DE2B4B"/>
    <w:rsid w:val="00DE39E2"/>
    <w:rsid w:val="00DE4A8F"/>
    <w:rsid w:val="00DE4DCF"/>
    <w:rsid w:val="00DE5819"/>
    <w:rsid w:val="00DE7EA1"/>
    <w:rsid w:val="00DF30AC"/>
    <w:rsid w:val="00DF3DF9"/>
    <w:rsid w:val="00DF479E"/>
    <w:rsid w:val="00DF4942"/>
    <w:rsid w:val="00DF6006"/>
    <w:rsid w:val="00E00D6B"/>
    <w:rsid w:val="00E02C2D"/>
    <w:rsid w:val="00E10475"/>
    <w:rsid w:val="00E11B08"/>
    <w:rsid w:val="00E11C1A"/>
    <w:rsid w:val="00E123F3"/>
    <w:rsid w:val="00E12F3B"/>
    <w:rsid w:val="00E139BB"/>
    <w:rsid w:val="00E15B17"/>
    <w:rsid w:val="00E15D22"/>
    <w:rsid w:val="00E2066A"/>
    <w:rsid w:val="00E21A2C"/>
    <w:rsid w:val="00E22B8F"/>
    <w:rsid w:val="00E26F05"/>
    <w:rsid w:val="00E27EDE"/>
    <w:rsid w:val="00E31CEA"/>
    <w:rsid w:val="00E31E55"/>
    <w:rsid w:val="00E32A27"/>
    <w:rsid w:val="00E36014"/>
    <w:rsid w:val="00E36BC9"/>
    <w:rsid w:val="00E37644"/>
    <w:rsid w:val="00E40ECC"/>
    <w:rsid w:val="00E413FC"/>
    <w:rsid w:val="00E41715"/>
    <w:rsid w:val="00E41FFC"/>
    <w:rsid w:val="00E43ED0"/>
    <w:rsid w:val="00E472D4"/>
    <w:rsid w:val="00E47B3B"/>
    <w:rsid w:val="00E55398"/>
    <w:rsid w:val="00E55F2A"/>
    <w:rsid w:val="00E5640F"/>
    <w:rsid w:val="00E57E42"/>
    <w:rsid w:val="00E602D9"/>
    <w:rsid w:val="00E6040A"/>
    <w:rsid w:val="00E60C14"/>
    <w:rsid w:val="00E6107F"/>
    <w:rsid w:val="00E627B4"/>
    <w:rsid w:val="00E63379"/>
    <w:rsid w:val="00E671CB"/>
    <w:rsid w:val="00E6783D"/>
    <w:rsid w:val="00E71086"/>
    <w:rsid w:val="00E72210"/>
    <w:rsid w:val="00E72EFB"/>
    <w:rsid w:val="00E7517F"/>
    <w:rsid w:val="00E76A3B"/>
    <w:rsid w:val="00E804EF"/>
    <w:rsid w:val="00E817C2"/>
    <w:rsid w:val="00E82213"/>
    <w:rsid w:val="00E866AE"/>
    <w:rsid w:val="00E876A2"/>
    <w:rsid w:val="00E90D0D"/>
    <w:rsid w:val="00E90EBE"/>
    <w:rsid w:val="00E92C24"/>
    <w:rsid w:val="00E9345A"/>
    <w:rsid w:val="00E93A63"/>
    <w:rsid w:val="00E943E1"/>
    <w:rsid w:val="00E96C0A"/>
    <w:rsid w:val="00E96D12"/>
    <w:rsid w:val="00EA0115"/>
    <w:rsid w:val="00EA0214"/>
    <w:rsid w:val="00EA0685"/>
    <w:rsid w:val="00EA1011"/>
    <w:rsid w:val="00EA2C7B"/>
    <w:rsid w:val="00EA3EBD"/>
    <w:rsid w:val="00EA4CE1"/>
    <w:rsid w:val="00EA6F2B"/>
    <w:rsid w:val="00EB0D6E"/>
    <w:rsid w:val="00EB209E"/>
    <w:rsid w:val="00EB439F"/>
    <w:rsid w:val="00EB5EA0"/>
    <w:rsid w:val="00EC06BE"/>
    <w:rsid w:val="00EC3828"/>
    <w:rsid w:val="00EC3AE8"/>
    <w:rsid w:val="00EC4598"/>
    <w:rsid w:val="00EC603A"/>
    <w:rsid w:val="00EC7FB2"/>
    <w:rsid w:val="00ED0081"/>
    <w:rsid w:val="00ED1BAA"/>
    <w:rsid w:val="00ED2C7B"/>
    <w:rsid w:val="00ED343D"/>
    <w:rsid w:val="00ED3694"/>
    <w:rsid w:val="00ED3E5B"/>
    <w:rsid w:val="00EE1DBA"/>
    <w:rsid w:val="00EE3499"/>
    <w:rsid w:val="00EE3778"/>
    <w:rsid w:val="00EE5528"/>
    <w:rsid w:val="00EE56E6"/>
    <w:rsid w:val="00EE77BE"/>
    <w:rsid w:val="00EE7961"/>
    <w:rsid w:val="00EE7A4A"/>
    <w:rsid w:val="00EF035C"/>
    <w:rsid w:val="00EF2241"/>
    <w:rsid w:val="00EF25C0"/>
    <w:rsid w:val="00EF286F"/>
    <w:rsid w:val="00EF5EC1"/>
    <w:rsid w:val="00EF76C7"/>
    <w:rsid w:val="00EF7AEA"/>
    <w:rsid w:val="00F00099"/>
    <w:rsid w:val="00F01457"/>
    <w:rsid w:val="00F0301E"/>
    <w:rsid w:val="00F03D35"/>
    <w:rsid w:val="00F03D77"/>
    <w:rsid w:val="00F0705B"/>
    <w:rsid w:val="00F207CE"/>
    <w:rsid w:val="00F2143C"/>
    <w:rsid w:val="00F21E70"/>
    <w:rsid w:val="00F23F9F"/>
    <w:rsid w:val="00F25728"/>
    <w:rsid w:val="00F26014"/>
    <w:rsid w:val="00F262A4"/>
    <w:rsid w:val="00F26DA2"/>
    <w:rsid w:val="00F26EBC"/>
    <w:rsid w:val="00F26F8D"/>
    <w:rsid w:val="00F3130F"/>
    <w:rsid w:val="00F34D30"/>
    <w:rsid w:val="00F3642F"/>
    <w:rsid w:val="00F40A2B"/>
    <w:rsid w:val="00F40FC6"/>
    <w:rsid w:val="00F419A7"/>
    <w:rsid w:val="00F4271D"/>
    <w:rsid w:val="00F52FE4"/>
    <w:rsid w:val="00F558E1"/>
    <w:rsid w:val="00F55D86"/>
    <w:rsid w:val="00F61DF3"/>
    <w:rsid w:val="00F6334D"/>
    <w:rsid w:val="00F634D9"/>
    <w:rsid w:val="00F64230"/>
    <w:rsid w:val="00F6449C"/>
    <w:rsid w:val="00F65AB9"/>
    <w:rsid w:val="00F65F44"/>
    <w:rsid w:val="00F66DFF"/>
    <w:rsid w:val="00F73286"/>
    <w:rsid w:val="00F7483C"/>
    <w:rsid w:val="00F748F7"/>
    <w:rsid w:val="00F7545F"/>
    <w:rsid w:val="00F76177"/>
    <w:rsid w:val="00F77DBF"/>
    <w:rsid w:val="00F81371"/>
    <w:rsid w:val="00F90F56"/>
    <w:rsid w:val="00F90FF2"/>
    <w:rsid w:val="00F91982"/>
    <w:rsid w:val="00F91A81"/>
    <w:rsid w:val="00F93C96"/>
    <w:rsid w:val="00FA22F8"/>
    <w:rsid w:val="00FA2E13"/>
    <w:rsid w:val="00FA31D6"/>
    <w:rsid w:val="00FA39FA"/>
    <w:rsid w:val="00FA4874"/>
    <w:rsid w:val="00FA487A"/>
    <w:rsid w:val="00FA4DA2"/>
    <w:rsid w:val="00FA4DCB"/>
    <w:rsid w:val="00FA5943"/>
    <w:rsid w:val="00FB2302"/>
    <w:rsid w:val="00FB2BF3"/>
    <w:rsid w:val="00FB2D16"/>
    <w:rsid w:val="00FB312B"/>
    <w:rsid w:val="00FB3DFA"/>
    <w:rsid w:val="00FB6769"/>
    <w:rsid w:val="00FB6A3E"/>
    <w:rsid w:val="00FB6B26"/>
    <w:rsid w:val="00FB6C42"/>
    <w:rsid w:val="00FB75C4"/>
    <w:rsid w:val="00FC39E0"/>
    <w:rsid w:val="00FC3BD0"/>
    <w:rsid w:val="00FC3E32"/>
    <w:rsid w:val="00FC4FD5"/>
    <w:rsid w:val="00FC5484"/>
    <w:rsid w:val="00FC62A5"/>
    <w:rsid w:val="00FC6478"/>
    <w:rsid w:val="00FC6856"/>
    <w:rsid w:val="00FD2445"/>
    <w:rsid w:val="00FD28C8"/>
    <w:rsid w:val="00FD2F1F"/>
    <w:rsid w:val="00FD3D0E"/>
    <w:rsid w:val="00FD3E82"/>
    <w:rsid w:val="00FD478C"/>
    <w:rsid w:val="00FD5CB6"/>
    <w:rsid w:val="00FD60A3"/>
    <w:rsid w:val="00FE1093"/>
    <w:rsid w:val="00FE361D"/>
    <w:rsid w:val="00FE56B8"/>
    <w:rsid w:val="00FE56F2"/>
    <w:rsid w:val="00FE6A4D"/>
    <w:rsid w:val="00FF0889"/>
    <w:rsid w:val="00FF1EA7"/>
    <w:rsid w:val="00FF21F1"/>
    <w:rsid w:val="00FF353D"/>
    <w:rsid w:val="00FF5425"/>
    <w:rsid w:val="00FF7D3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2503DB"/>
  <w15:docId w15:val="{CA852341-99F4-4249-BAA7-A278CD5C4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508CE"/>
    <w:pPr>
      <w:spacing w:before="100" w:beforeAutospacing="1" w:after="142" w:line="288"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B3C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CA4"/>
    <w:rPr>
      <w:rFonts w:ascii="Tahoma" w:hAnsi="Tahoma" w:cs="Tahoma"/>
      <w:sz w:val="16"/>
      <w:szCs w:val="16"/>
    </w:rPr>
  </w:style>
  <w:style w:type="paragraph" w:styleId="Caption">
    <w:name w:val="caption"/>
    <w:basedOn w:val="Normal"/>
    <w:next w:val="Normal"/>
    <w:uiPriority w:val="35"/>
    <w:unhideWhenUsed/>
    <w:qFormat/>
    <w:rsid w:val="001B3CA4"/>
    <w:pPr>
      <w:spacing w:line="240" w:lineRule="auto"/>
    </w:pPr>
    <w:rPr>
      <w:b/>
      <w:bCs/>
      <w:color w:val="4F81BD" w:themeColor="accent1"/>
      <w:sz w:val="18"/>
      <w:szCs w:val="18"/>
    </w:rPr>
  </w:style>
  <w:style w:type="table" w:styleId="TableGrid">
    <w:name w:val="Table Grid"/>
    <w:basedOn w:val="TableNormal"/>
    <w:uiPriority w:val="59"/>
    <w:rsid w:val="00463E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12D2C"/>
    <w:rPr>
      <w:sz w:val="18"/>
      <w:szCs w:val="18"/>
    </w:rPr>
  </w:style>
  <w:style w:type="paragraph" w:styleId="CommentText">
    <w:name w:val="annotation text"/>
    <w:basedOn w:val="Normal"/>
    <w:link w:val="CommentTextChar"/>
    <w:uiPriority w:val="99"/>
    <w:unhideWhenUsed/>
    <w:rsid w:val="00D12D2C"/>
    <w:pPr>
      <w:spacing w:line="240" w:lineRule="auto"/>
    </w:pPr>
    <w:rPr>
      <w:sz w:val="24"/>
      <w:szCs w:val="24"/>
    </w:rPr>
  </w:style>
  <w:style w:type="character" w:customStyle="1" w:styleId="CommentTextChar">
    <w:name w:val="Comment Text Char"/>
    <w:basedOn w:val="DefaultParagraphFont"/>
    <w:link w:val="CommentText"/>
    <w:uiPriority w:val="99"/>
    <w:rsid w:val="00D12D2C"/>
    <w:rPr>
      <w:sz w:val="24"/>
      <w:szCs w:val="24"/>
    </w:rPr>
  </w:style>
  <w:style w:type="paragraph" w:styleId="CommentSubject">
    <w:name w:val="annotation subject"/>
    <w:basedOn w:val="CommentText"/>
    <w:next w:val="CommentText"/>
    <w:link w:val="CommentSubjectChar"/>
    <w:uiPriority w:val="99"/>
    <w:semiHidden/>
    <w:unhideWhenUsed/>
    <w:rsid w:val="00444B1A"/>
    <w:rPr>
      <w:b/>
      <w:bCs/>
      <w:sz w:val="20"/>
      <w:szCs w:val="20"/>
    </w:rPr>
  </w:style>
  <w:style w:type="character" w:customStyle="1" w:styleId="CommentSubjectChar">
    <w:name w:val="Comment Subject Char"/>
    <w:basedOn w:val="CommentTextChar"/>
    <w:link w:val="CommentSubject"/>
    <w:uiPriority w:val="99"/>
    <w:semiHidden/>
    <w:rsid w:val="00444B1A"/>
    <w:rPr>
      <w:b/>
      <w:bCs/>
      <w:sz w:val="20"/>
      <w:szCs w:val="20"/>
    </w:rPr>
  </w:style>
  <w:style w:type="paragraph" w:styleId="Revision">
    <w:name w:val="Revision"/>
    <w:hidden/>
    <w:uiPriority w:val="99"/>
    <w:semiHidden/>
    <w:rsid w:val="00CD5305"/>
    <w:pPr>
      <w:spacing w:after="0" w:line="240" w:lineRule="auto"/>
    </w:pPr>
  </w:style>
  <w:style w:type="paragraph" w:styleId="FootnoteText">
    <w:name w:val="footnote text"/>
    <w:basedOn w:val="Normal"/>
    <w:link w:val="FootnoteTextChar"/>
    <w:uiPriority w:val="99"/>
    <w:unhideWhenUsed/>
    <w:rsid w:val="00717F66"/>
    <w:pPr>
      <w:spacing w:after="0" w:line="240" w:lineRule="auto"/>
    </w:pPr>
    <w:rPr>
      <w:sz w:val="24"/>
      <w:szCs w:val="24"/>
    </w:rPr>
  </w:style>
  <w:style w:type="character" w:customStyle="1" w:styleId="FootnoteTextChar">
    <w:name w:val="Footnote Text Char"/>
    <w:basedOn w:val="DefaultParagraphFont"/>
    <w:link w:val="FootnoteText"/>
    <w:uiPriority w:val="99"/>
    <w:rsid w:val="00717F66"/>
    <w:rPr>
      <w:sz w:val="24"/>
      <w:szCs w:val="24"/>
    </w:rPr>
  </w:style>
  <w:style w:type="character" w:styleId="FootnoteReference">
    <w:name w:val="footnote reference"/>
    <w:basedOn w:val="DefaultParagraphFont"/>
    <w:uiPriority w:val="99"/>
    <w:unhideWhenUsed/>
    <w:rsid w:val="00717F66"/>
    <w:rPr>
      <w:vertAlign w:val="superscript"/>
    </w:rPr>
  </w:style>
  <w:style w:type="character" w:styleId="EndnoteReference">
    <w:name w:val="endnote reference"/>
    <w:basedOn w:val="DefaultParagraphFont"/>
    <w:uiPriority w:val="99"/>
    <w:semiHidden/>
    <w:unhideWhenUsed/>
    <w:rsid w:val="0071708A"/>
    <w:rPr>
      <w:vertAlign w:val="superscript"/>
    </w:rPr>
  </w:style>
  <w:style w:type="paragraph" w:customStyle="1" w:styleId="Bibliografia1">
    <w:name w:val="Bibliografia1"/>
    <w:basedOn w:val="Normal"/>
    <w:rsid w:val="0029399E"/>
    <w:pPr>
      <w:tabs>
        <w:tab w:val="left" w:pos="380"/>
      </w:tabs>
      <w:spacing w:after="0" w:line="480" w:lineRule="auto"/>
      <w:ind w:left="384" w:hanging="384"/>
      <w:jc w:val="both"/>
    </w:pPr>
    <w:rPr>
      <w:bCs/>
    </w:rPr>
  </w:style>
  <w:style w:type="paragraph" w:styleId="Header">
    <w:name w:val="header"/>
    <w:basedOn w:val="Normal"/>
    <w:link w:val="HeaderChar"/>
    <w:uiPriority w:val="99"/>
    <w:unhideWhenUsed/>
    <w:rsid w:val="00C27C70"/>
    <w:pPr>
      <w:tabs>
        <w:tab w:val="center" w:pos="4986"/>
        <w:tab w:val="right" w:pos="9972"/>
      </w:tabs>
      <w:spacing w:after="0" w:line="240" w:lineRule="auto"/>
    </w:pPr>
  </w:style>
  <w:style w:type="character" w:customStyle="1" w:styleId="HeaderChar">
    <w:name w:val="Header Char"/>
    <w:basedOn w:val="DefaultParagraphFont"/>
    <w:link w:val="Header"/>
    <w:uiPriority w:val="99"/>
    <w:rsid w:val="00C27C70"/>
  </w:style>
  <w:style w:type="paragraph" w:styleId="Footer">
    <w:name w:val="footer"/>
    <w:basedOn w:val="Normal"/>
    <w:link w:val="FooterChar"/>
    <w:uiPriority w:val="99"/>
    <w:unhideWhenUsed/>
    <w:rsid w:val="00C27C70"/>
    <w:pPr>
      <w:tabs>
        <w:tab w:val="center" w:pos="4986"/>
        <w:tab w:val="right" w:pos="9972"/>
      </w:tabs>
      <w:spacing w:after="0" w:line="240" w:lineRule="auto"/>
    </w:pPr>
  </w:style>
  <w:style w:type="character" w:customStyle="1" w:styleId="FooterChar">
    <w:name w:val="Footer Char"/>
    <w:basedOn w:val="DefaultParagraphFont"/>
    <w:link w:val="Footer"/>
    <w:uiPriority w:val="99"/>
    <w:rsid w:val="00C27C70"/>
  </w:style>
  <w:style w:type="paragraph" w:styleId="Bibliography">
    <w:name w:val="Bibliography"/>
    <w:basedOn w:val="Normal"/>
    <w:next w:val="Normal"/>
    <w:uiPriority w:val="37"/>
    <w:unhideWhenUsed/>
    <w:rsid w:val="00AF3EF6"/>
  </w:style>
  <w:style w:type="character" w:styleId="PlaceholderText">
    <w:name w:val="Placeholder Text"/>
    <w:basedOn w:val="DefaultParagraphFont"/>
    <w:uiPriority w:val="99"/>
    <w:semiHidden/>
    <w:rsid w:val="00C037E4"/>
    <w:rPr>
      <w:color w:val="808080"/>
    </w:rPr>
  </w:style>
  <w:style w:type="paragraph" w:customStyle="1" w:styleId="m-2517912964291229902msolistparagraph">
    <w:name w:val="m_-2517912964291229902msolistparagraph"/>
    <w:basedOn w:val="Normal"/>
    <w:rsid w:val="0098506C"/>
    <w:pPr>
      <w:spacing w:before="100" w:beforeAutospacing="1" w:after="100" w:afterAutospacing="1" w:line="240" w:lineRule="auto"/>
    </w:pPr>
    <w:rPr>
      <w:rFonts w:ascii="Times New Roman" w:eastAsia="Times New Roman" w:hAnsi="Times New Roman" w:cs="Times New Roman"/>
      <w:sz w:val="24"/>
      <w:szCs w:val="24"/>
      <w:lang w:val="it-IT" w:eastAsia="en-US"/>
    </w:rPr>
  </w:style>
  <w:style w:type="character" w:styleId="Hyperlink">
    <w:name w:val="Hyperlink"/>
    <w:basedOn w:val="DefaultParagraphFont"/>
    <w:uiPriority w:val="99"/>
    <w:unhideWhenUsed/>
    <w:rsid w:val="00354D01"/>
    <w:rPr>
      <w:color w:val="0000FF" w:themeColor="hyperlink"/>
      <w:u w:val="single"/>
    </w:rPr>
  </w:style>
  <w:style w:type="character" w:customStyle="1" w:styleId="UnresolvedMention">
    <w:name w:val="Unresolved Mention"/>
    <w:basedOn w:val="DefaultParagraphFont"/>
    <w:uiPriority w:val="99"/>
    <w:semiHidden/>
    <w:unhideWhenUsed/>
    <w:rsid w:val="00354D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348067">
      <w:bodyDiv w:val="1"/>
      <w:marLeft w:val="0"/>
      <w:marRight w:val="0"/>
      <w:marTop w:val="0"/>
      <w:marBottom w:val="0"/>
      <w:divBdr>
        <w:top w:val="none" w:sz="0" w:space="0" w:color="auto"/>
        <w:left w:val="none" w:sz="0" w:space="0" w:color="auto"/>
        <w:bottom w:val="none" w:sz="0" w:space="0" w:color="auto"/>
        <w:right w:val="none" w:sz="0" w:space="0" w:color="auto"/>
      </w:divBdr>
    </w:div>
    <w:div w:id="378823506">
      <w:bodyDiv w:val="1"/>
      <w:marLeft w:val="0"/>
      <w:marRight w:val="0"/>
      <w:marTop w:val="0"/>
      <w:marBottom w:val="0"/>
      <w:divBdr>
        <w:top w:val="none" w:sz="0" w:space="0" w:color="auto"/>
        <w:left w:val="none" w:sz="0" w:space="0" w:color="auto"/>
        <w:bottom w:val="none" w:sz="0" w:space="0" w:color="auto"/>
        <w:right w:val="none" w:sz="0" w:space="0" w:color="auto"/>
      </w:divBdr>
    </w:div>
    <w:div w:id="447629031">
      <w:bodyDiv w:val="1"/>
      <w:marLeft w:val="0"/>
      <w:marRight w:val="0"/>
      <w:marTop w:val="0"/>
      <w:marBottom w:val="0"/>
      <w:divBdr>
        <w:top w:val="none" w:sz="0" w:space="0" w:color="auto"/>
        <w:left w:val="none" w:sz="0" w:space="0" w:color="auto"/>
        <w:bottom w:val="none" w:sz="0" w:space="0" w:color="auto"/>
        <w:right w:val="none" w:sz="0" w:space="0" w:color="auto"/>
      </w:divBdr>
    </w:div>
    <w:div w:id="770517213">
      <w:bodyDiv w:val="1"/>
      <w:marLeft w:val="0"/>
      <w:marRight w:val="0"/>
      <w:marTop w:val="0"/>
      <w:marBottom w:val="0"/>
      <w:divBdr>
        <w:top w:val="none" w:sz="0" w:space="0" w:color="auto"/>
        <w:left w:val="none" w:sz="0" w:space="0" w:color="auto"/>
        <w:bottom w:val="none" w:sz="0" w:space="0" w:color="auto"/>
        <w:right w:val="none" w:sz="0" w:space="0" w:color="auto"/>
      </w:divBdr>
      <w:divsChild>
        <w:div w:id="421419866">
          <w:marLeft w:val="0"/>
          <w:marRight w:val="0"/>
          <w:marTop w:val="0"/>
          <w:marBottom w:val="0"/>
          <w:divBdr>
            <w:top w:val="none" w:sz="0" w:space="0" w:color="auto"/>
            <w:left w:val="none" w:sz="0" w:space="0" w:color="auto"/>
            <w:bottom w:val="none" w:sz="0" w:space="0" w:color="auto"/>
            <w:right w:val="none" w:sz="0" w:space="0" w:color="auto"/>
          </w:divBdr>
        </w:div>
        <w:div w:id="1806925227">
          <w:marLeft w:val="0"/>
          <w:marRight w:val="0"/>
          <w:marTop w:val="0"/>
          <w:marBottom w:val="0"/>
          <w:divBdr>
            <w:top w:val="none" w:sz="0" w:space="0" w:color="auto"/>
            <w:left w:val="none" w:sz="0" w:space="0" w:color="auto"/>
            <w:bottom w:val="none" w:sz="0" w:space="0" w:color="auto"/>
            <w:right w:val="none" w:sz="0" w:space="0" w:color="auto"/>
          </w:divBdr>
          <w:divsChild>
            <w:div w:id="1154294072">
              <w:marLeft w:val="0"/>
              <w:marRight w:val="0"/>
              <w:marTop w:val="0"/>
              <w:marBottom w:val="0"/>
              <w:divBdr>
                <w:top w:val="none" w:sz="0" w:space="0" w:color="auto"/>
                <w:left w:val="none" w:sz="0" w:space="0" w:color="auto"/>
                <w:bottom w:val="none" w:sz="0" w:space="0" w:color="auto"/>
                <w:right w:val="none" w:sz="0" w:space="0" w:color="auto"/>
              </w:divBdr>
              <w:divsChild>
                <w:div w:id="103477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0824078">
      <w:bodyDiv w:val="1"/>
      <w:marLeft w:val="0"/>
      <w:marRight w:val="0"/>
      <w:marTop w:val="0"/>
      <w:marBottom w:val="0"/>
      <w:divBdr>
        <w:top w:val="none" w:sz="0" w:space="0" w:color="auto"/>
        <w:left w:val="none" w:sz="0" w:space="0" w:color="auto"/>
        <w:bottom w:val="none" w:sz="0" w:space="0" w:color="auto"/>
        <w:right w:val="none" w:sz="0" w:space="0" w:color="auto"/>
      </w:divBdr>
    </w:div>
    <w:div w:id="1271085062">
      <w:bodyDiv w:val="1"/>
      <w:marLeft w:val="0"/>
      <w:marRight w:val="0"/>
      <w:marTop w:val="0"/>
      <w:marBottom w:val="0"/>
      <w:divBdr>
        <w:top w:val="none" w:sz="0" w:space="0" w:color="auto"/>
        <w:left w:val="none" w:sz="0" w:space="0" w:color="auto"/>
        <w:bottom w:val="none" w:sz="0" w:space="0" w:color="auto"/>
        <w:right w:val="none" w:sz="0" w:space="0" w:color="auto"/>
      </w:divBdr>
    </w:div>
    <w:div w:id="1735856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tathopoulos@soton.ac.uk" TargetMode="External"/><Relationship Id="rId13" Type="http://schemas.openxmlformats.org/officeDocument/2006/relationships/image" Target="media/image5.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33"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32" Type="http://schemas.openxmlformats.org/officeDocument/2006/relationships/image" Target="media/image140.png"/><Relationship Id="rId5" Type="http://schemas.openxmlformats.org/officeDocument/2006/relationships/webSettings" Target="webSettings.xml"/><Relationship Id="rId15" Type="http://schemas.openxmlformats.org/officeDocument/2006/relationships/image" Target="media/image7.jpe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13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27E65898-2FC6-4E56-B6ED-C82DD7C59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20588</Words>
  <Characters>117355</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37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b A.</dc:creator>
  <cp:lastModifiedBy>Serb A.</cp:lastModifiedBy>
  <cp:revision>2</cp:revision>
  <cp:lastPrinted>2019-06-25T13:30:00Z</cp:lastPrinted>
  <dcterms:created xsi:type="dcterms:W3CDTF">2019-12-09T16:21:00Z</dcterms:created>
  <dcterms:modified xsi:type="dcterms:W3CDTF">2019-12-09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935c02-f34d-3b9e-ba4a-bbc5f1d2b175</vt:lpwstr>
  </property>
  <property fmtid="{D5CDD505-2E9C-101B-9397-08002B2CF9AE}" pid="24" name="Mendeley Citation Style_1">
    <vt:lpwstr>http://www.zotero.org/styles/nature</vt:lpwstr>
  </property>
  <property fmtid="{D5CDD505-2E9C-101B-9397-08002B2CF9AE}" pid="25" name="ZOTERO_PREF_1">
    <vt:lpwstr>&lt;data data-version="3" zotero-version="5.0.67.3"&gt;&lt;session id="NjYPbEVM"/&gt;&lt;style id="http://www.zotero.org/styles/nature" hasBibliography="1" bibliographyStyleHasBeenSet="1"/&gt;&lt;prefs&gt;&lt;pref name="fieldType" value="Field"/&gt;&lt;pref name="automaticJournalAbbrevia</vt:lpwstr>
  </property>
  <property fmtid="{D5CDD505-2E9C-101B-9397-08002B2CF9AE}" pid="26" name="ZOTERO_PREF_2">
    <vt:lpwstr>tions" value="true"/&gt;&lt;pref name="dontAskDelayCitationUpdates" value="true"/&gt;&lt;/prefs&gt;&lt;/data&gt;</vt:lpwstr>
  </property>
</Properties>
</file>